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BA58FF" w14:textId="77777777" w:rsidR="000C771C" w:rsidRPr="004F08A6" w:rsidRDefault="000C771C" w:rsidP="000C771C">
      <w:pPr>
        <w:spacing w:after="0" w:line="480" w:lineRule="auto"/>
        <w:jc w:val="center"/>
        <w:rPr>
          <w:rFonts w:ascii="Times New Roman" w:hAnsi="Times New Roman" w:cs="Times New Roman"/>
          <w:b/>
          <w:sz w:val="32"/>
          <w:szCs w:val="20"/>
          <w:lang w:val="en-GB"/>
        </w:rPr>
      </w:pPr>
      <w:r w:rsidRPr="004F08A6">
        <w:rPr>
          <w:rFonts w:ascii="Times New Roman" w:hAnsi="Times New Roman" w:cs="Times New Roman"/>
          <w:b/>
          <w:sz w:val="32"/>
          <w:szCs w:val="20"/>
          <w:lang w:val="en-GB"/>
        </w:rPr>
        <w:t>Clinical diagnosis for Chikungunya infection: an essential aid in a primary care setting where serological confirmation is not available</w:t>
      </w:r>
    </w:p>
    <w:p w14:paraId="30F50E2C" w14:textId="77777777" w:rsidR="000C771C" w:rsidRPr="000A6CBE" w:rsidRDefault="000C771C" w:rsidP="000C771C">
      <w:pPr>
        <w:spacing w:after="0" w:line="480" w:lineRule="auto"/>
        <w:rPr>
          <w:rFonts w:ascii="Times New Roman" w:hAnsi="Times New Roman" w:cs="Times New Roman"/>
          <w:b/>
          <w:sz w:val="18"/>
          <w:szCs w:val="18"/>
          <w:lang w:val="en-GB"/>
        </w:rPr>
      </w:pPr>
    </w:p>
    <w:p w14:paraId="442D782A" w14:textId="77777777" w:rsidR="000C771C" w:rsidRPr="00EB0EAF" w:rsidRDefault="000C771C" w:rsidP="000C771C">
      <w:pPr>
        <w:spacing w:after="0" w:line="480" w:lineRule="auto"/>
        <w:rPr>
          <w:rFonts w:ascii="Times New Roman" w:hAnsi="Times New Roman" w:cs="Times New Roman"/>
        </w:rPr>
      </w:pPr>
      <w:r w:rsidRPr="00EB0EAF">
        <w:rPr>
          <w:rFonts w:ascii="Times New Roman" w:hAnsi="Times New Roman" w:cs="Times New Roman"/>
        </w:rPr>
        <w:t>Juan C. Rueda</w:t>
      </w:r>
      <w:r w:rsidRPr="00EB0EAF">
        <w:rPr>
          <w:rFonts w:ascii="Times New Roman" w:hAnsi="Times New Roman" w:cs="Times New Roman"/>
          <w:vertAlign w:val="superscript"/>
        </w:rPr>
        <w:t>1,2</w:t>
      </w:r>
      <w:r w:rsidRPr="00EB0EAF">
        <w:rPr>
          <w:rFonts w:ascii="Times New Roman" w:hAnsi="Times New Roman" w:cs="Times New Roman"/>
        </w:rPr>
        <w:t>, Ingris Peláez-Ballestas</w:t>
      </w:r>
      <w:r w:rsidRPr="00EB0EAF">
        <w:rPr>
          <w:rFonts w:ascii="Times New Roman" w:hAnsi="Times New Roman" w:cs="Times New Roman"/>
          <w:vertAlign w:val="superscript"/>
        </w:rPr>
        <w:t>3</w:t>
      </w:r>
      <w:r w:rsidRPr="00EB0EAF">
        <w:rPr>
          <w:rFonts w:ascii="Times New Roman" w:hAnsi="Times New Roman" w:cs="Times New Roman"/>
        </w:rPr>
        <w:t>, Jose-Ignacio Angarita</w:t>
      </w:r>
      <w:r w:rsidRPr="00EB0EAF">
        <w:rPr>
          <w:rFonts w:ascii="Times New Roman" w:hAnsi="Times New Roman" w:cs="Times New Roman"/>
          <w:vertAlign w:val="superscript"/>
        </w:rPr>
        <w:t>2</w:t>
      </w:r>
      <w:r w:rsidRPr="00EB0EAF">
        <w:rPr>
          <w:rFonts w:ascii="Times New Roman" w:hAnsi="Times New Roman" w:cs="Times New Roman"/>
        </w:rPr>
        <w:t>, Ana M. Santos</w:t>
      </w:r>
      <w:r w:rsidRPr="00EB0EAF">
        <w:rPr>
          <w:rFonts w:ascii="Times New Roman" w:hAnsi="Times New Roman" w:cs="Times New Roman"/>
          <w:vertAlign w:val="superscript"/>
        </w:rPr>
        <w:t>2</w:t>
      </w:r>
      <w:r w:rsidRPr="00EB0EAF">
        <w:rPr>
          <w:rFonts w:ascii="Times New Roman" w:hAnsi="Times New Roman" w:cs="Times New Roman"/>
        </w:rPr>
        <w:t>, Carlos Pinzon</w:t>
      </w:r>
      <w:r w:rsidRPr="00EB0EAF">
        <w:rPr>
          <w:rFonts w:ascii="Times New Roman" w:hAnsi="Times New Roman" w:cs="Times New Roman"/>
          <w:vertAlign w:val="superscript"/>
        </w:rPr>
        <w:t>4</w:t>
      </w:r>
      <w:r w:rsidRPr="00EB0EAF">
        <w:rPr>
          <w:rFonts w:ascii="Times New Roman" w:hAnsi="Times New Roman" w:cs="Times New Roman"/>
        </w:rPr>
        <w:t>, Eugenia-Lucia Saldarriaga</w:t>
      </w:r>
      <w:r w:rsidRPr="00EB0EAF">
        <w:rPr>
          <w:rFonts w:ascii="Times New Roman" w:hAnsi="Times New Roman" w:cs="Times New Roman"/>
          <w:vertAlign w:val="superscript"/>
        </w:rPr>
        <w:t>2</w:t>
      </w:r>
      <w:r w:rsidRPr="00EB0EAF">
        <w:rPr>
          <w:rFonts w:ascii="Times New Roman" w:hAnsi="Times New Roman" w:cs="Times New Roman"/>
        </w:rPr>
        <w:t>, Jorge M. Rueda</w:t>
      </w:r>
      <w:r w:rsidRPr="00EB0EAF">
        <w:rPr>
          <w:rFonts w:ascii="Times New Roman" w:hAnsi="Times New Roman" w:cs="Times New Roman"/>
          <w:vertAlign w:val="superscript"/>
        </w:rPr>
        <w:t>5</w:t>
      </w:r>
      <w:r w:rsidRPr="00EB0EAF">
        <w:rPr>
          <w:rFonts w:ascii="Times New Roman" w:hAnsi="Times New Roman" w:cs="Times New Roman"/>
        </w:rPr>
        <w:t>, Elias Forero</w:t>
      </w:r>
      <w:r w:rsidRPr="00EB0EAF">
        <w:rPr>
          <w:rFonts w:ascii="Times New Roman" w:hAnsi="Times New Roman" w:cs="Times New Roman"/>
          <w:vertAlign w:val="superscript"/>
        </w:rPr>
        <w:t>6</w:t>
      </w:r>
      <w:r w:rsidRPr="00EB0EAF">
        <w:rPr>
          <w:rFonts w:ascii="Times New Roman" w:hAnsi="Times New Roman" w:cs="Times New Roman"/>
        </w:rPr>
        <w:t>, Diego L. Saaibi</w:t>
      </w:r>
      <w:r w:rsidRPr="00EB0EAF">
        <w:rPr>
          <w:rFonts w:ascii="Times New Roman" w:hAnsi="Times New Roman" w:cs="Times New Roman"/>
          <w:vertAlign w:val="superscript"/>
        </w:rPr>
        <w:t>7</w:t>
      </w:r>
      <w:r w:rsidRPr="00EB0EAF">
        <w:rPr>
          <w:rFonts w:ascii="Times New Roman" w:hAnsi="Times New Roman" w:cs="Times New Roman"/>
        </w:rPr>
        <w:t>, Paula X. Pavía</w:t>
      </w:r>
      <w:r w:rsidRPr="00EB0EAF">
        <w:rPr>
          <w:rFonts w:ascii="Times New Roman" w:hAnsi="Times New Roman" w:cs="Times New Roman"/>
          <w:vertAlign w:val="superscript"/>
        </w:rPr>
        <w:t>8</w:t>
      </w:r>
      <w:r w:rsidRPr="00EB0EAF">
        <w:rPr>
          <w:rFonts w:ascii="Times New Roman" w:hAnsi="Times New Roman" w:cs="Times New Roman"/>
        </w:rPr>
        <w:t xml:space="preserve">, </w:t>
      </w:r>
      <w:r>
        <w:rPr>
          <w:rFonts w:ascii="Times New Roman" w:hAnsi="Times New Roman" w:cs="Times New Roman"/>
        </w:rPr>
        <w:t>Marta Juliana Mantilla</w:t>
      </w:r>
      <w:r w:rsidRPr="00EB0EAF">
        <w:rPr>
          <w:rFonts w:ascii="Times New Roman" w:hAnsi="Times New Roman" w:cs="Times New Roman"/>
          <w:vertAlign w:val="superscript"/>
        </w:rPr>
        <w:t>2</w:t>
      </w:r>
      <w:r>
        <w:rPr>
          <w:rFonts w:ascii="Times New Roman" w:hAnsi="Times New Roman" w:cs="Times New Roman"/>
          <w:vertAlign w:val="superscript"/>
        </w:rPr>
        <w:t>,9</w:t>
      </w:r>
      <w:r w:rsidRPr="00EB0EAF">
        <w:rPr>
          <w:rFonts w:ascii="Times New Roman" w:hAnsi="Times New Roman" w:cs="Times New Roman"/>
        </w:rPr>
        <w:t>, Catalina Villota-Erazo</w:t>
      </w:r>
      <w:r w:rsidRPr="00EB0EAF">
        <w:rPr>
          <w:rFonts w:ascii="Times New Roman" w:hAnsi="Times New Roman" w:cs="Times New Roman"/>
          <w:vertAlign w:val="superscript"/>
        </w:rPr>
        <w:t>2,9</w:t>
      </w:r>
      <w:r w:rsidRPr="00EB0EAF">
        <w:rPr>
          <w:rFonts w:ascii="Times New Roman" w:hAnsi="Times New Roman" w:cs="Times New Roman"/>
        </w:rPr>
        <w:t xml:space="preserve">, </w:t>
      </w:r>
      <w:r>
        <w:rPr>
          <w:rFonts w:ascii="Times New Roman" w:hAnsi="Times New Roman" w:cs="Times New Roman"/>
        </w:rPr>
        <w:t>Juan Camilo Santacruz</w:t>
      </w:r>
      <w:r w:rsidRPr="00EB0EAF">
        <w:rPr>
          <w:rFonts w:ascii="Times New Roman" w:hAnsi="Times New Roman" w:cs="Times New Roman"/>
          <w:vertAlign w:val="superscript"/>
        </w:rPr>
        <w:t>2</w:t>
      </w:r>
      <w:r>
        <w:rPr>
          <w:rFonts w:ascii="Times New Roman" w:hAnsi="Times New Roman" w:cs="Times New Roman"/>
          <w:vertAlign w:val="superscript"/>
        </w:rPr>
        <w:t>,9</w:t>
      </w:r>
      <w:r w:rsidRPr="00EB0EAF">
        <w:rPr>
          <w:rFonts w:ascii="Times New Roman" w:hAnsi="Times New Roman" w:cs="Times New Roman"/>
        </w:rPr>
        <w:t xml:space="preserve">, </w:t>
      </w:r>
      <w:r>
        <w:rPr>
          <w:rFonts w:ascii="Times New Roman" w:hAnsi="Times New Roman" w:cs="Times New Roman"/>
        </w:rPr>
        <w:t>Igor Rueda</w:t>
      </w:r>
      <w:r w:rsidRPr="00EB0EAF">
        <w:rPr>
          <w:rFonts w:ascii="Times New Roman" w:hAnsi="Times New Roman" w:cs="Times New Roman"/>
          <w:vertAlign w:val="superscript"/>
        </w:rPr>
        <w:t>2,9</w:t>
      </w:r>
      <w:r w:rsidRPr="00EB0EAF">
        <w:rPr>
          <w:rFonts w:ascii="Times New Roman" w:hAnsi="Times New Roman" w:cs="Times New Roman"/>
        </w:rPr>
        <w:t>, Mario H. Cardiel</w:t>
      </w:r>
      <w:r w:rsidRPr="00EB0EAF">
        <w:rPr>
          <w:rFonts w:ascii="Times New Roman" w:hAnsi="Times New Roman" w:cs="Times New Roman"/>
          <w:vertAlign w:val="superscript"/>
        </w:rPr>
        <w:t>10</w:t>
      </w:r>
      <w:r w:rsidRPr="00EB0EAF">
        <w:rPr>
          <w:rFonts w:ascii="Times New Roman" w:hAnsi="Times New Roman" w:cs="Times New Roman"/>
        </w:rPr>
        <w:t>, John Londono</w:t>
      </w:r>
      <w:r w:rsidRPr="00EB0EAF">
        <w:rPr>
          <w:rFonts w:ascii="Times New Roman" w:hAnsi="Times New Roman" w:cs="Times New Roman"/>
          <w:vertAlign w:val="superscript"/>
        </w:rPr>
        <w:t>2,9</w:t>
      </w:r>
      <w:r w:rsidRPr="00EB0EAF">
        <w:rPr>
          <w:rFonts w:ascii="Times New Roman" w:hAnsi="Times New Roman" w:cs="Times New Roman"/>
        </w:rPr>
        <w:t>*</w:t>
      </w:r>
    </w:p>
    <w:p w14:paraId="1F67B65B" w14:textId="77777777" w:rsidR="000C771C" w:rsidRPr="00EB0EAF" w:rsidRDefault="000C771C" w:rsidP="000C771C">
      <w:pPr>
        <w:spacing w:after="0" w:line="480" w:lineRule="auto"/>
        <w:rPr>
          <w:rFonts w:ascii="Times New Roman" w:hAnsi="Times New Roman" w:cs="Times New Roman"/>
          <w:sz w:val="20"/>
          <w:szCs w:val="20"/>
        </w:rPr>
      </w:pPr>
    </w:p>
    <w:p w14:paraId="68CB8564" w14:textId="77777777" w:rsidR="000C771C" w:rsidRPr="000A6CBE" w:rsidRDefault="000C771C" w:rsidP="000C771C">
      <w:pPr>
        <w:spacing w:after="0" w:line="480" w:lineRule="auto"/>
        <w:rPr>
          <w:rFonts w:ascii="Times New Roman" w:hAnsi="Times New Roman" w:cs="Times New Roman"/>
          <w:iCs/>
          <w:sz w:val="20"/>
          <w:szCs w:val="20"/>
          <w:lang w:val="en-GB"/>
        </w:rPr>
      </w:pPr>
      <w:r w:rsidRPr="000A6CBE">
        <w:rPr>
          <w:rFonts w:ascii="Times New Roman" w:hAnsi="Times New Roman" w:cs="Times New Roman"/>
          <w:sz w:val="20"/>
          <w:szCs w:val="20"/>
          <w:vertAlign w:val="superscript"/>
          <w:lang w:val="en-GB"/>
        </w:rPr>
        <w:t>1</w:t>
      </w:r>
      <w:r w:rsidRPr="000A6CBE">
        <w:rPr>
          <w:rFonts w:ascii="Times New Roman" w:hAnsi="Times New Roman" w:cs="Times New Roman"/>
          <w:iCs/>
          <w:sz w:val="20"/>
          <w:szCs w:val="20"/>
          <w:lang w:val="en-GB"/>
        </w:rPr>
        <w:t>Student from the Biosciences Programme, Faculty of Medicine and Engineering, Universidad de La Sabana, Chía, Colombia</w:t>
      </w:r>
    </w:p>
    <w:p w14:paraId="62C94057" w14:textId="77777777" w:rsidR="000C771C" w:rsidRPr="00EB0EAF" w:rsidRDefault="000C771C" w:rsidP="000C771C">
      <w:pPr>
        <w:spacing w:after="0" w:line="480" w:lineRule="auto"/>
        <w:rPr>
          <w:rFonts w:ascii="Times New Roman" w:hAnsi="Times New Roman" w:cs="Times New Roman"/>
          <w:sz w:val="20"/>
          <w:szCs w:val="20"/>
        </w:rPr>
      </w:pPr>
      <w:r w:rsidRPr="00EB0EAF">
        <w:rPr>
          <w:rFonts w:ascii="Times New Roman" w:hAnsi="Times New Roman" w:cs="Times New Roman"/>
          <w:sz w:val="20"/>
          <w:szCs w:val="20"/>
          <w:vertAlign w:val="superscript"/>
        </w:rPr>
        <w:t>2</w:t>
      </w:r>
      <w:r w:rsidRPr="00EB0EAF">
        <w:rPr>
          <w:rFonts w:ascii="Times New Roman" w:hAnsi="Times New Roman" w:cs="Times New Roman"/>
          <w:sz w:val="20"/>
          <w:szCs w:val="20"/>
        </w:rPr>
        <w:t>Grupo de Espondiloartropatías, Rheumatology Department, Universidad de La Sabana, Chía, Colombia</w:t>
      </w:r>
    </w:p>
    <w:p w14:paraId="5DB642D7" w14:textId="77777777" w:rsidR="000C771C" w:rsidRPr="00EB0EAF" w:rsidRDefault="000C771C" w:rsidP="000C771C">
      <w:pPr>
        <w:spacing w:after="0" w:line="480" w:lineRule="auto"/>
        <w:rPr>
          <w:rFonts w:ascii="Times New Roman" w:hAnsi="Times New Roman" w:cs="Times New Roman"/>
          <w:sz w:val="20"/>
          <w:szCs w:val="20"/>
        </w:rPr>
      </w:pPr>
      <w:r w:rsidRPr="00EB0EAF">
        <w:rPr>
          <w:rFonts w:ascii="Times New Roman" w:hAnsi="Times New Roman" w:cs="Times New Roman"/>
          <w:sz w:val="20"/>
          <w:szCs w:val="20"/>
          <w:vertAlign w:val="superscript"/>
        </w:rPr>
        <w:t>3</w:t>
      </w:r>
      <w:r w:rsidRPr="00EB0EAF">
        <w:rPr>
          <w:rFonts w:ascii="Times New Roman" w:hAnsi="Times New Roman" w:cs="Times New Roman"/>
          <w:sz w:val="20"/>
          <w:szCs w:val="20"/>
        </w:rPr>
        <w:t>Rheumatology Unit, Hospital General de México “Doctor Eduardo Liceaga”, Mexico City, Mexico</w:t>
      </w:r>
    </w:p>
    <w:p w14:paraId="342F07E6" w14:textId="77777777" w:rsidR="000C771C" w:rsidRPr="00EB0EAF" w:rsidRDefault="000C771C" w:rsidP="000C771C">
      <w:pPr>
        <w:spacing w:after="0" w:line="480" w:lineRule="auto"/>
        <w:rPr>
          <w:rFonts w:ascii="Times New Roman" w:hAnsi="Times New Roman" w:cs="Times New Roman"/>
          <w:bCs/>
          <w:iCs/>
          <w:sz w:val="20"/>
          <w:szCs w:val="20"/>
        </w:rPr>
      </w:pPr>
      <w:r w:rsidRPr="00EB0EAF">
        <w:rPr>
          <w:rFonts w:ascii="Times New Roman" w:hAnsi="Times New Roman" w:cs="Times New Roman"/>
          <w:sz w:val="20"/>
          <w:szCs w:val="20"/>
          <w:vertAlign w:val="superscript"/>
        </w:rPr>
        <w:t>4</w:t>
      </w:r>
      <w:r w:rsidRPr="00EB0EAF">
        <w:rPr>
          <w:rFonts w:ascii="Times New Roman" w:hAnsi="Times New Roman" w:cs="Times New Roman"/>
          <w:bCs/>
          <w:iCs/>
          <w:sz w:val="20"/>
          <w:szCs w:val="20"/>
        </w:rPr>
        <w:t>Departamento de Investigación Clínica, Facultad de Medicina, Universidad de La Sabana, Chía, Colombia</w:t>
      </w:r>
    </w:p>
    <w:p w14:paraId="0B4EDB93" w14:textId="77777777" w:rsidR="000C771C" w:rsidRPr="00EB0EAF" w:rsidRDefault="000C771C" w:rsidP="000C771C">
      <w:pPr>
        <w:spacing w:line="480" w:lineRule="auto"/>
        <w:rPr>
          <w:rFonts w:ascii="Times New Roman" w:hAnsi="Times New Roman" w:cs="Times New Roman"/>
          <w:bCs/>
          <w:iCs/>
          <w:sz w:val="20"/>
          <w:szCs w:val="20"/>
        </w:rPr>
      </w:pPr>
      <w:r w:rsidRPr="00EB0EAF">
        <w:rPr>
          <w:rFonts w:ascii="Times New Roman" w:hAnsi="Times New Roman" w:cs="Times New Roman"/>
          <w:bCs/>
          <w:iCs/>
          <w:sz w:val="20"/>
          <w:szCs w:val="20"/>
          <w:vertAlign w:val="superscript"/>
        </w:rPr>
        <w:t>5</w:t>
      </w:r>
      <w:r w:rsidRPr="00EB0EAF">
        <w:rPr>
          <w:rFonts w:ascii="Times New Roman" w:hAnsi="Times New Roman" w:cs="Times New Roman"/>
          <w:bCs/>
          <w:iCs/>
          <w:sz w:val="20"/>
          <w:szCs w:val="20"/>
        </w:rPr>
        <w:t>Rheumatology Unit, Centro Médico Imbanaco, Universidad Libre, Cali, Colombia</w:t>
      </w:r>
    </w:p>
    <w:p w14:paraId="6B4A41C9" w14:textId="77777777" w:rsidR="000C771C" w:rsidRPr="00EB0EAF" w:rsidRDefault="000C771C" w:rsidP="000C771C">
      <w:pPr>
        <w:spacing w:after="0" w:line="480" w:lineRule="auto"/>
        <w:rPr>
          <w:rFonts w:ascii="Times New Roman" w:hAnsi="Times New Roman" w:cs="Times New Roman"/>
          <w:sz w:val="20"/>
          <w:szCs w:val="20"/>
        </w:rPr>
      </w:pPr>
      <w:r w:rsidRPr="00EB0EAF">
        <w:rPr>
          <w:rFonts w:ascii="Times New Roman" w:hAnsi="Times New Roman" w:cs="Times New Roman"/>
          <w:sz w:val="20"/>
          <w:szCs w:val="20"/>
          <w:vertAlign w:val="superscript"/>
        </w:rPr>
        <w:t>6</w:t>
      </w:r>
      <w:r w:rsidRPr="00EB0EAF">
        <w:rPr>
          <w:rFonts w:ascii="Times New Roman" w:hAnsi="Times New Roman" w:cs="Times New Roman"/>
          <w:sz w:val="20"/>
          <w:szCs w:val="20"/>
        </w:rPr>
        <w:t>Rheumatology and Internal Medicine Department, Universidad del Norte, Barranquilla, Colombia</w:t>
      </w:r>
    </w:p>
    <w:p w14:paraId="1ACA9C61" w14:textId="77777777" w:rsidR="000C771C" w:rsidRPr="00EB0EAF" w:rsidRDefault="000C771C" w:rsidP="000C771C">
      <w:pPr>
        <w:spacing w:line="480" w:lineRule="auto"/>
        <w:rPr>
          <w:rFonts w:ascii="Times New Roman" w:hAnsi="Times New Roman" w:cs="Times New Roman"/>
          <w:bCs/>
          <w:iCs/>
          <w:sz w:val="20"/>
          <w:szCs w:val="20"/>
        </w:rPr>
      </w:pPr>
      <w:r w:rsidRPr="00EB0EAF">
        <w:rPr>
          <w:rFonts w:ascii="Times New Roman" w:hAnsi="Times New Roman" w:cs="Times New Roman"/>
          <w:bCs/>
          <w:iCs/>
          <w:sz w:val="20"/>
          <w:szCs w:val="20"/>
          <w:vertAlign w:val="superscript"/>
        </w:rPr>
        <w:t>7</w:t>
      </w:r>
      <w:r w:rsidRPr="00EB0EAF">
        <w:rPr>
          <w:rFonts w:ascii="Times New Roman" w:hAnsi="Times New Roman" w:cs="Times New Roman"/>
          <w:bCs/>
          <w:iCs/>
          <w:sz w:val="20"/>
          <w:szCs w:val="20"/>
        </w:rPr>
        <w:t>Reumatología Ubit, Centro Médico Carlos Ardila Lulle, Bucaramanga, Colombia</w:t>
      </w:r>
    </w:p>
    <w:p w14:paraId="69DDFF7D" w14:textId="77777777" w:rsidR="000C771C" w:rsidRPr="00EB0EAF" w:rsidRDefault="000C771C" w:rsidP="000C771C">
      <w:pPr>
        <w:spacing w:after="0" w:line="480" w:lineRule="auto"/>
        <w:rPr>
          <w:rFonts w:ascii="Times New Roman" w:hAnsi="Times New Roman" w:cs="Times New Roman"/>
          <w:sz w:val="20"/>
          <w:szCs w:val="20"/>
        </w:rPr>
      </w:pPr>
      <w:r w:rsidRPr="00EB0EAF">
        <w:rPr>
          <w:rFonts w:ascii="Times New Roman" w:hAnsi="Times New Roman" w:cs="Times New Roman"/>
          <w:sz w:val="20"/>
          <w:szCs w:val="20"/>
          <w:vertAlign w:val="superscript"/>
        </w:rPr>
        <w:t>8</w:t>
      </w:r>
      <w:r w:rsidRPr="00EB0EAF">
        <w:rPr>
          <w:rFonts w:ascii="Times New Roman" w:hAnsi="Times New Roman" w:cs="Times New Roman"/>
          <w:sz w:val="20"/>
          <w:szCs w:val="20"/>
        </w:rPr>
        <w:t>Unidad de Investigación Científica, Hospital Militar Central, Bogotá, Colombia</w:t>
      </w:r>
    </w:p>
    <w:p w14:paraId="049F5ED7" w14:textId="77777777" w:rsidR="000C771C" w:rsidRPr="00EB0EAF" w:rsidRDefault="000C771C" w:rsidP="000C771C">
      <w:pPr>
        <w:spacing w:after="0" w:line="480" w:lineRule="auto"/>
        <w:rPr>
          <w:rFonts w:ascii="Times New Roman" w:hAnsi="Times New Roman" w:cs="Times New Roman"/>
          <w:sz w:val="20"/>
          <w:szCs w:val="20"/>
        </w:rPr>
      </w:pPr>
      <w:r w:rsidRPr="00EB0EAF">
        <w:rPr>
          <w:rFonts w:ascii="Times New Roman" w:hAnsi="Times New Roman" w:cs="Times New Roman"/>
          <w:sz w:val="20"/>
          <w:szCs w:val="20"/>
          <w:vertAlign w:val="superscript"/>
        </w:rPr>
        <w:t>9</w:t>
      </w:r>
      <w:r w:rsidRPr="00EB0EAF">
        <w:rPr>
          <w:rFonts w:ascii="Times New Roman" w:hAnsi="Times New Roman" w:cs="Times New Roman"/>
          <w:sz w:val="20"/>
          <w:szCs w:val="20"/>
        </w:rPr>
        <w:t>Rheumatology Department, Hospital Militar Central, Bogotá, Colombia</w:t>
      </w:r>
    </w:p>
    <w:p w14:paraId="71061E51" w14:textId="77777777" w:rsidR="000C771C" w:rsidRPr="00EB0EAF" w:rsidRDefault="000C771C" w:rsidP="000C771C">
      <w:pPr>
        <w:spacing w:after="0" w:line="480" w:lineRule="auto"/>
        <w:rPr>
          <w:rFonts w:ascii="Times New Roman" w:hAnsi="Times New Roman" w:cs="Times New Roman"/>
          <w:sz w:val="20"/>
          <w:szCs w:val="20"/>
        </w:rPr>
      </w:pPr>
      <w:r w:rsidRPr="00EB0EAF">
        <w:rPr>
          <w:rFonts w:ascii="Times New Roman" w:hAnsi="Times New Roman" w:cs="Times New Roman"/>
          <w:sz w:val="20"/>
          <w:szCs w:val="20"/>
          <w:vertAlign w:val="superscript"/>
        </w:rPr>
        <w:t>10</w:t>
      </w:r>
      <w:r w:rsidRPr="00EB0EAF">
        <w:rPr>
          <w:rFonts w:ascii="Times New Roman" w:hAnsi="Times New Roman" w:cs="Times New Roman"/>
          <w:sz w:val="20"/>
          <w:szCs w:val="20"/>
        </w:rPr>
        <w:t>Centro de Investigación Clínica de Morelia SC, Morelia, Mexico</w:t>
      </w:r>
    </w:p>
    <w:p w14:paraId="12C5FCD2" w14:textId="77777777" w:rsidR="000C771C" w:rsidRPr="002465AB" w:rsidRDefault="000C771C" w:rsidP="000C771C">
      <w:pPr>
        <w:spacing w:after="0" w:line="480" w:lineRule="auto"/>
        <w:rPr>
          <w:rFonts w:ascii="Times New Roman" w:hAnsi="Times New Roman" w:cs="Times New Roman"/>
          <w:sz w:val="20"/>
          <w:szCs w:val="20"/>
        </w:rPr>
      </w:pPr>
    </w:p>
    <w:p w14:paraId="5080AD46" w14:textId="77777777" w:rsidR="000C771C" w:rsidRPr="007314E4" w:rsidRDefault="000C771C" w:rsidP="000C771C">
      <w:pPr>
        <w:spacing w:after="0" w:line="480" w:lineRule="auto"/>
        <w:rPr>
          <w:rFonts w:ascii="Times New Roman" w:hAnsi="Times New Roman" w:cs="Times New Roman"/>
          <w:b/>
          <w:bCs/>
          <w:sz w:val="32"/>
          <w:szCs w:val="32"/>
          <w:lang w:val="en-GB"/>
        </w:rPr>
      </w:pPr>
      <w:r w:rsidRPr="007314E4">
        <w:rPr>
          <w:rFonts w:ascii="Times New Roman" w:hAnsi="Times New Roman" w:cs="Times New Roman"/>
          <w:b/>
          <w:bCs/>
          <w:sz w:val="32"/>
          <w:szCs w:val="32"/>
          <w:lang w:val="en-GB"/>
        </w:rPr>
        <w:t>Co</w:t>
      </w:r>
      <w:r>
        <w:rPr>
          <w:rFonts w:ascii="Times New Roman" w:hAnsi="Times New Roman" w:cs="Times New Roman"/>
          <w:b/>
          <w:bCs/>
          <w:sz w:val="32"/>
          <w:szCs w:val="32"/>
          <w:lang w:val="en-GB"/>
        </w:rPr>
        <w:t>rrespondence</w:t>
      </w:r>
      <w:r w:rsidRPr="007314E4">
        <w:rPr>
          <w:rFonts w:ascii="Times New Roman" w:hAnsi="Times New Roman" w:cs="Times New Roman"/>
          <w:b/>
          <w:bCs/>
          <w:sz w:val="32"/>
          <w:szCs w:val="32"/>
          <w:lang w:val="en-GB"/>
        </w:rPr>
        <w:t xml:space="preserve"> </w:t>
      </w:r>
      <w:r>
        <w:rPr>
          <w:rFonts w:ascii="Times New Roman" w:hAnsi="Times New Roman" w:cs="Times New Roman"/>
          <w:b/>
          <w:bCs/>
          <w:sz w:val="32"/>
          <w:szCs w:val="32"/>
          <w:lang w:val="en-GB"/>
        </w:rPr>
        <w:t>details</w:t>
      </w:r>
      <w:r w:rsidRPr="007314E4">
        <w:rPr>
          <w:rFonts w:ascii="Times New Roman" w:hAnsi="Times New Roman" w:cs="Times New Roman"/>
          <w:b/>
          <w:bCs/>
          <w:sz w:val="32"/>
          <w:szCs w:val="32"/>
          <w:lang w:val="en-GB"/>
        </w:rPr>
        <w:t>:</w:t>
      </w:r>
    </w:p>
    <w:p w14:paraId="73843DFA" w14:textId="77777777" w:rsidR="000C771C" w:rsidRPr="002465AB" w:rsidRDefault="000C771C" w:rsidP="000C771C">
      <w:pPr>
        <w:spacing w:after="0" w:line="480" w:lineRule="auto"/>
        <w:rPr>
          <w:rFonts w:ascii="Times New Roman" w:hAnsi="Times New Roman" w:cs="Times New Roman"/>
          <w:sz w:val="24"/>
          <w:szCs w:val="24"/>
          <w:lang w:val="en-GB"/>
        </w:rPr>
      </w:pPr>
      <w:r w:rsidRPr="002465AB">
        <w:rPr>
          <w:rFonts w:ascii="Times New Roman" w:hAnsi="Times New Roman" w:cs="Times New Roman"/>
          <w:sz w:val="24"/>
          <w:szCs w:val="24"/>
          <w:lang w:val="en-GB"/>
        </w:rPr>
        <w:t>Corresponding author:</w:t>
      </w:r>
    </w:p>
    <w:p w14:paraId="334AA113" w14:textId="77777777" w:rsidR="000C771C" w:rsidRPr="002465AB" w:rsidRDefault="000C771C" w:rsidP="000C771C">
      <w:pPr>
        <w:spacing w:after="0" w:line="480" w:lineRule="auto"/>
        <w:rPr>
          <w:rFonts w:ascii="Times New Roman" w:hAnsi="Times New Roman" w:cs="Times New Roman"/>
          <w:sz w:val="24"/>
          <w:szCs w:val="24"/>
          <w:lang w:val="en-GB"/>
        </w:rPr>
      </w:pPr>
      <w:r w:rsidRPr="002465AB">
        <w:rPr>
          <w:rFonts w:ascii="Times New Roman" w:hAnsi="Times New Roman" w:cs="Times New Roman"/>
          <w:sz w:val="24"/>
          <w:szCs w:val="24"/>
          <w:lang w:val="en-GB"/>
        </w:rPr>
        <w:t>*John Londono</w:t>
      </w:r>
    </w:p>
    <w:p w14:paraId="5112161D" w14:textId="77777777" w:rsidR="000C771C" w:rsidRPr="00EB0EAF" w:rsidRDefault="000C771C" w:rsidP="000C771C">
      <w:pPr>
        <w:spacing w:after="0" w:line="480" w:lineRule="auto"/>
        <w:rPr>
          <w:rFonts w:ascii="Times New Roman" w:hAnsi="Times New Roman" w:cs="Times New Roman"/>
          <w:sz w:val="24"/>
          <w:szCs w:val="24"/>
        </w:rPr>
      </w:pPr>
      <w:r w:rsidRPr="00EB0EAF">
        <w:rPr>
          <w:rFonts w:ascii="Times New Roman" w:hAnsi="Times New Roman" w:cs="Times New Roman"/>
          <w:sz w:val="24"/>
          <w:szCs w:val="24"/>
        </w:rPr>
        <w:t>Address: Km. 7, Autopista Norte de Bogotá, Chía, Cundinamarca, Colombia</w:t>
      </w:r>
    </w:p>
    <w:p w14:paraId="6C74AB59" w14:textId="58B74BBC" w:rsidR="00484856" w:rsidRPr="000C771C" w:rsidRDefault="000C771C" w:rsidP="00A8610A">
      <w:pPr>
        <w:spacing w:after="0" w:line="480" w:lineRule="auto"/>
        <w:rPr>
          <w:rFonts w:ascii="Times New Roman" w:hAnsi="Times New Roman" w:cs="Times New Roman"/>
          <w:sz w:val="24"/>
          <w:szCs w:val="24"/>
          <w:lang w:val="en-GB"/>
        </w:rPr>
      </w:pPr>
      <w:r w:rsidRPr="004F08A6">
        <w:rPr>
          <w:rFonts w:ascii="Times New Roman" w:hAnsi="Times New Roman" w:cs="Times New Roman"/>
          <w:sz w:val="24"/>
          <w:szCs w:val="24"/>
          <w:lang w:val="en-GB"/>
        </w:rPr>
        <w:t>Telephone: +571-8615555</w:t>
      </w:r>
    </w:p>
    <w:p w14:paraId="7D118408" w14:textId="7E3904A8" w:rsidR="00A8610A" w:rsidRPr="000A6CBE" w:rsidRDefault="00A8610A" w:rsidP="00A8610A">
      <w:pPr>
        <w:spacing w:after="0" w:line="480" w:lineRule="auto"/>
        <w:rPr>
          <w:rFonts w:ascii="Times New Roman" w:hAnsi="Times New Roman" w:cs="Times New Roman"/>
          <w:b/>
          <w:sz w:val="32"/>
          <w:szCs w:val="32"/>
          <w:lang w:val="en-GB"/>
        </w:rPr>
      </w:pPr>
      <w:r w:rsidRPr="000A6CBE">
        <w:rPr>
          <w:rFonts w:ascii="Times New Roman" w:hAnsi="Times New Roman" w:cs="Times New Roman"/>
          <w:b/>
          <w:sz w:val="32"/>
          <w:szCs w:val="32"/>
          <w:lang w:val="en-GB"/>
        </w:rPr>
        <w:lastRenderedPageBreak/>
        <w:t>Supplementary tables:</w:t>
      </w:r>
    </w:p>
    <w:p w14:paraId="24032157" w14:textId="77777777" w:rsidR="00A8610A" w:rsidRPr="000A6CBE" w:rsidRDefault="00A8610A" w:rsidP="00A8610A">
      <w:pPr>
        <w:spacing w:after="0" w:line="480" w:lineRule="auto"/>
        <w:rPr>
          <w:rFonts w:ascii="Times New Roman" w:hAnsi="Times New Roman" w:cs="Times New Roman"/>
          <w:b/>
          <w:sz w:val="28"/>
          <w:szCs w:val="28"/>
          <w:lang w:val="en-GB"/>
        </w:rPr>
      </w:pPr>
    </w:p>
    <w:tbl>
      <w:tblPr>
        <w:tblStyle w:val="ListTable2"/>
        <w:tblW w:w="4998"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5"/>
        <w:gridCol w:w="1673"/>
        <w:gridCol w:w="1701"/>
        <w:gridCol w:w="1701"/>
        <w:gridCol w:w="2126"/>
      </w:tblGrid>
      <w:tr w:rsidR="00A8610A" w:rsidRPr="00484856" w14:paraId="7EE9D404" w14:textId="77777777" w:rsidTr="005706DB">
        <w:trPr>
          <w:cnfStyle w:val="100000000000" w:firstRow="1" w:lastRow="0" w:firstColumn="0" w:lastColumn="0" w:oddVBand="0" w:evenVBand="0" w:oddHBand="0"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5000" w:type="pct"/>
            <w:gridSpan w:val="5"/>
            <w:tcBorders>
              <w:top w:val="nil"/>
              <w:left w:val="nil"/>
              <w:bottom w:val="single" w:sz="8" w:space="0" w:color="auto"/>
              <w:right w:val="nil"/>
            </w:tcBorders>
            <w:shd w:val="clear" w:color="auto" w:fill="auto"/>
            <w:vAlign w:val="center"/>
          </w:tcPr>
          <w:p w14:paraId="2722D8F4" w14:textId="77777777" w:rsidR="00A8610A" w:rsidRPr="000A6CBE" w:rsidRDefault="00A8610A" w:rsidP="005706DB">
            <w:pPr>
              <w:pStyle w:val="MDPI42tablebody"/>
              <w:spacing w:line="480" w:lineRule="auto"/>
              <w:jc w:val="left"/>
              <w:rPr>
                <w:rFonts w:ascii="Times New Roman" w:hAnsi="Times New Roman"/>
                <w:sz w:val="24"/>
                <w:szCs w:val="24"/>
                <w:lang w:val="en-GB"/>
              </w:rPr>
            </w:pPr>
            <w:r w:rsidRPr="000A6CBE">
              <w:rPr>
                <w:rFonts w:ascii="Times New Roman" w:hAnsi="Times New Roman"/>
                <w:sz w:val="24"/>
                <w:szCs w:val="24"/>
                <w:lang w:val="en-GB"/>
              </w:rPr>
              <w:t xml:space="preserve">Supplementary Table 1. </w:t>
            </w:r>
            <w:r w:rsidRPr="000A6CBE">
              <w:rPr>
                <w:rFonts w:ascii="Times New Roman" w:hAnsi="Times New Roman"/>
                <w:b w:val="0"/>
                <w:bCs w:val="0"/>
                <w:sz w:val="24"/>
                <w:szCs w:val="24"/>
                <w:lang w:val="en-GB"/>
              </w:rPr>
              <w:t>Percentage of most common symptoms in arboviral diseases</w:t>
            </w:r>
          </w:p>
        </w:tc>
      </w:tr>
      <w:tr w:rsidR="00A8610A" w:rsidRPr="000A6CBE" w14:paraId="05DD6006" w14:textId="77777777" w:rsidTr="005706DB">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152" w:type="pct"/>
            <w:tcBorders>
              <w:top w:val="single" w:sz="8" w:space="0" w:color="auto"/>
              <w:left w:val="nil"/>
              <w:bottom w:val="single" w:sz="4" w:space="0" w:color="auto"/>
              <w:right w:val="nil"/>
            </w:tcBorders>
            <w:shd w:val="clear" w:color="auto" w:fill="auto"/>
            <w:vAlign w:val="center"/>
          </w:tcPr>
          <w:p w14:paraId="6B779350" w14:textId="77777777" w:rsidR="00A8610A" w:rsidRPr="000A6CBE" w:rsidRDefault="00A8610A" w:rsidP="005706DB">
            <w:pPr>
              <w:pStyle w:val="MDPI42tablebody"/>
              <w:spacing w:line="480" w:lineRule="auto"/>
              <w:rPr>
                <w:rFonts w:ascii="Times New Roman" w:hAnsi="Times New Roman"/>
                <w:sz w:val="22"/>
                <w:szCs w:val="22"/>
                <w:lang w:val="en-GB"/>
              </w:rPr>
            </w:pPr>
          </w:p>
        </w:tc>
        <w:tc>
          <w:tcPr>
            <w:tcW w:w="894" w:type="pct"/>
            <w:tcBorders>
              <w:top w:val="single" w:sz="8" w:space="0" w:color="auto"/>
              <w:left w:val="nil"/>
              <w:bottom w:val="single" w:sz="4" w:space="0" w:color="auto"/>
              <w:right w:val="nil"/>
            </w:tcBorders>
            <w:shd w:val="clear" w:color="auto" w:fill="auto"/>
            <w:vAlign w:val="center"/>
            <w:hideMark/>
          </w:tcPr>
          <w:p w14:paraId="655B599F" w14:textId="77777777"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bCs/>
                <w:i/>
                <w:sz w:val="22"/>
                <w:szCs w:val="22"/>
                <w:lang w:val="en-GB"/>
              </w:rPr>
            </w:pPr>
            <w:r w:rsidRPr="000A6CBE">
              <w:rPr>
                <w:rFonts w:ascii="Times New Roman" w:hAnsi="Times New Roman"/>
                <w:b/>
                <w:bCs/>
                <w:i/>
                <w:sz w:val="22"/>
                <w:szCs w:val="22"/>
                <w:lang w:val="en-GB"/>
              </w:rPr>
              <w:t>DENV</w:t>
            </w:r>
          </w:p>
        </w:tc>
        <w:tc>
          <w:tcPr>
            <w:tcW w:w="909" w:type="pct"/>
            <w:tcBorders>
              <w:top w:val="single" w:sz="8" w:space="0" w:color="auto"/>
              <w:left w:val="nil"/>
              <w:bottom w:val="single" w:sz="4" w:space="0" w:color="auto"/>
              <w:right w:val="nil"/>
            </w:tcBorders>
            <w:shd w:val="clear" w:color="auto" w:fill="auto"/>
            <w:vAlign w:val="center"/>
            <w:hideMark/>
          </w:tcPr>
          <w:p w14:paraId="7C8A28D0" w14:textId="77777777"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bCs/>
                <w:i/>
                <w:sz w:val="22"/>
                <w:szCs w:val="22"/>
                <w:lang w:val="en-GB"/>
              </w:rPr>
            </w:pPr>
            <w:r w:rsidRPr="000A6CBE">
              <w:rPr>
                <w:rFonts w:ascii="Times New Roman" w:hAnsi="Times New Roman"/>
                <w:b/>
                <w:bCs/>
                <w:i/>
                <w:sz w:val="22"/>
                <w:szCs w:val="22"/>
                <w:lang w:val="en-GB"/>
              </w:rPr>
              <w:t>CHIKV</w:t>
            </w:r>
          </w:p>
        </w:tc>
        <w:tc>
          <w:tcPr>
            <w:tcW w:w="909" w:type="pct"/>
            <w:tcBorders>
              <w:top w:val="single" w:sz="8" w:space="0" w:color="auto"/>
              <w:left w:val="nil"/>
              <w:bottom w:val="single" w:sz="4" w:space="0" w:color="auto"/>
              <w:right w:val="nil"/>
            </w:tcBorders>
            <w:shd w:val="clear" w:color="auto" w:fill="auto"/>
            <w:vAlign w:val="center"/>
            <w:hideMark/>
          </w:tcPr>
          <w:p w14:paraId="5B4C9DA9" w14:textId="77777777"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bCs/>
                <w:i/>
                <w:sz w:val="22"/>
                <w:szCs w:val="22"/>
                <w:lang w:val="en-GB"/>
              </w:rPr>
            </w:pPr>
            <w:r w:rsidRPr="000A6CBE">
              <w:rPr>
                <w:rFonts w:ascii="Times New Roman" w:hAnsi="Times New Roman"/>
                <w:b/>
                <w:bCs/>
                <w:i/>
                <w:sz w:val="22"/>
                <w:szCs w:val="22"/>
                <w:lang w:val="en-GB"/>
              </w:rPr>
              <w:t>ZIKAV</w:t>
            </w:r>
          </w:p>
        </w:tc>
        <w:tc>
          <w:tcPr>
            <w:tcW w:w="1136" w:type="pct"/>
            <w:tcBorders>
              <w:top w:val="single" w:sz="8" w:space="0" w:color="auto"/>
              <w:left w:val="nil"/>
              <w:bottom w:val="single" w:sz="4" w:space="0" w:color="auto"/>
              <w:right w:val="nil"/>
            </w:tcBorders>
            <w:shd w:val="clear" w:color="auto" w:fill="auto"/>
            <w:vAlign w:val="center"/>
            <w:hideMark/>
          </w:tcPr>
          <w:p w14:paraId="25493E07" w14:textId="77777777"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bCs/>
                <w:i/>
                <w:sz w:val="24"/>
                <w:szCs w:val="24"/>
                <w:lang w:val="en-GB"/>
              </w:rPr>
            </w:pPr>
            <w:r w:rsidRPr="000A6CBE">
              <w:rPr>
                <w:rFonts w:ascii="Times New Roman" w:hAnsi="Times New Roman"/>
                <w:b/>
                <w:bCs/>
                <w:i/>
                <w:sz w:val="24"/>
                <w:szCs w:val="24"/>
                <w:lang w:val="en-GB"/>
              </w:rPr>
              <w:t>Reference</w:t>
            </w:r>
          </w:p>
        </w:tc>
      </w:tr>
      <w:tr w:rsidR="00A8610A" w:rsidRPr="000A6CBE" w14:paraId="390C6455" w14:textId="77777777" w:rsidTr="005706DB">
        <w:trPr>
          <w:trHeight w:val="60"/>
        </w:trPr>
        <w:tc>
          <w:tcPr>
            <w:cnfStyle w:val="001000000000" w:firstRow="0" w:lastRow="0" w:firstColumn="1" w:lastColumn="0" w:oddVBand="0" w:evenVBand="0" w:oddHBand="0" w:evenHBand="0" w:firstRowFirstColumn="0" w:firstRowLastColumn="0" w:lastRowFirstColumn="0" w:lastRowLastColumn="0"/>
            <w:tcW w:w="1152" w:type="pct"/>
            <w:tcBorders>
              <w:top w:val="single" w:sz="4" w:space="0" w:color="auto"/>
              <w:left w:val="nil"/>
              <w:bottom w:val="nil"/>
              <w:right w:val="nil"/>
            </w:tcBorders>
            <w:shd w:val="clear" w:color="auto" w:fill="auto"/>
            <w:vAlign w:val="center"/>
            <w:hideMark/>
          </w:tcPr>
          <w:p w14:paraId="18B9729D" w14:textId="77777777" w:rsidR="00A8610A" w:rsidRPr="000A6CBE" w:rsidRDefault="00A8610A" w:rsidP="005706DB">
            <w:pPr>
              <w:pStyle w:val="MDPI42tablebody"/>
              <w:spacing w:line="480" w:lineRule="auto"/>
              <w:jc w:val="left"/>
              <w:rPr>
                <w:rFonts w:ascii="Times New Roman" w:hAnsi="Times New Roman"/>
                <w:bCs w:val="0"/>
                <w:sz w:val="22"/>
                <w:szCs w:val="22"/>
                <w:lang w:val="en-GB"/>
              </w:rPr>
            </w:pPr>
            <w:r w:rsidRPr="000A6CBE">
              <w:rPr>
                <w:rFonts w:ascii="Times New Roman" w:hAnsi="Times New Roman"/>
                <w:bCs w:val="0"/>
                <w:sz w:val="22"/>
                <w:szCs w:val="22"/>
                <w:lang w:val="en-GB"/>
              </w:rPr>
              <w:t>Fever</w:t>
            </w:r>
          </w:p>
        </w:tc>
        <w:tc>
          <w:tcPr>
            <w:tcW w:w="894" w:type="pct"/>
            <w:tcBorders>
              <w:top w:val="single" w:sz="4" w:space="0" w:color="auto"/>
              <w:left w:val="nil"/>
              <w:bottom w:val="nil"/>
              <w:right w:val="nil"/>
            </w:tcBorders>
            <w:shd w:val="clear" w:color="auto" w:fill="auto"/>
            <w:vAlign w:val="center"/>
          </w:tcPr>
          <w:p w14:paraId="1D6EBFDD" w14:textId="77777777" w:rsidR="00A8610A" w:rsidRPr="000A6CBE" w:rsidRDefault="00A8610A" w:rsidP="005706DB">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93.89</w:t>
            </w:r>
          </w:p>
        </w:tc>
        <w:tc>
          <w:tcPr>
            <w:tcW w:w="909" w:type="pct"/>
            <w:tcBorders>
              <w:top w:val="single" w:sz="4" w:space="0" w:color="auto"/>
              <w:left w:val="nil"/>
              <w:bottom w:val="nil"/>
              <w:right w:val="nil"/>
            </w:tcBorders>
            <w:shd w:val="clear" w:color="auto" w:fill="auto"/>
            <w:vAlign w:val="center"/>
          </w:tcPr>
          <w:p w14:paraId="3CC3380F" w14:textId="77777777" w:rsidR="00A8610A" w:rsidRPr="000A6CBE" w:rsidRDefault="00A8610A" w:rsidP="005706DB">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92.66</w:t>
            </w:r>
          </w:p>
        </w:tc>
        <w:tc>
          <w:tcPr>
            <w:tcW w:w="909" w:type="pct"/>
            <w:tcBorders>
              <w:top w:val="single" w:sz="4" w:space="0" w:color="auto"/>
              <w:left w:val="nil"/>
              <w:bottom w:val="nil"/>
              <w:right w:val="nil"/>
            </w:tcBorders>
            <w:shd w:val="clear" w:color="auto" w:fill="auto"/>
            <w:vAlign w:val="center"/>
          </w:tcPr>
          <w:p w14:paraId="284A68D3" w14:textId="77777777" w:rsidR="00A8610A" w:rsidRPr="000A6CBE" w:rsidRDefault="00A8610A" w:rsidP="005706DB">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69.51</w:t>
            </w:r>
          </w:p>
        </w:tc>
        <w:tc>
          <w:tcPr>
            <w:tcW w:w="1136" w:type="pct"/>
            <w:tcBorders>
              <w:top w:val="single" w:sz="4" w:space="0" w:color="auto"/>
              <w:left w:val="nil"/>
              <w:bottom w:val="nil"/>
              <w:right w:val="nil"/>
            </w:tcBorders>
            <w:shd w:val="clear" w:color="auto" w:fill="auto"/>
            <w:vAlign w:val="center"/>
          </w:tcPr>
          <w:p w14:paraId="49A4242B" w14:textId="07968C5A" w:rsidR="00A8610A" w:rsidRPr="000A6CBE" w:rsidRDefault="00A8610A" w:rsidP="005706DB">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rPr>
            </w:pPr>
            <w:r w:rsidRPr="000A6CBE">
              <w:rPr>
                <w:rFonts w:ascii="Times New Roman" w:hAnsi="Times New Roman"/>
                <w:sz w:val="16"/>
                <w:szCs w:val="16"/>
                <w:lang w:val="en-GB"/>
              </w:rPr>
              <w:fldChar w:fldCharType="begin" w:fldLock="1"/>
            </w:r>
            <w:r w:rsidR="00B77BE7">
              <w:rPr>
                <w:rFonts w:ascii="Times New Roman" w:hAnsi="Times New Roman"/>
                <w:sz w:val="16"/>
                <w:szCs w:val="16"/>
                <w:lang w:val="en-GB"/>
              </w:rPr>
              <w:instrText>ADDIN CSL_CITATION {"citationItems":[{"id":"ITEM-1","itemData":{"DOI":"10.1136/pgmj.2007.066746","ISSN":"00325473","abstract":"OBJECTIVES: To compare the clinical and laboratory features of confirmed cases of Chikungunya and Dengue fever; to validate the clinical diagnosis based on serology. METHODS: Cases with a clinical diagnosis of Chikungunya and Dengue fever were recruited for seroconfirmation during a concurrent epidemic in 2006-07, at the General Hospital, Peradeniya, Sri Lanka. RESULTS: Of 54 patients with fever, serology confirmed 21 with Chikungunya infection, 20 with Dengue infection, and three co-infections, with sensitivity of the clinical diagnosis of 92% for Chikungunya fever and 95% for Dengue fever. The mean age of patients with Chikungunya fever was 45 years (range 21-74 years), and patients with Dengue fever was 30 years (range 15-63 years) (p = 0.005). Sixteen (70%) of Chikungunya fever patients were females, while 15 (71%) of those with Dengue fever were males (p = 0.007). Arthralgia was common to both groups (p = 0.155), while headache and a bleeding tendency were observed more in patients with Dengue fever. Twelve (57%) Chikungunya cases had acute arthritis compared with none in the Dengue group (p = 0.001), lasting mean 6 days (range 1-14 days). They developed chronic arthritic disability (range 1-6 months). Leucopenia was common to both Chikungunya and Dengue fever patients. However, thrombocytopenia was more pronounced in the Dengue patients (mean (SD) platelet count 75 (34)x10(9)/l) than in the Chikungunya patients (117 (70)x10(9)/l) (p = 0.001). In the Chikungunya group there was a positive correlation between duration of the illness and the platelet count (r = 0.181, p = 0.194), but the Dengue group showed a negative correlation (r = -0.309, p&lt;0.001). CONCLUSION: Most of the clinical and laboratory features of patients with Chikungunya and Dengue fever are similar. Arthritis is the pathognomonic sign in patients with Chikungunya fever.","author":[{"dropping-particle":"","family":"Kularatne","given":"S. A.M.","non-dropping-particle":"","parse-names":false,"suffix":""},{"dropping-particle":"","family":"Gihan","given":"M. C.","non-dropping-particle":"","parse-names":false,"suffix":""},{"dropping-particle":"","family":"Weerasinghe","given":"S. C.","non-dropping-particle":"","parse-names":false,"suffix":""},{"dropping-particle":"","family":"Gunasena","given":"S.","non-dropping-particle":"","parse-names":false,"suffix":""}],"container-title":"Postgraduate Medical Journal","id":"ITEM-1","issue":"1005","issued":{"date-parts":[["2009"]]},"page":"342-346","title":"Concurrent outbreaks of Chikungunya and Dengue fever in Kandy, Sri Lanka, 2006-07: A comparative analysis of clinical and laboratory features","type":"article-journal","volume":"85"},"uris":["http://www.mendeley.com/documents/?uuid=fb8a5392-fef1-4ffe-85ab-4d517791fff6"]},{"id":"ITEM-2","itemData":{"DOI":"10.1111/j.1365-3156.2010.02485.x","ISBN":"1365-3156 (Electronic)\\r1360-2276 (Linking)","ISSN":"13602276","PMID":"20214759","abstract":"BACKGROUND: To record and assess the clinical features of chikungunya fever (CHIKF), with a view to enable diagnosis based on clinical criteria rather than costly laboratory procedures in field conditions.\\n\\nMETHODS: As part of a cross-sectional serologic survey conducted in Mayotte after a massive chikungunya outbreak in 2006, we collected data on clinical features of chikungunya infection and assessed the performance and accuracy of clinical case definition criteria combining different symptoms.\\n\\nRESULTS: Of 1154 participants included, 440 (38.1%) had chikungunya-specific IgM or IgG antibodies by enzyme-linked immunosorbent assay (ELISA). Of symptomatic participants, 318 (72.3%) had confirmed chikungunya, the dominant symptoms reported were incapacitating polyarthralgia (98.7%), myalgia (93.1%), backache (86%), fever of abrupt onset (85%) and headache (81.4%). There was a strong linear association between symptomatic infection and age (chi(2) for trend = 9.85, P &lt; 0.001). Only 52% of persons with presumptive chikungunya sought medical advice, principally at public primary health care facilities. The association of fever and polyarthralgia had a sensitivity of 84% (95% CI: 79-87) and a specificity of 89% (95% CI: 86-91). This association allowed to classify correctly 87% (95% CI: 85-89) of individuals with serologically confirmed chikungunya.\\n\\nCONCLUSIONS: Our results suggest that the pair fever and incapacitating polyarthralgia is an accurate and reliable tool for identifying presumptive CHIKF cases in the field. These criteria provide a useful evidence base to support operational syndromic surveillance in laboratory-confirmed chikungunya epidemic settings.","author":[{"dropping-particle":"","family":"Sissoko","given":"Daouda","non-dropping-particle":"","parse-names":false,"suffix":""},{"dropping-particle":"","family":"Ezzedine","given":"Khaled","non-dropping-particle":"","parse-names":false,"suffix":""},{"dropping-particle":"","family":"Moendandzé","given":"Amrat","non-dropping-particle":"","parse-names":false,"suffix":""},{"dropping-particle":"","family":"Giry","given":"Claude","non-dropping-particle":"","parse-names":false,"suffix":""},{"dropping-particle":"","family":"Renault","given":"Philippe","non-dropping-particle":"","parse-names":false,"suffix":""},{"dropping-particle":"","family":"Malvy","given":"Denis","non-dropping-particle":"","parse-names":false,"suffix":""}],"container-title":"Tropical Medicine and International Health","id":"ITEM-2","issue":"5","issued":{"date-parts":[["2010"]]},"note":"-Prompt identification of outbreaks and immediate implementation of appropriate interventions are thus essential for effective control.\n-To this end, the identification of valid case definitions for surveillance systems that will identify accurately the majority of individuals with CHIKF is essential\n-In routine practice in countries with adequate resources, a laboratory diagnosis would be required to assign a confirmed diagnosis of infection in patients with suspected CHIKF. \n-However, in numerous tropical or subtropical countries with middle or low income, CHIKF diagnosis is more challenging (Petti et al. 2006). \n-First, access to laboratory testing is extremely restricted, particularly at the periphery of the health care system. \n-Secondly, in the context of an outbreak, sufficient time or resources for compulsory laboratory confirmation would not be avail- able. \n-Thus validated, simple and practical diagnostic alternatives are needed; in particular, an accurate clinical case definition that may contribute to the successful surveillance during a CHIKF outbreak. \n-To address this issue, we examined the spectrum of clinical features of CHIKF and assessed the performance indicators and accuracy of different criteria for operational case definition in the setting of a community household serologic survey performed after an outbreak of CHIKF in Mayotte\n-Mayotte is a French-administrated territory located in the Comoros archipelago\n-Chikungunya virus (CHIKV) was detected in Mayotte for the first time in April 2005 and a massive outbreak developed in 2006 (Sissoko et al. 2008a)\n-To evaluate the seroprevalence of CHIKV exposure after the epidemic, a household-based cross-sectional serologic survey was performed within 9 months of the peak of the epidemic between November and December 2006\n-A target sample size of at least 850 individuals was determined, assuming a prevalence rate of 25%, a type I error of 0.05, a precision of 5% and a design effect of 3.0, to take into account the cluster sampling design.\n-In a first step, 40 of the 400 clusters provided by the 2002 census blocks were randomly sampled proportionally to popula- tion size. \n-In a second step, 7–12 households (defined as a group of individuals sleeping or eating together) were selected within each cluster using a stereotyped walk from a randomly selected start point.\n-Finally, in each selected household, all adults (aged 15 years and older) and one individual aged &amp;lt;15 years were invited to participate in the survey.\n-All participants completed a face-to-face interview\n-A structured, pre-coded and pre-tested questionnaire was administered by trained interviewers to collect demo- graphic (age, gender) and clinical features of any acute febrile illness consistent with presumptive CHIKF during the epidemic period\n-If a participant with a such clinical features presumptive of CHIKF responded ‘No’or‘I don’t know’ to the question ‘Have you ever had an acute febrile illness between February 1, 2005 and the date of interview?’ were considered as having no episode of acute febrile illness\n-All patients reporting an acute algo-eruptive episode were considered as symptomatic (presumptive diagnosis of CHIKF) and those who did not were considered asymptomatic.\n-Laboratory testing for CHIKV-Antibodies (Ab) was per- formed\n-All serum samples were tested for specific anti-CHIKV immuno- globulin M (IgM) antibodies by IgM-capture enzyme- linked immunosorbent assay (MAC-ELISA) and IgG antibodies by ELISA\n-The IgM and IgG ELISA assays used presented a sensitivity of 96.9% and 95.4% and a specificity of 98.3% and 100%, respectively (Litzba et al. 2008).\n-Each participant was classified as symptomatic or asymp- tomatic and as seropositive or seronegative on the basis of the criteria described previously\n-A symptomatic CHIK patient was an individual with a positive CHIKV-Ab status and with presumptive CHIKF fever considered as true positive (TP). \n-A symptomatic non-CHIK patient was an individual with a negative CHIKV-Ab status with a presumptive CHIKF fever considered as false positive (FP). \n-An asymp- tomatic CHIK was an individual with a positive CHIKV- Ab status without presumptive CHIKF considered as false negative (FN)\n-An asymptomatic non-CHIK patient was an individual with negative CHIKV-Ab status without presumptive CHIKF considered as true negative (TN).\n-Demographic characteristics and clinical features were compared between individuals with Lab-CHIKV-Ab-posi- tive result and negative result\n-Univariate comparison was performed for continuous variables using the unpaired Student’s t-test and for categorical data using the v2 or Fisher exact test\n-All reported signs or symptoms are presented descrip-tively. \n-The most frequently reported symptoms were paired to evaluate the most pertinent combinations of symptoms for diagnosis. \n-The performance of each different clinical case definition (pairs of symptoms) was compared in regard to Lab-CHIKV-Ab seropositivity status. \n-Performance indicators were estimated taking into account TP, TN, FP, FN results. \n-Sensitivity was calculated as TP⁄ (TP + FN), specificity as TN⁄(TN + FP), positive predictive value as TP⁄ (TP + FP) and negative predictive value as TN⁄(FN + TN) (Jaeschke et al. 1994; Greenhalgh 1997)\n-Concurrently, likelihood ratio (LR) and accuracy were computed for each case definition. Positive LR (PLR) for presence of a case definition pattern was computed as [(Sensitivity) ⁄ (1 ) Specificity)]; negative LR (NLR) for the absence of a case definition pattern was calculated as [(1 ) Sensitivity) ⁄ (Specificity)]\n-Accuracy was defined as the proportion of all combinations that were consistent with a correct result according to CHIKV serological status.\n-This latter indicator was calculated as the ratio of (TP + TN) with respect to the number of serological tests performed. \n-All estimates are presented with their 95% confidence intervals (CI).\n-A total of 418 households were surveyed, including 1952 eligible individuals\n-Of these, 1154 participants were recruited after three household visits and consented to be interviewed and to provide a serum sample\n-Of these, 499 (43.2%) were men and 655 were women (56.8%). \n-The mean and median ages were 27.2 and 24.0 years, respec- tively.\n-Participants with lab- confirmed and lab-unconfirmed CHIKV-Ab did not differ significantly with respect to age.\n-A group of 425 individuals (36.8%) reported having an acute febrile illness during the epidemic period compatible with a presumptive diagnosis of CHIKV (symptomatic group); 440 (38.1%) were seropositive for CHIKV-Ab.\n-Of the 440 individuals who were seropositive, 318 (72.3%) were symptomatic compared to 107 of the 714 (15%) seronegative participants (P &amp;lt;0Æ0001).\n-In contrast, 122 of 440 (27.7%) CHIKV-Ab-positive participants were asymptomatic (Table 1).\n-The mean declared duration of initial joint pain was 1.8 weeks (median: 1; range: 1–24 weeks). \n-A complete recovery was reported by 260 (82%) members of this group, whereas 58 (18%) reported either relapse or persistence of polyarthralgia.\n-The clinical symptoms most frequently recalled were incapacitating polyarthralgia (98.7%), myalgia (93.1%), backache (86%), fever of abrupt onset (85%) and headache (81.4%) (Table 2). \n-Other declared manifesta- tions were retro-orbital pain (47.2%), rash (29.9%) and vomiting (25.1%).\n-Among the 107 individuals who declared symptoms compatible with presumptive CHIKF diagnosis and without confirmed infection, incapacitating polyarthralgia (96.3%), myalgia (92.5%) and fever (90.7%) were also the most frequently reported symptoms\n-However, symptoms were generally more frequently reported in positive Lab-CHIKV-Ab subjects than in negative Lab-CHIKV-Ab subjects.\n-Among infected individuals, there was a strong positive association between reporting of symptoms and with age (v2 for trend = 9.85, P &amp;lt;0Æ001) (Figure 1).\n-Being aged 25 years or older was a significant predictor of symptom- atic infection [crude odds ratio, 2Æ14 (95% CI: 1Æ39–3Æ29)].\n-Different pairs of declared clinical symptoms were chosen in function of report frequency. \n-Fever was considered as an invariant sign and paired with one of the four other most frequent partner symptoms. \n-Four clinical patterns were thus retained, namely fever associated with either poly- arthralgia, lombalgia, myalgia or headache.\n-These pairs were tested for association with CHIKV seropositivity\n-Performance indicators for the different pairs of clinical symptoms are presented in Table 4\n-The pair ‘fever and polyarthralgia’ provided the stron-gest diagnostic accuracy, with the highest sensitivity (84%; 95% CI: 79%–87%) and comparable specificity (89%; 95% CI: 86%–91%) to the other combinations, except for the combination of fever with backache, which was more specific (91%; 95% CI: 89%–93%)\n-Adding another symptom to this pair decreased diagnostic accuracy.\n-The greatest diag- nostic accuracy (high PLR and low NLR) was obtained for the pair fever and polyarthralgia (PLR = 7.5, 95% CI: 9.2– 9.2; NLR = 0.18, 95% CI: 0.14–0.24). \n-This symptom combination classified 87% (95% CI: 85%–89%) of subjects accurately with respect to serology. \n-Performance indicators were comparable between children &amp;lt;15 years and adults (data not shown)\n-In this large and well-defined community-based serological survey, we found that the most commonly declared symptoms in individuals seropositive for CHIKV-Ab dur- ing the 2005–2006-outbreak in Mayotte were fever of abrupt onset, headache, incapacitating polyarthralgia, myalgia and lombalgia\n-This study also highlights the proportion of asymp-tomatic serologically confirmed CHIKV infection, which was estimated approximately at 28% and may be as high as 37% in children (&amp;lt;15 years of age) and 33% in young adults (&amp;lt;25 years).\n-This proportion of asymptomatic infection of around one quarter is consistent with that reported previously in the Philippines (Retuya et al. 1998).\n-However, it differs from the reported rates of asymptomatic infections reported in Reunion Island, which were 16.7% in the general population and only 3.2% in French Caucasian policemen (Gerardin et al. 2008; Queyriaux et al. 2008). \n-These discrepancies may be in part related to the fact that the survey in French Caucasian policemen included much older individuals than in our population (median age 40 years vs. 24 years)\n-A linear relationship between age at the time of CHIKV infection and the probability of having symptomatic-disease was observed, and this is the first such report of an association between symptomatic expression of CHIK and age.\n-The seroprevalence of CHIKV was quite similar between young adults (&amp;lt;25 years old) and other age groups, but symptomatic expression of infection was significantly lower in the younger age group\n-Importantly, only a minority of these infections were notified to public health authorities, consistent with previous observations (Sissoko et al. 2008a)\n-These find- ings illustrate the limits of monitoring uniquely such major arboviral outbreaks by laboratory and practice-based surveillance systems (Sanders et al. 1998).\n-Our results support that the pair incapacitating polyarthralgia and fever of abrupt onset is an accurate and reliable tool for the diagnosis of CHIKF in the field\n-Nevertheless, when interpreting these findings, it remains important to keep in mind that other infections may give similar clinical signs and thus, respond to the definition of presumptive CHIKF\n-This study presents certain limitations. First, interviews were conducted several months after the outbreak and recall bias could have influenced self-reported clinical information.\n-Secondly, the presence of anti-CHIKV IgG antibodies could be linked to previous exposure. \n-However, to the best of our knowledge, CHIKV infection was never identified in Mayotte before 2005. \n-Moreover, no other Semliki Forest antigenic serocomplex alphavirus has been identified in Mayotte, ruling out cross-reactivity of serological testing\n-In the context of massive CHIKF outbreaks, the majority of presumptive patients may be identified accurately by standardised clinical criteria. \n-These provide a useful evidence base to support the development and the imple- mentation of syndromic surveillance in the community and the evaluation of patients consulting in a range of health care settings where diagnostic facilities may be limited","page":"600-607","title":"Field evaluation of clinical features during chikungunya outbreak in Mayotte, 2005-2006","type":"article-journal","volume":"15"},"uris":["http://www.mendeley.com/documents/?uuid=a586ef23-4386-4361-be64-b2fda55c0ff9"]},{"id":"ITEM-3","itemData":{"DOI":"10.1371/journal.pntd.0001786","ISBN":"1935-2735 (Electronic)\\r1935-2727 (Linking)","ISSN":"19352727","PMID":"23029573","abstract":"BACKGROUND: Dengue and chikungunya are co-circulating vector-borne diseases with substantial overlap in clinical presentations. It is important to differentiate between them during first presentation as their management, especially for dengue hemorrhagic fever (DHF), is different. This study compares their clinical presentation in Singapore adults to derive predictors to assist doctors in diagnostic decision-making.\\n\\nMETHODS: We compared 117 patients with chikungunya infection diagnosed with reverse transcription-polymerase chain reaction (RT-PCR) with 917 dengue RT-PCR-positive adult patients (including 55 with DHF). We compared dengue fever (DF), DHF, and chikungunya infections by evaluating clinical characteristics of dengue and chikungunya; developing classification tools via multivariate logistic regression models and classification trees of disease etiology using clinical and laboratory factors; and assessing the time course of several clinical variables.\\n\\nFINDINGS: At first presentation to hospital, significantly more chikungunya patients had myalgia or arthralgia, and fewer had a sore throat, cough (for DF), nausea, vomiting, diarrhea, abdominal pain, anorexia or tachycardia than DF or DHF patients. From the decision trees, platelets &lt;118 × 10(9)/L was the only distinguishing feature for DF versus chikungunya with an overall correct classification of 89%. For DHF versus chikungunya using platelets &lt;100 × 10(9)/L and the presence of bleeding, the overall correct classification was 98%. The time course analysis supported platelet count as the key distinguishing variable.\\n\\nINTERPRETATION: There is substantial overlap in clinical presentation between dengue and chikungunya infections, but simple clinical and laboratory variables can predict these infections at presentation for appropriate management.","author":[{"dropping-particle":"","family":"Lee","given":"Vernon J.","non-dropping-particle":"","parse-names":false,"suffix":""},{"dropping-particle":"","family":"Chow","given":"Angela","non-dropping-particle":"","parse-names":false,"suffix":""},{"dropping-particle":"","family":"Zheng","given":"Xiaohui","non-dropping-particle":"","parse-names":false,"suffix":""},{"dropping-particle":"","family":"Carrasco","given":"Luis R.","non-dropping-particle":"","parse-names":false,"suffix":""},{"dropping-particle":"","family":"Cook","given":"Alex R.","non-dropping-particle":"","parse-names":false,"suffix":""},{"dropping-particle":"","family":"Lye","given":"David C.","non-dropping-particle":"","parse-names":false,"suffix":""},{"dropping-particle":"","family":"Ng","given":"Lee Ching","non-dropping-particle":"","parse-names":false,"suffix":""},{"dropping-particle":"","family":"Leo","given":"Yee Sin","non-dropping-particle":"","parse-names":false,"suffix":""}],"container-title":"PLoS Neglected Tropical Diseases","id":"ITEM-3","issue":"9","issued":{"date-parts":[["2012"]]},"title":"Simple Clinical and Laboratory Predictors of Chikungunya versus Dengue Infections in Adults","type":"article-journal","volume":"6"},"uris":["http://www.mendeley.com/documents/?uuid=d56e9c63-dcee-48c7-b527-12366297dfd9"]},{"id":"ITEM-4","itemData":{"DOI":"10.4269/ajtmh.2012.11-0704","ISSN":"0002-9637","abstract":"Chikungunya virus (CHIKV) and dengue virus (DENV) are circulating individually in the state of West Bengal, India. However, after 1965 the dual-infection caused by both viruses had not been recorded until 2010. In 2010, an investigation of the febrile cases was carried out to confirm the involvement of both viruses simultaneously. A total of 550 blood samples were tested for the detection of immunoglobulin M (IgM) antibody against both CHIKV and DENV. Serology by the enzyme-linked immunosorbent assay method confirmed that 131 (23.8%) and 104 (18.9%) patients had IgM antibody against CHIKV and DENV, respectively, whereas 68 (12.4%) had IgM antibodies against both CHIKV and DENV. Fever, joint pain, rashes, headache, myalgia, and nausea/vomiting are the common features in the case of both monotypic and dual-infection. Severe arthralgia and swelling of joints were common only in CHIKV-positive cases and abdominal pain was mainly associated with DENV infection. Diarrhea was reported only by the dual-infected patients (16.2%).","author":[{"dropping-particle":"","family":"Taraphdar","given":"Debjani","non-dropping-particle":"","parse-names":false,"suffix":""},{"dropping-particle":"","family":"Sarkar","given":"Arindam","non-dropping-particle":"","parse-names":false,"suffix":""},{"dropping-particle":"","family":"Mukhopadhyay","given":"Bansi B.","non-dropping-particle":"","parse-names":false,"suffix":""},{"dropping-particle":"","family":"Chatterjee","given":"Shyamalendu","non-dropping-particle":"","parse-names":false,"suffix":""}],"container-title":"The American Journal of Tropical Medicine and Hygiene","id":"ITEM-4","issue":"4","issued":{"date-parts":[["2012","4","1"]]},"page":"720-723","title":"A Comparative Study of Clinical Features between Monotypic and Dual Infection Cases with Chikungunya Virus and Dengue Virus in West Bengal, India","type":"article-journal","volume":"86"},"uris":["http://www.mendeley.com/documents/?uuid=a8d76074-d682-43bf-8641-042e032577f8"]},{"id":"ITEM-5","itemData":{"DOI":"10.1016/j.jcv.2012.10.019","ISBN":"1873-5967 (Electronic)\\r1386-6532 (Linking)","ISSN":"13866532","PMID":"23201456","abstract":"Background: Chikungunya virus (CHIKV) and dengue virus (DENV) co-circulate in areas endemic with the Aedes mosquito vectors. Both viruses cause similar illnesses which may be difficult to distinguish clinically. CHIKV is also associated with persistent arthralgia. Objectives: To compare and describe factors which differentiate between DENV and CHIKV infections on presentation; and to describe predictors of persistent arthralgia in CHIKV patients. Study design: Patients aged &gt;14 years diagnosed with acute CHIKV and DENV infections in Kuala Lumpur, Malaysia were retrospectively identified. Clinical and laboratory data were obtained from medical records, and compared. CHIKV patients were telephoned 15-24 months later and interviewed about persistent symptoms. Logistic regression analysis was performed. Results: A total of 53 CHIKV and 113 DENV patients were included. CHIKV patients were older and more likely to be female. CHIKV was independently associated with arthralgia and rash, while DENV was associated with myalgia, raised aspartate transaminase, and leucopaenia. Forty CHIKV patients were followed up, with a median duration of self-reported arthralgia of 3 months (range, 0-24 months). Eighteen (45%) had persistent arthralgia beyond 4 months, for which age &gt;40 years was an independent predictor. At 1 year, 9 (22.5%) patients had arthralgia. Conclusion: In Kuala Lumpur, selected clinical and laboratory predictors help to distinguish between DENV and CHIKV infections. Persistent arthralgia was a frequent sequel of CHIKV infection in this cohort. ?? 2012 Elsevier B.V..","author":[{"dropping-particle":"","family":"Mohd Zim","given":"M.A.","non-dropping-particle":"","parse-names":false,"suffix":""},{"dropping-particle":"","family":"Sam","given":"I.-C.","non-dropping-particle":"","parse-names":false,"suffix":""},{"dropping-particle":"","family":"Omar","given":"S.F. Syed","non-dropping-particle":"","parse-names":false,"suffix":""},{"dropping-particle":"","family":"Chan","given":"Y.F.","non-dropping-particle":"","parse-names":false,"suffix":""},{"dropping-particle":"","family":"AbuBakar","given":"S.","non-dropping-particle":"","parse-names":false,"suffix":""},{"dropping-particle":"","family":"Kamarulzaman","given":"A.","non-dropping-particle":"","parse-names":false,"suffix":""}],"container-title":"Journal of Clinical Virology","id":"ITEM-5","issue":"2","issued":{"date-parts":[["2013","2"]]},"note":"-Both CHIKV and DENV are transmitted by the mosquito vectors Aedes aegypti and Ae. albopictus. \n-Both diseases cause similar presentations, with fever, myalgia, headache, arthralgia, and rash. \n-Both viruses potentially co-circulate in the same Aedes-endemic areas.7 \n-As these are mainly developing countries where facilities for virological diagnosis are often limited, the ability to clinically differentiate between the two diseases assumes greater impor- tance, in view of their different clinical courses and outcomes\n-As there are conflicting reports on how common persistent arthralgia is, further follow-up data from different cohorts would be useful.\n-This study aimed to compare and describe factors which would help differentiate between DENV and CHIKV infections on presen- tation.\n-A secondary objective was to ascertain the rate and describe predictors of persistent arthralgia in CHIKV patients\n-Patients aged &amp;gt;14 years with acute CHIKV and DENV infections confirmed by the diagnostic virology laboratory from April 2008 to July 2009 were retrospectively iden- tifie\n-Two DENV cases were randomly selected for each CHIKV case identified\n-Confirmed CHIKV infections had a positive culture, pos- itive PCR detection of the E1 gene,11 or positive IgM by indirect immunofluorescence.4 As\n-We used a positive viral culture as specific confirmation of acute DENV infection, as a sin- gle positive dengue IgM may also indicate infection up to several months ago\n-Cultures were performed using Vero (African green monkey kidney) and C6/36 (Ae. albopictus) cells, and identified with polyclonal anti-CHIKV or monoclonal anti-DENV antibodies\n-For follow-up, CHIKV patients were contacted by telephone in\n2011\n-For this study, persistent arthralgia was defined as the presence of self- reported pain more than 4 months after the acute illness\n-For univariate analysis, Mann–Whitney U tests were used for contin- uous variables, and Fisher’s exact or chi-squared tests were used for categorical variables. \n-Logistic regression analysis was carried out for two separate outcomes: first, to predict either DENV or CHIKV infection; and second, to predict CHIKV patients with persis- tent arthralgia.\n-Univariate logistic regression was initially carried out for selected variables, based on previous studies and biological plausibility. \n-Odds ratio (OR) and 95% confidence intervals (CI) were calculated. \n-Those variables significant at p &amp;lt; 0.2 were entered into the multivariate regression model, and retained based on the likeli- hood ratio test\n-The final model was then tested for collinearity, and assessed with the Hosmer and Lemeshow goodness-of-fit test and calculation of the area under the receiver operating characteristic curve\n-A total of 60 patients with confirmed CHIKV and 120 patients with confirmed DENV were identified from laboratory records\n-A total of 53 CHIKV patients and 113 DENV patients were therefore included in the study\n-For CHIKV, 35 patients were diagnosed by IgM, 12 by PCR, and 17 by culture, or a combina- tion of these. \n-The predominant DENV serotypes were DENV1 (46, 40.7%) and DENV2 (46, 40.7%), followed by DENV3 (20, 17.7%) and DENV4 (1, 0.9%).\n-Compared to DENV patients, CHIKV patients were signifi- cantly older and more likely to be female\n-There were 82 (72.6%) admissions in the DENV group, and only 12 (22.6%) in the CHIKV group (?2 = 36.6, p &amp;lt; 0.001)\n-The 5 most frequently reported presenting symptoms in CHIKV patients were fever (96.2%), arthralgia (96.2%), rash (58.5%), myalgia (32.1%), and headache (22.6%). \n-DENV patients commonly reported fever (96.4%), myalgia (74.3%), nausea/vomiting (66.4%), headache (57.5%), and diarrhoea (39.8%)\n-On univariate analysis, DENV patients were more likely to have headache, nausea/vomiting, diarrhoea, and myalgia; while CHIKV patients were more likely to report rash and arthral- gia\n-CHIKV patients had significantly lower aspartate transaminase levels (AST; 114.0 vs. 144.9 U/L, p &amp;lt; 0.001), higher white cell counts\n(5.9 vs. 2.9 ×109/L, p &amp;lt; 0.001), and higher platelet counts (200.9 vs. 78.5 × 109/L, p = 0.001)\n-On multivariate analysis, CHIKV was associated with arthralgia (OR 159.0, 95% CI 17.7–1430.1) and rash (OR 4.4, 95% CI 1.1–17.8); and absence of myalgia (OR 0.04, 95% CI 0.01–0.2), absence of raised AST (OR 0.09, 95% CI 0.02–0.4), and absence of leucopaenia (OR 0.09, 95% CI 0.02–0.4)\n-This model had satisfactory fit (?2 = 5.3, p = 0.72) and discrimination (area under the curve = 0.97, 95% CI 0.95–0.99, p &amp;lt; 0.001)\n-At a predicted probability cut-off value of 0.5, this model had a sensitivity of 88.7%, specificity of 96.3%, positive predictive value of 92.2%, negative predictive value of 94.5%, positive likeli- hood ratio of 24.0, and negative likelihood ratio of 0.12\n-Patients with CHIKV were then telephoned for follow-up interviews, a mean duration of 20 ± 2 months (range, 15–24 months) after the initial illness\n-Out of 53 CHIKV patients, 40 patients\nwere interviewed.\n-At the time of interview, 31 (77.5%) were pain- free, while 9 (22.5%) still had arthralgia, of which 6 had mild pain and 3 had moderate pain\n-In 17 (42.5%) patients, arthralgia affected at least one daily activity for &amp;lt;30 days, 20 (50%) patients were affected for 30–90 days, and 3 (7.5%) were affected for &amp;gt;90 days\n-The median self-reported duration of arthralgia was 3 months (range, 0–24 months), with 18 (45.0%) of the patients reporting persistent arthralgia beyond 4 months, and 9/40 (22.5%) beyond 1 year\n-Only age &amp;gt;40 years was shown to be an independent predictor (OR 8.0, 95% CI 1.5–43.4).\n-Gender, pre-existing rheuma- tological condition, and presence of arthritis, number of joints involved, and severe pain during acute illness were not significantly associated with persistent arthralgia\n-Studies comparing adult patients with DENV or CHIKV are few, due to the previous relative rarity of CHIKV and its occurrence in countries with historically limited diagnostic capacity\n-We found demographic differences between patients with DENV or CHIKV. \n-CHIKV patients were older, as seen in other sites.2,14,15\n-CHIKV likely affected people across all ages, with the older, more severely affected patients more likely to seek medical care than younger, milder cases\n-This may explain the apparent age disparity between the two sets of patients seen in this study\n-It is not clear why there were more males and non-Malaysians with DENV, and more females with CHIKV\n-The differing relative roles of Ae. aegypti and Ae. albopictus in transmitting DENV and CHIKV, and factors such as biting habits and geographical distribution, may contribute to the epidemiological differences between the two dis- eases in urban centres\n-For differentiating between the two diseases, we found that arthralgia and rash were associated with CHIKV, while myalgia, raised AST and leucopaenia were associated with DENV\n-Arthral- gia was seen in 96.2% of our CHIKV patients and 30.1% of DENV patients, and strongly predicted CHIKV, as in Singapore,14 France,19 and Thailand.20,21\n-However, in Sri Lanka2 and Gabon,22 high rates of arthralgia were reported in 67–84% of DENV patients, making arthralgia unhelpful as a distinguishing feature\n-Raised AST and leucopaenia have been previously associated with DENV,14 but we did not find thrombocytopaenia to predict DENV as reported by others.14,19\n-A large study from Gabon concluded that the two diseases were clinically indistinguishable.22\n-Although follow-up studies are hard to compare due to differ- ent definitions of persistent arthralgia and duration of follow-up, the wide variations reported, even within the same country, likely reflects differences in population genetics, cultural and behavioural factors, and possibly viral virulence\n-We found that age &amp;gt;40 years predicted chronic arthralgia.\n-Older age is consistently described as a risk factor in other stud- ies across settings.8,10,24,27 \n-Defects in regulation of the immune response leading to persisting inflammation may underlie this.29 \n-Other reported associated factors include severe initial joint pain,10 longer duration of acute symptoms,24 pre-existing osteoarthritis,10 and female gender.30\n-","page":"141-145","publisher":"Elsevier B.V.","title":"Chikungunya infection in Malaysia: Comparison with dengue infection in adults and predictors of persistent arthralgia","type":"article-journal","volume":"56"},"uris":["http://www.mendeley.com/documents/?uuid=8405f246-cf3a-476a-b33c-820e099ba747"]},{"id":"ITEM-6","itemData":{"DOI":"10.1371/journal.pntd.0002004","ISBN":"1935-2735 (Electronic)\\r1935-2727 (Linking)","ISSN":"19352735","PMID":"23350006","abstract":"BACKGROUND: Chikungunya virus (CHIKV) is responsible for acute febrile polyarthralgia and, in a proportion of cases, severe complications including chronic arthritis. CHIKV has spread recently in East Africa, South-West Indian Ocean, South-Asia and autochthonous cases have been reported in Europe. Although almost all patients are outpatients, medical investigations mainly focused on hospitalised patients.\\n\\nMETHODOLOGY/PRINCIPAL FINDINGS: Here, we detail clinico-biological characteristics of Chikungunya (CHIK) outpatients in Reunion Island (2006). 76 outpatients with febrile arthralgia diagnosed within less than 48 hours were included by general practitioners during the CuraChik clinical trial. CHIK was confirmed in 54 patients and excluded in 22. A detailed clinical and biological follow-up was organised, that included analysis of viral intrahost diversity and telephone survey until day 300. The evolution of acute CHIK included 2 stages: the 'viral stage' (day 1-day 4) was associated with rapid decrease of viraemia and improvement of clinical presentation; the 'convalescent stage' (day 5-day 14) was associated with no detectable viraemia but a slower clinical improvement. Women and elderly had a significantly higher number of arthralgia at inclusion and at day 300. Based on the study clinico-biological dataset, scores for CHIK diagnosis in patients with recent febrile acute polyarthralgia were elaborated using arthralgia on hands and wrists, a minor or absent myalgia and the presence of lymphopenia (&lt;1G/L) as major orientation criteria. Finally, we observed that CHIKV intra-host genetic diversity increased over time and that a higher viral amino-acid complexity at the acute stage was associated with increased number of arthralgia and intensity of sequelae at day 300.\\n\\nCONCLUSIONS/SIGNIFICANCE: This study provided a detailed picture of clinico-biological CHIK evolution at the acute phase of the disease, allowed the elaboration of scores to assist CHIK diagnosis and investigated for the first time the impact of viral intra-host genetic diversity on the disease course.","author":[{"dropping-particle":"","family":"Thiberville","given":"Simon Djamel","non-dropping-particle":"","parse-names":false,"suffix":""},{"dropping-particle":"","family":"Boisson","given":"Veronique","non-dropping-particle":"","parse-names":false,"suffix":""},{"dropping-particle":"","family":"Gaudart","given":"Jean","non-dropping-particle":"","parse-names":false,"suffix":""},{"dropping-particle":"","family":"Simon","given":"Fabrice","non-dropping-particle":"","parse-names":false,"suffix":""},{"dropping-particle":"","family":"Flahault","given":"Antoine","non-dropping-particle":"","parse-names":false,"suffix":""},{"dropping-particle":"","family":"Lamballerie","given":"Xavier","non-dropping-particle":"de","parse-names":false,"suffix":""}],"container-title":"PLoS Neglected Tropical Diseases","id":"ITEM-6","issue":"1","issued":{"date-parts":[["2013"]]},"note":"-Although almost all CHIK patients are outpatients, most clinical and laboratory investigations of CHIK focused on hospitalised patients (i.e. mostly with severe presentations that represented a very small proportion of total infections) [9,10,11,12]\n-Our attempts to describe the clinical and biological features of chikungunya acute disease took advantage of data collected during the CuraChik clinical trial, performed on Reunion Island during the 2006 Indian Ocean outbreak [13]. \n-CuraChik provided a unique opportunity to collect detailed clinical and biological information from CHIKV infected patients with the most common forms of clinical presentation, recruited by general practitioners.\n-Objectives: \n-(i) We aimed to provide a precise clinical and biological description of acute laboratory-confirmed CHIKV infection in outpatients and some information regarding follow-up until day 300.\n-(ii) We also compared CHIKV positive and negative patients recruited on the basis of clinical presentation with acute febrile arthralgia during an epidemic period.\n-(iii) We finally performed a comprehensive comparative analysis of intra-host viral genetic diversity\n-Curachik (http:// clinicaltrials.gov/ct2/show/NCT00391313) was a randomised double blind, placebo-controlled, prospective trial aiming at evaluating the efficacy and safety of chloroquine as therapeutic treatment of CHIK\n-This trial included adult patients (18–65 years old, men and women), who volunteered to take part in the study, residing in Reunion Island, having a typical presentation of acute CHIK (defined by acute febrile arthralgia) diagnosed within less than 48 hours\n-Clinical data were collected from three sources: -(i) a daily auto- questionnaire from day 1 (D1) to day 14 (D14); \n-(ii) three consultations with a GP on D1, day 7 (D7) (mean 6.4, SD=1.4) and day 25 (D25) (mean 26.5, SD=9.8); \n-(iii) a telephone questionnaire on day 100 (D100) (mean 130.5, SD=28.1) and day 300 (D300) (mean 300.7, SD=13.8).\n-Biological data were collected from the analysis of blood samples on D1, D3, D6 and D16\n-The extraction of nucleic acids and CHIKV specific RT-PCR [15] were carried out from all samples (D1, D3, D6 and D16)\n-Tests for the presence of CHIKV- specific immunoglobulin G (IgG) and IgM were performed at D1, D6 and D16 by an indirect immunofluorescence assay\n-The case definition of CHIKV positive patients relied on the association of a CHIKV specific positive RT-PCR on D1 and seroconversion on D16. \n-CHIK negative patients tested negative for CHIKV genome on D1 and showed no evidence of seroconversion on D16\n-Ten patients with a variety of clinical and biological presentations and a positive CHIKV RT-PCR diagnostic test were selected within the placebo subgroup\n-The extraction of nucleic acids was performed from D1 and D3 sera\n-For all patients (n=10), a 692-nucleotide fragment within the E1 gene (positions 10138–10829) was amplified using the high fidelity Eppendorf One-Step RT-PCR kit and primers CV1F (59-CTATCGCTTGATTACATCACG-39) and CV1R (59-CGCTTCCGGTATGTCGATG-39). \n-This fragment includes amino acidsspanning position E1/226.\n-Analysis was also performed for samples collected at D3 for 2 patients still viraemic at this time\n-An average of 45 clones per serum sample was sequenced directly from the plasmid using the T7 promoter primer (5'-CCCTATAGTGAGTCGTATTA-3')\n-Differences in nucleotide and protein sequences were analysed according to different clinical, biological or demographic parameters.\n-For the analysis of intra-host genetic diversity, the sequence of each clone was compared to all other clones for each human serum. \n-The percentage of variable nucleotide sites (number of variable nt sites/ number of nt sites), of nucleotide mutations (number of nt mutation/number of nt sequenced), and of mutant clones (number of clones with mutation/total number of clones) was calculated, as well as the p nt, p aa, dN, dS and dN/dS parameters\n-To assess factors\nrelating to clinical presentation and laboratory abnormality during CHIK on D1 and D300, we performed univariate analysis, for qualitative factors with Fisher’s exact test and for continuous factors using the Mann Whitney nonparametric test\n-Correlations were assessed using the Spearman nonparametric test\n-Following the Mickey and Greenland approach [22], variables with P-values ,0,2 were retained and entered into backwards stepwise multivariate linear regression models (logistic, Gaussian or Poisson regression depending on the dependent variable, respective percentage, continuous or count variable), following the Mickey and Greenland approach [22].\n-The standard deviation (SD) and 95% confidence interval (CI) of the odds ratio (OR) (logistic regression), the linear regression coefficient (b) (Gaussian regres- sion) and the Standardized Incidence Ratio (SIR, Poisson regression) were estimated\n-To compare the intra-host diversity and the available clinical and laboratory data, we performed correlation analyses using the Spearman nonparametric test\n-Finally, we evaluated the possibility of generating a diagnostic score of CHIK on the first day of monitoring, by comparing the clinical and biological features of CHIKV positive and negative samples. \n-Any factor for which a Pearson’s chi2 or Fisher test was ,0.2, was included in multivariate analysis (hierarchical log-linear model) to study the adjusted relationship between different variables and their interactions. \n-Sensitivities (Se), specificities (Sp), predictive values - positive (PPV) and negative (NPV) - were estimated and yielded a Receiver Operating Characteristic (ROC) curve and the area under the curve (AUC)\n-Amongst 76 patients included at D1, the diagnosis of CHIKV was confirmed in 54 patients (CHIKV+ve patients) and excluded in 22 patients (CHIKV2ve patients).\n-By contrast, only the patients who received the placebo (27 CHIKV+ve and 13 patients CHIKV2ve, placebo group) were used to describe the evolution of the disease.\n-Amongst CHIKV+ve patients (54 patients), the mean age was 40 years old, the sex ratio (m/f) was 1.7\n-The average time between symptom onset and inclusion was 1.2 days (ranging between 0–2, SD=0.595)\n-The most common presenting clinical symptom was a febrile poly-arthralgia (16 joints on average, out of 34 on the proposed diagram, SD=10, median=17) with an intensity assessed as important (among 4 categories: absent, minimal, moderate, important) in 46.3%\n-Arthralgia was symmetrical (i.e., bilateral) in 53.7% of cases and small joints were more frequently affected (hands 79.6%, wrist 72.2%, ankles 68.5%, knees 61.1%, lumbar 46.3%, shoulders 48.1%, feet 42.6%, cervix 38.9%, elbows 25.9%)\n-General symptoms were most often recorded as headache (72%), asthenia (76%), myalgia (74%) and chills (83%).\n-Few other signs were noted: dermatological signs (28%), digestive disorders such as nausea/vomiting (44%), diarrhoea (22%) and dysgeusia (13%) (Figure 1).\n-Quality of life (assessed by visual analogical scales (VAS)) was severely impacted with the capacity to perform normal activities, health status and quality of sleep assessed on average at 33/100 (SD=26), 28/100 (SD=25) and 27/100 (SD=13), respectively. \n-More than half of the patients scored ,30/100 in all aspects of quality of life evaluation (Figure 2)\n-Demographic and biological data were compared as functions of clinical presentation at D1 using multivariate analysis. \n-A higher number of arthralgic joints was independently associated with women (p,0.001, SIR=1.361, CI (1.191;1.554)), with an increase of age (p,0.001, SIR=1.017, CI (1.011;1.022)) and a decrease of leukocytosis (p,0.001, SIR=0.881 CI(0.841;0.923)). \n-Patients with important arthralgia were significantly older than others (p,0.05, OR=1.073, CI (1.013;1.136)) and associated with a shorter time between onset of symptom and inclusion (p,0.05, OR=0.288, CI (0.071;0.764))\n-Lymphopenia was frequent at inclusion (94% of cases)\n-Thrombocytopenia was noted in 24% of cases and neutropenia in 33% of cases\n-Abnormal liver function (ALT and AST) was found in 14% and 28% respectively.\n-C Reactive Protein (CRP) was &amp;gt;15 mg/L in 82% of cases, &amp;gt;50 mg/L in 33% and &amp;gt;100 mg/L in 12% (Table 1).\n-The average viral load at D1 was 1.26109 (3.76105–1.461010, SD=2.36109 RNA copies/ml).\n-In multivariate analysis, a lower lymphocytosis was associated with a shorter time between onset of symptoms and inclusion (p=0.053, b=0.249, CI(20.03;0.502)) and a higher viral load (p,0.05, b=20.144, CI(20.284;20.004)). \n-A higher viral load was associated with an increase of age (p,0.05, b=0.024, CI(0.001;0.047)) and a decrease of delay of inclusion (p,0.05, b=20.608, CI(21.093;20.124)).\n-There was no hospitalisation during the 14-day follow-up and two clinical stages of evolution were observed (Figures 2 and 3):\n-From D1 to D4, a rapid improvement was observed (the percentage of patients with arthralgia decreased from 98% to 68%, the average number of arthralgic joints decreased from 16 to 9 (SD=8,7), VAS quality of life scores increased more than twice and the percentage of VAS ,50/100 decreased from 83% to 19%).\n-From D5 until D14, the evolution was slower (68% of patient still suffered from arthralgia on D14 with an average number of 6 painful joints per person (SD=7,2), VAS quality of life was assessed at 82/100 on average, with less than 5% of VAS ,50).\n-At the last medical visit (D25), 36% of patients reported residual asthenia; 65% reported arthralgia (corresponding to 71% with sporadic and 57% with permanent arthralgia respectively) while 44% and 32% of patients were assessed by GPs as recovered or improved in condition respectively\n-The number of patients with positive viraemia decreased from 54 (100%) on D1 to 21 (39.6%) on D3 and the average viral load was 6.42 (4.43 to 9, SD=1.19, log10 copies/ml).\n-At D6, all viral loads were negative\n-At D16, there was neither lymphopenia nor thrombocytopenia, while neutropenia and abnormal liver function persisted in 12% and 7% of patients respectively. \n-CRP was &amp;gt;5 mg/L in 12% of cases\n-During the D300 telephone interview, 5 out of 26 patients who could be contacted (19.2%) considered that they had not completely recovered; 6/26 (23%) declared residual arthralgia (7 joints on average, SD=5.3); morning stiffness was assessed in 4/6 (66.7%) cases but arthralgia was always related to joint activity\n-In univariate analysis, patients who did not report recovery at D300 were older (p,0.05, 52.80612.61 vs 35.62610.56) and more frequently women (p,0.05, women 60.0% (3/5); men 9.5% (2/21))\n-Patients who reported persistent arthralgia at D300 were older (p,0.01, 51.33611.84 vs 35.20610.65) and had a higher number of arthralgic joints at D1 (p,0.05, 23.5066.75 vs 12.2569.86)\n-In multivariate analysis, the number of painful joints at D300 was higher for women (p=0.065, SIR=1.841, CI (0.963;3.520)) and increased with age (p,0.001, SIR=1.142, CI (1.103;1.183)).\n-In univariate analysis, CHIKV+ve patients had:\n-(i) more frequent pain in small upper joints (wrists, W) (p,0.01, OR=4.55, CI(1.59;13.04)), metacarpophalangeal (MCP) (p,0.01, OR=4.13, CI(1.45;11.74), proximal interphalangeal (PIP) (p,0.05, OR=3.14 CI(1.13;8.77)),\n-(ii) more frequently minor or absent myalgia (MYOPAIN) (p,0.01, OR=5.22, CI(1.56;17.48))\n-(iii) more frequently lymphopenia (,1G/L)(p,0.0001, OR=15.64, CI(4.35;56.25)).\n-CHIKV+ve and CHIKV2ve patients were not statistically different for the impact on quality of life at the acute stage.\n-Finally, the probability (p) of having been infected by CHIKV has been estimated, using logistic regression, as follows: p=1/(1+exp(4.139)6exp(23.6666lymphopenia)6exp(21.9406MCP+)6exp(22.3416W+)6exp(22.7006MYOPAIN)). \n-Each co- variate was validated if equal to 1, otherwise 0. \n-Tested on our cohort, the ROC curve had an AUC=0.93 (p,0.001), with Se=90%, Sp=85%, PPV=94% and NPV=77% using a 0.579 probability threshold value\n-Similarly, we could calculate a clinical score relying only on clinical symptoms (i.e., excluding lymphopenia) : p=1/(1+exp (1.609)6exp(21.4506MCP+)6exp(21.7326W+)6exp(22.0446 MYOPAIN)). \n-Tested on our cohort, the ROC curve had an AUC=0.81 (p,0.001) and with Se=76%, Sp=73%, PPV=87% and NPV=55% using a 0.717 probability threshold value\n-Noticeably, in both scores, the variable Handpain (pain on MCP and/or PIP) could be used instead of the MCP variable with similar results\n-Finally, these results were used to propose a clinical and clinico- biological score usable in ambulatory practice by GPs (see on Figure 4).\n-To investigate the intra-host genetic diversity of CHIKV we sequenced, on average, 45 clones/serum (41–57) within the E1 gene (Table 2). \n-For the 10 D1 sera, the average proportion of mutant clones observed was 35.6%, the mutations occurred in 10 (1.4%) to 27 (3.9%) sites of the 692 nucleotides sequenced and the average proportion of non- synonymous mutations was 73.2%. \n-Forty-eight (24%) mutations were observed more than once (41 twice, 7 in three clones). \n-The transition/transversion ratio was 5.8 (219:38). \n-The average dN/dS ratio (that illustrates selective pressure [23]), was 1.03 and 0.16 at the intra-host and inter-host level, respectively. \n-Over a total of 519 clones studied, the A226V mutation was found in all but one clone (99.8%)\n-Analysis of CHIKV intra-host genetic diversity was conducted according to demographic, clinical and biological data (Table 2). The major findings were:\n-(i) An increased percentage of mutant clones and average p aa and dN was significantly correlated with an increased delay between onset of disease and inclusion (p=0.045 for % of mutant clones, p,0.001 for p aa and dN).\n-(ii) A high viral load at D1 was significantly correlated with a low intra-host diversity (p,0.01 for % of mutant clones, % of nt mutations, % of variable nt sites and p nt, p,0.05 for dS).\n-(iii) A comparison of intra-host genetic diversity based on sequential serum at D1 and D3 from the same patients (nu 304 and nu4002) revealed an increase of genetic diversity over time (Table 2).\n-(iv) From the D300 telephone interview, intensity of sequelae and an increased number of reported arthralgia were significantly correlated with a higher amino-acid diversity at inclusion (p aa, dN; p,0.05)\n-These outpatients represent ‘standard’, ‘mild’, clinical presentations (the basis for inclusion was a recent presentation associating fever and arthralgia), which did not require hospitalisation or specific treatment for complications\n-Such patients represent the majority of cases: the proportion of hospitalised patients during the CHIKV 2005–2006 outbreak in Reunion Island was estimated to be 0.3% [12] whilst the majority of medical investigations were dedicated to hospitalised patients\n-The unique aspect of the current study relies on the detailed clinical and virological follow-up of such patients. It included laboratory confirmation of CHIKV infection (based on RT-PCR and seroconversion), a clinical follow-up at the acute phase (associating daily auto-questionnaires and medical consultations), and late assessments (by telephone until day 300). \n-The study took place at the end of the outbreak (i.e., the enrolment was performed by practitioners who had previously managed approximately one third of the population infected by the virus), and there is no evidence that another arbovirus (e.g. dengue virus) has been circulating in Reunion Island during this period\n-This study has obvious limitations. Firstly, a low patient count: 54 patients, with a confirmed CHIKV infection, was studied on day 1 (inclusion), but the follow-up was performed for only 27 of these patients\n-The clinical presentation of CHIK at inclusion conformed with the canonical presentation previously reported in Reunion Island and in the recent Indian reports, which included fever and symmetrical poly- arthralgia [9,10,34,35,36,37,38]. \n-However, this simplistic associ- ation (fever+polyarthralgia) seems to perform modestly for the specific diagnosis of CHIK: in a retrospective serologic survey of the CHIK outbreak in Mayotte Island [28], the PPV was as low as 74%. \n-In our study, despite the great recent clinical experience of general practitioners, the PPV was similar (71%). \n-We proposed a very simple and purely clinical score (Figure 4) which reached 87% PPV in our population (i.e., outpatient 18 to 60 years old, examined before the second day of illness). \n-For convenience, results were categorised as ‘probable’, ‘possible’ and ‘not probable’.\n-Viral load at D1 significantly increased with age but no relationship with clinical presentation or co-morbidity could be identified.\n-In contrast with previous studies dedicated to hospitalised patients [9,41], we did not identify a relationship between the level of CRP and transaminases, a reduction of the polymorphonuclear neutrophil level or other biological abnormalities, and the intensity and number of arthralgia or the quality of life at D1\n-Lymphopenia constituted an important clue for the diagnosis of CHIK as illustrated by our clinico-biological score (Figure 4)\n-Data indicated that the acute disease includes 2 distinct stages:\n-(i) the first (D1–D4, ‘viral stage’) was associated with viraemia, i.e., clinical symptoms that reflect the viral ‘burst’ and the initiation of innate immunity, associated with high levels of\npro-inflammatory cytokines [42,43,44] such as interferon-a and IL-6 but also IL-1Ra, IL-12, IL-15, IP-10 and MCP-1\n-(ii) From day 5 to day 14 (‘convalescent stage’), all patients had no detectable viraemia, but improvement was slower, considering both quality of life scores (Figure 2) or rheumatic parameters (Figure 3a, 3b and supporting information figure S1 and movie S1).\n-Previous reports [44] showed that, by day 10, a number of inflammatory mediators (including interferon-a, IL-6, IL-1Ra, IL-12, IL-15, IP-10 and MCP-1) had significantly decreased, at least in patients with initial high viraemia.\n-The final outcome (complete clinical recovery or persistent pain and chronic joint inflammation) appears likely to depend upon a series of genetic, viral and immunologic factors that operate at the acute and convalescent stages.\n-Here, in agreement with the clinical pattern observed on Reunion Island, patients with a high number of arthralgic joints at disease onset reported more frequently persistent arthralgia at D300\n-The early and convalescent immune response may be, in addition to putative yet uncharacterised viral factors, modulated by innate (genetic) and acquired factors.\n-The latter certainly include age, which appears in many studies to be a major determinant of the clinical presentation and outcome\n-Here, we found that an increase of age was an independent risk factor for symptomatic illness at the time of disease onset (number and intensivity of joint pains) and at D300 (number of cases with persistent arthralgia).\n-Genetic factors presumably trigger different immune responses which may account for the inter-individual and inter-ethnic variability of clinical presentation. \n-Amongst them, gender is of specific interest\n-A single report mentioned a higher susceptibility of males, to CHIKV infection [52] but globally, previously published data suggest that symptomatic CHIK is more frequent in women [35,38].\n-The interplay between the immune response and viral evolution most probably constitutes an important issue for disease outcome\n-We observed that CHIKV was represented in serum by a variety of closely related genomes and that genetic diversity increased over time and was correlated with the decrease of viral load.\n-These data are consistent with a mechanism in which acute infection produced an accumulation of mutations over time (resulting in an increased intra-host genetic diversity), associated with a lower number of virions and, possibly, an increased potential for persistence\n-Interestingly, we found that a higher amino-acid complexity at the acute stage was associated with increased reporting of arthralgia and intensity of sequelae at D300. \n-This may indicate that the immunological processes associated with the initial viraemia decline or are partly circumvented, thus enhancing the opportu- nity for onset of virus persistence and long term clinical complications\n-Altogether, these data are consistent with the hypothesis that CHIKV displays increased intra-host diversity which may be associated with prolonged viraemia, higher organ viral load and an increased risk of chronic disease\n-Our results appear more closely related to previous reports on the relationship between intra-host genetic diversity, fitness and virulence in the examples of chronic infections by induced HIV or HCV [56,57].","title":"Chikungunya Fever: A Clinical and Virological Investigation of Outpatients on Reunion Island, South-West Indian Ocean","type":"article-journal","volume":"7"},"uris":["http://www.mendeley.com/documents/?uuid=54e4c36f-928b-4b2e-a321-06f40829b842"]},{"id":"ITEM-7","itemData":{"DOI":"10.1371/journal.pntd.0004199","ISBN":"10.1371/journal.pntd.0004199","ISSN":"19352735","PMID":"26580074","abstract":"Local transmission of Chikungunya virus (CHIKV) was first documented in Trinidad and Tobago (T&amp;T) in July 2014 preceding a large epidemic. At initial presentation, it is difficult to distinguish chikungunya fever (CHIKF) from other acute undifferentiated febrile illnesses (AUFIs), including life-threatening dengue disease. We characterised and compared dengue virus (DENV) and CHIKV infections in 158 patients presenting with suspected dengue fever (DF) and CHIKF at a major hospital in T&amp;T, and performed phylogenetic analyses on CHIKV genomic sequences recovered from 8 individuals. The characteristics of patients with and without PCR-confirmed CHIKV were compared using Pearson's χ2 and student's t-tests, and adjusted odds ratios (aORs) and 95% confidence intervals (CIs) were determined using logistic regression. We then compared signs and symptoms of people with RT-qPCR-confirmed CHIKV and DENV infections using the Mann-Whitney U, Pearson's χ2 and Fisher's exact tests. Among the 158 persons there were 8 (6%) RT-qPCR-confirmed DENV and 30 (22%) RT-qPCR-confirmed CHIKV infections. Phylogenetic analyses showed that the CHIKV strains belonged to the Asian genotype and were most closely related to a British Virgin Islands strain isolated at the beginning of the 2013/14 outbreak in the Americas. Compared to persons who were RT-qPCR-negative for CHIKV, RT-qPCR-positive individuals were significantly more likely to have joint pain (aOR: 4.52 [95% CI: 1.28-16.00]), less likely to be interviewed at a later stage of illness (days post onset of fever-aOR: 0.56 [0.40-0.78]) and had a lower white blood cell count (aOR: 0.83 [0.71-0.96]). Among the 38 patients with RT-qPCR-confirmed CHIKV or DENV, there were no significant differences in symptomatic presentation. However when individuals with serological evidence of recent DENV or CHIKV infection were included in the analyses, there were key differences in clinical presentation between CHIKF and other AUFIs including DF, which can be used to triage patients for appropriate care in the clinical setting.","author":[{"dropping-particle":"","family":"Sahadeo","given":"Nikita","non-dropping-particle":"","parse-names":false,"suffix":""},{"dropping-particle":"","family":"Mohammed","given":"Hamish","non-dropping-particle":"","parse-names":false,"suffix":""},{"dropping-particle":"","family":"Allicock","given":"Orchid M.","non-dropping-particle":"","parse-names":false,"suffix":""},{"dropping-particle":"","family":"Auguste","given":"Albert J.","non-dropping-particle":"","parse-names":false,"suffix":""},{"dropping-particle":"","family":"Widen","given":"Steven G.","non-dropping-particle":"","parse-names":false,"suffix":""},{"dropping-particle":"","family":"Badal","given":"Kimberly","non-dropping-particle":"","parse-names":false,"suffix":""},{"dropping-particle":"","family":"Pulchan","given":"Krishna","non-dropping-particle":"","parse-names":false,"suffix":""},{"dropping-particle":"","family":"Foster","given":"Jerome E.","non-dropping-particle":"","parse-names":false,"suffix":""},{"dropping-particle":"","family":"Weaver","given":"Scott C.","non-dropping-particle":"","parse-names":false,"suffix":""},{"dropping-particle":"","family":"Carrington","given":"Christine V.F.","non-dropping-particle":"","parse-names":false,"suffix":""}],"container-title":"PLoS Neglected Tropical Diseases","id":"ITEM-7","issue":"11","issued":{"date-parts":[["2015"]]},"note":"-CHIKV exists as a single serotype thought to confer life-long immunity in recovered indi-\nviduals\n-There is, however, sufficient variation to discern three genotypes, namely the enzootic West African (WAf), and East /Central/South African (ECSA), and the epidemic Asian geno- types\n-The ECSA recently gave rise to the Indian Ocean Lineage (IOL) responsible for epidem- ics in the Indian Ocean islands, mainland India and Europe beginning in 2004 [5]\n-The expansion of this lineage has been attributed to adaptive mutations in the E1 and E2 envelope glycoproteins that provide a fitness advantage in Aedes albopictus without reducing fitness in A. aegypti [6] and permit rapid lineage diversification [7][8].\n-In light of the dramatic re-emergence of CHIKV in Asia, the intensity of global travel and\nthe widespread prevalence of A. aegypti and A. albopictus, the emergence of CHIKV in the Americas was long anticipated [9].\n-In this study we report the genetic charac- terisation of CHIKV and compare clinical, laboratory and epidemiological characteristics of patients with and without confirmed CHIKV or dengue virus (DENV) infections who pre- sented at a major hospital in Trinidad, during an acute undifferentiated febrile illness (AUFI) surveillance study.\n-Study participants were enrolled at the Adult Primary Care Facility (APCF) of the Eric Wil- liams Medical Sciences Complex (EWMSC) during the period of December 25th 2013 to November 5th 2014\n-Indi- viduals presenting at the APCF on study days with suspected dengue fever (DF) or CHIKF were eligible for enrollment\n-Specifically, patients were eligible for enrollment if they were\nfebrile (having an axillary temperature of?38°C) or had a reported history of fever within the last 7 days, accompanied by one or more of the following symptoms commonly associated with DF and CHIKF: headache, nausea, vomiting, diarrhoea, aches and pains, eye pain, evidence of haemorrhagic manifestation, rash, joint pain and swollen joints.\n-At presentation and enrollment, whole blood was collected in non-additive and/or ethylene- diaminetetraacetic acid (EDTA) containing blood collection tubes and a questionnaire eliciting relevant demographic and clinical information, medical and recent travel history, and risk fac- tors for exposure to mosquito bites was administered\n-Nucleic acid extraction was performed\n-Nucleic acid samples were screened and serotyped for DENV-1-4 using the DENV multiplex RT-qPCR assay\n-Screening for CHIKV was carried out using the RT-qPCR general assay\n-For ten samples with low Ct values in RT-qPCR assays, viral RNA was extracted\n-First and second strand synthesis, adapter ligation and amplification of the library were performed\n-Cluster formation of the library DNA templates was performed\n-Paired end 50 base sequencing by synthesis was performed\n-Cluster density per lane was 820–940 k/mm2 and post-filter reads ranged from 148–218\nmillion per lane\n-Base call conversion to sequence reads was performed\n-Reads were filtered for quality and adapter sequences were removed, then viral contigs were assembled\n-Assembled contigs were checked using bowtie2 to align reads to the contigs [25] followed by visualization\n-Newly generated CHIKV genomic sequences along with sequences from Genbank representing all three genotypes were aligned\n-Sequences were trimmed to 11,259 nucleotides at the boundaries of the open reading frames (ORFs) so that ambiguous alignment of the 5’ and 3’ untranslated regions was excluded from analyses\n-The final data set comprised of 74 of these complete coding sequences from 23 countries isolated during 1953–2014 (S1 Table).\n-The best-fit model for subsequent analyses (GTR+G4) was selected\n-Phylogenetic trees were inferred under this model using the maximum-likelihood (ML) method in the PhyML program online [33] and the maximum clade credibility (MCC)\n-The analysis ran in duplicate for 50 million generations with 10% removed as burnin, and the convergence of parameters were assessed by calculating the effective sample size (ESS&amp;gt;200)\n-Panbio Dengue IgM and IgG Capture ELISA (Brisbane, Australia) were used to screen sera for the presence of DENV-specific antibodies\n-Samples were designated as positive for dengue-specific IgM if both duplicates returned a value of&amp;gt;11 Panbio Units and as negative at&amp;lt;9 Panbio Units\n-Samples were designated as positive for dengue-specific IgG if both duplicates returned a value of&amp;gt;22 Panbio Units and as negative at&amp;lt;18 Panbio Units\n-According to the manufacturer (due to the detection thresholds for the two assays), the\npresence of detectable levels of IgM (in the absence of detectable IgG) indicates a probable recent primary infection with DENV, while the presence of detectable levels of IgG indicates probable recent secondary dengue virus infection\n-The manufacturers note that IgM levels in a secondary infection may be undetectable by the assay. \n-Thus IgM+/IgG- result was interpreted as evidence of a probable recent primary DENV infection, and both IgM+/IgG+ and IgM-/IgG + results were interpreted as probable recent\n-Euroimmum Chikungunya IgM Capture ELISA (Leubeck, Germany) was used to screen sera and plasma for the presence of CHIKV-specific IgM antibodies secondary DENV infections\n-Samples were designated as positive for CHIKV-specific IgM if both duplicates returned a\nvalue of&amp;gt;1.1 and as negative at&amp;lt;0.8\n-The outcome for analysis was having a confirmed infection with CHIKV, defined as a positive result on RT-qPCR. \n-Bivariable associations with a confirmed CHIKV infection were determined using the student’s t-test for continuous variables and the Pearson’s chi-square or Fisher’s exact test for categorical variables\n-All variables with a p-value less than or equal to 0.10 were considered in the final multivariable model, which was determined using binary logistic regression using a forward stepwise selection procedure (entry: 5%, exit: 10%).\n-Adjusted odds ratios (aORs) and 95% confidence intervals (CIs) are reported\n-To compare the symptomatic presentation for RT-qPCR positive DENV and CHIKV, a\nbivariable analysis was performed using the Mann-Whitney Utest for continuous variables and the Pearson’s chi-square or Fisher’s exact test for categorical variables\n-Positive predictive values (PPVs), negative predictive values (NPVs), and the sensitivity,\nspecificity and likelihood ratios of different combinations of clinical features used to distin- guish confirmed and probable DF and CHIKF from other AUFIs were also calculated\n-Combi- nations used to differentiate DF from CHIKF were also compared\n-For both CHIKF and DF these values were calculated using confirmed cases (RT-PCR positive for virus) and probable recent cases (ELISA positive for IgM/IgG antibodies)\n-There were 158 patients who met the inclusion criteria for AUFI and agreed to participate in the study\n-Of these, the median age was 32, ranging from 16–88 years. \n-Half (50%) of the patients were male and, of those with complete data on ethnicity, the majority were Afro- (33%), Indo-(31%) Trinidadian or Mixed (26%) (S2 Table)\n-Just under a third (30%) had received greater than a secondary level of education, and most (69%) were employed\n-Twenty-two percent reported having had laboratory-confirmed DF previously, 25% reported that others in their household had been febrile in the two weeks prior to their interview, 55% reported storing water at home and, while 15% reported having screened windows at home, most (80%) reported a history of mosquito bites at their place of residence\n-At interview, themost commonly reported symptoms were headache (83%), weakness (67%), joint pain (65%) andmuscle pain (65%)\n-Seventeen percent reported some degree of haemorrha- gicmanifestations and 22%reported a rash (S2 Table). \n-Thirty (19%) of the 158 individuals were positive for CHIKV on RT-qPCR.\n-Additionally, 27 (17%) of the 158 individuals were positive by ELISA for anti-CHIKV IgMantibodies, including 6 of those persons positive by RT-qPCR for CHIKV. \n-Eight of the 158 individuals (5.1%) were confirmed as DENV-positive by RT-qPCR (Fig 1)\n-Using the combined RT-qPCR and ELISA results, 4.8% (n = 6) were designated as “confirmed current DENV infections” of which three were primary infections (i.e. IgM+/IgG-) and three were secondary infections (IgM+/IgG +), 18.4% (n = 23) were “probable recent primary DENV infections”, 42.4% (n = 53) were “probable recent secondary DENV infections” and 3.2% (n = 4) were equivocal.\n-In total 66% (n = 82) had evidence of a current or probable recent DENV infection (S3 Table).\n-On bivariable analyses (Table 1 &amp;amp; S4 Table), patients with RT-qPCR confirmed CHIKV infec- tion (CHIKV+; n = 30) were significantly more likely to report joint pain (83%, p = 0.020) than individuals who were RT-qPCR-negative for CHIKV (not CHIKV+) but were less likely to have travelled outside of Trinidad in the 2 weeks prior to interview (17%, p = 0.044), or to have reported laboratory-confirmed dengue previously (7%, p = 0.026). \n-They were also more likely to have presented to the APCF earlier (mean days post onset of fever: 2.39 [CHIKV+] vs. 3.33 [not CHIKV+], p = 0.021) and had lower mean white blood cell counts (6.52 [CHIKV+] vs. 8.36x103/μl [not CHIKV+], p = 0.016)\n-In addition to the above variables, the following also met the criteria for inclusion in the multivariable model: marital status (p = 0.054), nationality (p = 0.080), number of days post onset of illness (p = 0.032), rash (p = 0.084), sore throat (p = 0.015), and abdominal pain (p = 0.006).\n-The following variables were considered in the final multivariable model: marital status, joint pain, rash, days post onset of fever and white blood cell count\n-As shown in Table 2, those who had confirmed CHIKV infection were significantly more likely to have reported joint pain (aOR: 4.52, 95% CI: 1.28–16.00), and significantly less likely to be inter- viewed at a later stage of illness (days post onset of fever—aOR: 0.56, 95% CI: 0.40–0.78) and have a lower white blood cell count (aOR: 0.83, 95% CI: 0.71–0.96)\n-Among the 38 patients positive by RT-qPCR for CHIKV (n = 30) or DENV (n = 8), there were no significant differences in clinical presentations (p&amp;gt;0.05) between those with CHIKV and those with DENV (Table 3 and S5 Table). \n-However, when compared to DENV, persons with CHIKV more often reported joint pain (83% vs. 50%, p = 0.071) and rash (33% vs. 0%, p = 0.082), and less often reported abdominal pain (7% vs. 38%, p = 0.053). \n-Patients with DENV had significantly lower median white blood cell count (3.50 vs. 6.00 x103/μl, p = 0.028) and platelet (PLT) counts (1.47 vs. 2.39x105/μl, p = 0.022).\n-The clinical features joint pain and white blood cell count&amp;lt;7 x103/μl were selected as they were significant on bivariable analysis\n-For DF, PLT count&amp;lt;150 x103/ μl and abdominal pain were also selected as patients with confirmed DENV infection were more likely to display/ report these symptoms than persons with confirmed CHIKV infection\n-Similarly for CHIKF rash was included as patients with confirmed CHIKV infection were more likely to report this sign than persons with confirmed DENV infection (Table 4).\n-Individually none of the clinical features was able to efficiently differentiate DF or CHIKF\nfrom other AUFIs\n-However the combination of rash, joint pain and white blood cell count&amp;lt;7 x103/μl was most efficiently able to differentiate CHIKF from other AUFIs\n-This combination had a PPV and NPV of 77% and 96% respectively\n-The three parameters combined had a sensitivity of 94% and a specificity of 84%\n-Furthermore the positive and negative likelihood ratios were 5.9 and 0.1 respectively (Table 4)\n-None of the combinations tested was overall able to efficiently differentiate between DENV and CHIKV. \n-The combination that performed the best was rash, joint pain and white blood cell count&amp;lt;7 x103/μl with a PPV and NPV of 58% and 95% respectively as well as a sensitivity of 88% and a specificity of 78% (Table 5).\n-Complete genome sequences for CHIKV were determined directly from RNA isolated from the sera of 8 individuals\n-The most closely related Asian sequences circulated between 2012 and 2013 in China, the Philippines and Micronesia\n-None of the four single adaptive mutations in E1 (A226V) and E2 (K252Q; K233E; L210Q) or the synergistic adaptive mutations in E2/E3 (R198Q/S18F) that confer a fitness advantage for IOL strains in A. albopictus [6,8,40,41] were detected.\n-Of the 158 individuals enrolled in the study CHIKV was detected by RT-qPCR in 19% (n = 30). \n-Anti-CHIKV IgM antibodies were detected in 6 of the 30 individuals and in 21 indi- viduals who tested negative for CHIKV by RT-qPCR\n-Therefore 51 individuals (32.3%) had evidence of infection with CHIKV\n-Our results confirm that the etiologic CHIKV strain in Trinidad belongs to the Asian geno-\ntype and is nearly a direct descendent of the BVI strain isolated in January 2014 [11], with which it shares over 99.9% nucleotide sequence identity across the two ORFs.\n-The data presented arose froma febrile surveillance study for which the initial focus was\nDENV, however with the emergence of CHIKV in the Americas, specific screening for CHIKV using RT-qPCR was included. Amongst\n-Amongst the 158 participants, only 8 were RT-qPCR positive for DENV\n-However based on the subset of samples (n = 125) that underwent both RT-qPCR and complete ELISA testing, a total of 82 (66%) had evidence of a current or recent DENV infections\n-Our findings suggest that persons with confirmed CHIKV infection (i.e. RT-qPCR-positive\nfor CHIKV) visited the APFC roughly one day earlier than those without RT-qPCR evidence of CHIKV.\n-The extent of leucopenia in the those confirmed CHIKV cases was less than observed in the 88 individuals with confirmed DENV infection (i.e. positive for DENV by RT-qPCR), who had significantly lower white blood cell and platelet counts than individuals with confirmed CHIKV infection\n-We investigated the feasibility of using combinations of clinical features as a\nmeans of differentiating between individuals with confirmed and probable CHIKF (i.e. with evidence of CHIKV infection by PCR and / or ELISA) and individuals with confirmed and recent probable DF. \n-The combination rash, joint pain and white blood cell count&amp;lt;7 x103/μl was most efficient with a PPV and NPV of 77% and 96% respectively and, a sensitivity and specificity of 94% and 84% respectively\n-Rash, joint pain and white blood cell count&amp;lt;7 x103/μl together were also most efficient at differentiating CHIKF from other AUFIs.\n-In this case the combination had a PPV and NPV of 58% and 95% respectively and, a sensitivity and specificity of 88% and 78% respectively.\n-Considering the mean PLT count was lower (&amp;lt;150 x 103/μl) in individuals positive for DENV by RT-qPCR, a profile using these 4 clinical features might be suitable as a means of differentiating between those with CHIKV infection and those with DENV infection\n-Our study confirms the presence of Asian genotypeCHIKV in Trinidad and identi- fies symptoms that distinguish individuals with acute fevers who are viraemic forCHIKV from those who are CHIKV negative by RT-qPCR, and identifies laboratory and clinical features that distinguish between those who are viraemic forCHIKV versusDENV","page":"1-18","title":"Molecular Characterisation of Chikungunya Virus Infections in Trinidad and Comparison of Clinical and Laboratory Features with Dengue and Other Acute Febrile Cases","type":"article-journal","volume":"9"},"uris":["http://www.mendeley.com/documents/?uuid=08bf1199-b1a8-4ec5-8d25-e540e89abdc1"]},{"id":"ITEM-8","itemData":{"DOI":"10.1093/cid/ciw589","ISSN":"15376591","abstract":"Background. Zika virus (ZIKV), chikungunya virus (CHIKV), and dengue virus (DENV) cocirculate in Nicaragua. In this study, we sought to compare the quantified viremia and clinical presentation of patients infected with 1 or more of these viruses. Methods. Acute-phase serum samples from 346 patients with a suspected arboviral illness were tested using a multiplex real-time reverse-transcription polymerase chain reaction for ZIKV, CHIKV, and DENV. Viremia was quantitated for each detected virus, and clinical information from request forms submitted with each sample was recorded. Results. A total of 263 patients tested positive for 1 or more viruses: 192 patients tested positive for a single virus (monoinfec-tions) and 71 patients tested positive for 2 or all 3 viruses (coinfections). Quantifiable viremia was lower in ZIKV infections compared with CHIKV or DENV (mean 4.70 vs 6.42 and 5.84 log 10 copies/mL serum, respectively; P &lt; .001 for both comparisons), and for each virus, mean viremia was significantly lower in coinfections than in monoinfections. Compared with patients with CHIKV or DENV, ZIKV patients were more likely to have a rash (P &lt; .001) and less likely to be febrile (P &lt; .05) or require hospitalization (P &lt; .001). Among all patients, hospitalized cases had higher viremia than those who did not require hospitalization (7.1 vs 4.1 log10 copies/mL serum, respectively; P &lt; .001). Conclusions. ZIKV, CHIKV, and DENV result in similar clinical presentations, and coinfections may be relatively common. Our findings illustrate the need for accurate, multiplex diagnostics for patient care and epidemiologic surveillance.","author":[{"dropping-particle":"","family":"Waggoner","given":"Jesse J.","non-dropping-particle":"","parse-names":false,"suffix":""},{"dropping-particle":"","family":"Gresh","given":"Lionel","non-dropping-particle":"","parse-names":false,"suffix":""},{"dropping-particle":"","family":"Vargas","given":"Maria Jose","non-dropping-particle":"","parse-names":false,"suffix":""},{"dropping-particle":"","family":"Ballesteros","given":"Gabriela","non-dropping-particle":"","parse-names":false,"suffix":""},{"dropping-particle":"","family":"Tellez","given":"Yolanda","non-dropping-particle":"","parse-names":false,"suffix":""},{"dropping-particle":"","family":"Soda","given":"K. James","non-dropping-particle":"","parse-names":false,"suffix":""},{"dropping-particle":"","family":"Sahoo","given":"Malaya K.","non-dropping-particle":"","parse-names":false,"suffix":""},{"dropping-particle":"","family":"Nuñez","given":"Andrea","non-dropping-particle":"","parse-names":false,"suffix":""},{"dropping-particle":"","family":"Balmaseda","given":"Angel","non-dropping-particle":"","parse-names":false,"suffix":""},{"dropping-particle":"","family":"Harris","given":"Eva","non-dropping-particle":"","parse-names":false,"suffix":""},{"dropping-particle":"","family":"Pinsky","given":"Benjamin A.","non-dropping-particle":"","parse-names":false,"suffix":""}],"container-title":"Clinical infectious diseases : an official publication of the Infectious Diseases Society of America","id":"ITEM-8","issue":"12","issued":{"date-parts":[["2016"]]},"page":"1584-1590","title":"Viremia and Clinical Presentation in Nicaraguan Patients Infected With Zika Virus, Chikungunya Virus, and Dengue Virus","type":"article-journal","volume":"63"},"uris":["http://www.mendeley.com/documents/?uuid=106a498f-7483-444c-be3b-a8bd25fb322b"]},{"id":"ITEM-9","itemData":{"DOI":"10.1371/journal.pntd.0004636","author":[{"dropping-particle":"","family":"Romero","given":"Carolina","non-dropping-particle":"","parse-names":false,"suffix":""},{"dropping-particle":"","family":"Zogbi","given":"Heruza","non-dropping-particle":"","parse-names":false,"suffix":""},{"dropping-particle":"","family":"Carvalho","given":"Marilia Sá","non-dropping-particle":"","parse-names":false,"suffix":""},{"dropping-particle":"","family":"Souza","given":"Rogerio Valls","non-dropping-particle":"de","parse-names":false,"suffix":""},{"dropping-particle":"","family":"Calvet","given":"Guilherme Amaral","non-dropping-particle":"","parse-names":false,"suffix":""},{"dropping-particle":"","family":"Brasil","given":"Patrícia","non-dropping-particle":"","parse-names":false,"suffix":""},{"dropping-particle":"","family":"Filippis","given":"Ana Maria Bispo","non-dropping-particle":"de","parse-names":false,"suffix":""},{"dropping-particle":"","family":"Bressan","given":"Clarisse da Silveira","non-dropping-particle":"","parse-names":false,"suffix":""},{"dropping-particle":"de","family":"Mendonça","given":"Marco Cesar Lima","non-dropping-particle":"","parse-names":false,"suffix":""},{"dropping-particle":"","family":"Alves","given":"Simone Sampaio","non-dropping-particle":"","parse-names":false,"suffix":""},{"dropping-particle":"","family":"Wakimoto","given":"Mayumi","non-dropping-particle":"","parse-names":false,"suffix":""},{"dropping-particle":"","family":"Lupi","given":"Otilia","non-dropping-particle":"","parse-names":false,"suffix":""},{"dropping-particle":"","family":"Sequeira","given":"Patrícia Carvalho","non-dropping-particle":"de","parse-names":false,"suffix":""},{"dropping-particle":"","family":"Nogueira","given":"Rita Maria Ribeiro","non-dropping-particle":"","parse-names":false,"suffix":""},{"dropping-particle":"","family":"Quintana","given":"Marcel de Souza Borges","non-dropping-particle":"","parse-names":false,"suffix":""},{"dropping-particle":"","family":"Nobre","given":"Aline","non-dropping-particle":"","parse-names":false,"suffix":""},{"dropping-particle":"","family":"Jaenisch","given":"Thomas","non-dropping-particle":"","parse-names":false,"suffix":""},{"dropping-particle":"","family":"Lourenço-de-Oliveira","given":"Ricardo","non-dropping-particle":"","parse-names":false,"suffix":""},{"dropping-particle":"","family":"Siqueira","given":"André Machado","non-dropping-particle":"","parse-names":false,"suffix":""}],"container-title":"PLOS Neglected Tropical Diseases","id":"ITEM-9","issue":"4","issued":{"date-parts":[["2016"]]},"page":"e0004636","title":"Zika Virus Outbreak in Rio de Janeiro, Brazil: Clinical Characterization, Epidemiological and Virological Aspects","type":"article-journal","volume":"10"},"uris":["http://www.mendeley.com/documents/?uuid=b3c0228d-1590-4746-b385-fa1ddec45b4a"]},{"id":"ITEM-10","itemData":{"DOI":"10.4269/ajtmh.16-0122","ISBN":"1476-1645 (Electronic)\\r0002-9637 (Linking)","ISSN":"00029637","PMID":"27527629","abstract":"Chikungunya virus (CHIKV) spread rapidly throughout the Caribbean region in 2014, and the first serologically confirmed case was seen in Grenada in July. This study investigated the outbreak of CHIKV in Grenada to identify the distinguishing clinical manifestations and the symptoms that corresponded the closest with serological test results. Sera were tested by IgM enzyme-linked immunosorbent assay and polymerase chain reaction to distinguish between cases positive or negative for CHIKV. Of 493 cases, 426 (86%) tested positive for CHIKV. The diagnostic decision rule, \"Define as CHIKV positive a patient presenting with joint pain and any combination of fever, body pain, or rash,\" produced the closest agreement (85%) with the serological test results (Cohen's kappa, k = 0.289, P value &lt; 0.001). When laboratory facilities are not available for diagnostic confirmation, syndromic surveillance using these four symptoms could be useful to define cases during a CHIKV outbreak when CHIKV is the predominant circulating arbovirus. Copyright © 2016 by The American Society of Tropical Medicine and Hygiene.","author":[{"dropping-particle":"","family":"Macpherson","given":"Calum","non-dropping-particle":"","parse-names":false,"suffix":""},{"dropping-particle":"","family":"Noël","given":"Trevor","non-dropping-particle":"","parse-names":false,"suffix":""},{"dropping-particle":"","family":"Fields","given":"Paul","non-dropping-particle":"","parse-names":false,"suffix":""},{"dropping-particle":"","family":"Jungkind","given":"Donald","non-dropping-particle":"","parse-names":false,"suffix":""},{"dropping-particle":"","family":"Yearwood","given":"Katherine","non-dropping-particle":"","parse-names":false,"suffix":""},{"dropping-particle":"","family":"Simmons","given":"Monika","non-dropping-particle":"","parse-names":false,"suffix":""},{"dropping-particle":"","family":"Widjaja","given":"Susana","non-dropping-particle":"","parse-names":false,"suffix":""},{"dropping-particle":"","family":"Mitchell","given":"George","non-dropping-particle":"","parse-names":false,"suffix":""},{"dropping-particle":"","family":"Noel","given":"Dolland","non-dropping-particle":"","parse-names":false,"suffix":""},{"dropping-particle":"","family":"Bidaisee","given":"Satesh","non-dropping-particle":"","parse-names":false,"suffix":""},{"dropping-particle":"","family":"Myers","given":"Todd E.","non-dropping-particle":"","parse-names":false,"suffix":""},{"dropping-particle":"","family":"LaBeaud","given":"A. Desiree","non-dropping-particle":"","parse-names":false,"suffix":""}],"container-title":"American Journal of Tropical Medicine and Hygiene","id":"ITEM-10","issue":"4","issued":{"date-parts":[["2016"]]},"note":"-7 months after the introduction of CHIKV to the Caribbean island of Saint Martin, the seroprevalence rate on the island was estimated to be nearly 17% with 39% of infected persons being asymp- tomatic indicating the disease can circulate inconspicuously throughout the region.20\n-Anticipating the imminent arrival of CHIKV into Grenada in 2014 and since no local CHIKV laboratory diagnostic facil- ities existed, a collaborative link was established between St. George’s University School of Medicine and the Naval Infec- tious Diseases Diagnostic Laboratory (NIDDL) at the Naval Medical Research Center in the United States\n-CHIKV transmission was confirmed in Grenada, and an explosive outbreak lasted for 13 weeks from mid-July to mid-October 2014\n-On the basis of cases observed during the outbreak, the 3-fold objectives of this study were to:\n-1. describe the demographic attributes of patients suspected to be CHIKV infected,\n-2. determine whether the CHIKVand dengue virus (DENV) were cocirculating in Grenada, and\n-3. identify a set of observed symptoms that could provide the closest agreement with serological test results\n-From the time of presentation of the first suspected CHIKV case in Grenada in July, patients with symptoms consistent with either CHIKVor DENV were enrolled in the study from health facilities throughout the country.\n-During the 2014 outbreak in Grenada, demographic infor- mation, symptom data, and whole blood specimens were collected from 493 suspected cases from the index case on July 9 until October 9, by which time symptomatic patients were no longer presenting at the clinics\n-Of the 493 cases enrolled, 325 (66%) were female and 165 were male (34%)\n-The cases spanned the entire range of ages in Grenada from less than 1 year to over 80 years, with a median age of 34.5 years with no signif- icant difference in the age distributions by gender (Figure 1).\n-Thirty symptoms were clinically observed in the cases enrolled in the study. \n-The top 10 clinical symptoms are shown in Table 1 listed in descending order of frequency observed. \n-The remaining symptoms were observed in less than 20% of the cases, and therefore were deemed nonindicative of the presence of CHIKV\n-Sera samples were tested at the NIDDL using the indirect CHIKV IgM enzyme-linked immunosorbent assay (ELISA) with a cutoff value for seropositivity &amp;gt; 0.30 mean adjusted net optical density\n-Since CHIKV was the predominant circu- lating alphavirus during the outbreak, there were few, if any, other infections that would have been cross-reactive with the ELISA test.\n-In addition, a quantitative multiplex real-time polymerase chain reaction (PCR) for CHIKV and DENV was performed\n-Of all 493 cases in the study, 426 (86%) tested positive for CHIKV by either IgM or PCR, with 49 testing positive by both tests. \n-By gender, 286 of 325 (88%) female cases and 140 of 165 (85%) male cases tested positive. \n-Only two cases were asymptomatic cases yet tested positive. \n-No cases tested positive for DENV\n-Positive CHIKV cases in Grenada were most likely to have\njoint pain, but unlike the CHIKV outbreak in Trinidad22— the largest neighboring country to Grenada—abdominal pain and sore throat were not associated with CHIKV in Grenada\n-The clinical presentations of CHIKV in Grenada were more similar to what was seen in Colombia where joint pain, fever, headache, and rash were the most common symptoms.23\n-Signifi- cance was evaluated using the Holm–Bonferroni sequential procedure for multiple comparisons to control for a false dis- covery rate of 5%. \n-As a result, six symptoms were identified as possibly indicative of CHIKV: joint pain, fever, body pain, chills, rash, and joint swelling.\n-Joint pain was by far the most statistically significant clinical symptom distinguishing between positive and nega- tive CHIKV cases. \n-Of 441 cases with joint pain, 395 (90%) tested positive for CHIKV, whereas only 31 of 49 (63%) cases without joint pain tested positive.\n-How- ever, fever and chills were more distinguishing between CHIKV positive and negative cases in males (P values = 0.023 and 0.035, respectively)\n-Generalized linear modeling with binary categorical response and explanatory variables was used to test all pos- sible combinations of the observed symptoms ranging from single symptoms to all six possibly indicative symptoms to determine the combination of symptoms that would most closely agree with the serological test results for each gender and for all cases combined.\n-Although a study in Mayotte (Indian Ocean area) reported in 2010 that joint pain and fever correctly classified 87% of serologically confirmed CHIKV cases,24 in Grenada, those two symptoms alone were insufficient to reliably classify cases. \n-In fact, no single symptom or combinations of only two symptoms were sufficient as diagnostic indicators\n-In the Grenada cases, the decision rule to “Diagnose as CHIKV positive patients who present with joint pain along with any combination of the fever, body pain, or rash,” would have provided 85% agreement with the serological tests.\n-Agreement was tested using Cohen’s kappa statistic and was adjusted for prevalence. \n-The decision rule applied to both genders with 85% agreement with the serological results for females and 82% agreement for males.\n-In summary, due to the absence of cocirculating DENV, this study has provided a clear picture of the clinical manifes- tations of CHIKV unconfounded with DENV. \n-Although the results of this study are not generalizable beyond the cases studied, a diagnostic decision rule such as the one devel- oped in this study can give close agreement with serological tests. \n-Since CHIKV is now presumed to be endemic in the Caribbean region, syndromic surveillance could be used to define cases in similar immunologically naive populations, where laboratory facilities for serological diagnostic confir- mation are not available, as was the situation in Grenada during the 2014 CHIKV outbreak","page":"890-893","title":"Clinical and serological insights from the asian lineage Chikungunya outbreak in Grenada, 2014: An observational study","type":"article-journal","volume":"95"},"uris":["http://www.mendeley.com/documents/?uuid=564c4d92-0845-4347-bd94-f2e45819d0b4"]},{"id":"ITEM-11","itemData":{"DOI":"10.1371/journal.pntd.0005075","ISSN":"1935-2735","author":[{"dropping-particle":"","family":"Bloch","given":"Danielle","non-dropping-particle":"","parse-names":false,"suffix":""},{"dropping-particle":"","family":"Roth","given":"Nicole M.","non-dropping-particle":"","parse-names":false,"suffix":""},{"dropping-particle":"V.","family":"Caraballo","given":"Elba","non-dropping-particle":"","parse-names":false,"suffix":""},{"dropping-particle":"","family":"Muñoz-Jordan","given":"Jorge","non-dropping-particle":"","parse-names":false,"suffix":""},{"dropping-particle":"","family":"Hunsperger","given":"Elizabeth","non-dropping-particle":"","parse-names":false,"suffix":""},{"dropping-particle":"","family":"Rivera","given":"Aidsa","non-dropping-particle":"","parse-names":false,"suffix":""},{"dropping-particle":"","family":"Pérez-Padilla","given":"Janice","non-dropping-particle":"","parse-names":false,"suffix":""},{"dropping-particle":"","family":"Rivera Garcia","given":"Brenda","non-dropping-particle":"","parse-names":false,"suffix":""},{"dropping-particle":"","family":"Sharp","given":"Tyler M.","non-dropping-particle":"","parse-names":false,"suffix":""}],"container-title":"PLOS Neglected Tropical Diseases","id":"ITEM-11","issue":"10","issued":{"date-parts":[["2016"]]},"note":"-Although infection with CHIKV results in long-term protection from reinfection [7], it has been associated with persistent arthritis and/or arthralgia that may last several months [8, 9].\n-The first documented locally acquired chikungunya case in the Western Hemisphere was reported inDecember 2013 on the Caribbean island of St.Martin [11]. \n-Soon after, CHIKV spread to at least 45 countries and territories throughout the Americas where over 2 million suspected cases have been reported to date [12]\n-In theUnited States territory of Puerto Rico, the first laboratory-confirmedchikungunya case occurred in a patient fromthe San Juan met- ropolitan area who had illness onset in May 2014 and no history of recent travel [13]. \n-The peak of cases reported through passive surveillance occurred in August 2014 [14], and to date &amp;gt;30,000 suspected chikungunya cases have been reported [15].\n-However, detection of anti- CHIKV antibodies in nearly 25% of blood donated during 2014 suggests a higher incidence of infection than was reported to public health authorities [16].\n-Human popu- lation density, particularly in relation to urban centers, has also been associatedwith clustering of chikungunya cases [22].\n-Following the introduction of CHIKV into Puerto Rico,we conducted household-based\ncluster investigations to describe the spectrum of disease and factors associated with CHIKV infection, identify host factors associated with symptomatic infection, describe care-seeking behavior in individuals with chikungunya, and identify patient characteristics associated with accurate clinical diagnosis and case reporting of chikungunya patients.\n-A cross-sectional investigation was conducted in which neighbors of chikungunya patients were offered enrollment in household-basedcluster investigations.\n-A convenience sample of laboratory-positive chikungunya caseswas identified fromsuspected chikungunya cases that were reported to PuertoRicoDepartment ofHealth (PRDH) and tested laboratory-positive for CHIKV infection (“index cases”)\n-Index case-patients or their parent or guardianwere contacted by telephone within 30 days of the index case-patients’ illness onset and a home visit was scheduled\n-During each household visit, the head-of-household of the index case-patient’s household\n(the “index household”) and all households within a 50-meter radius of the index household were eligible for enrollment in the investigation\n-A questionnaire (S1 Appendix) addressing household characteristicswas administered to the head-of-household, and an individual questionnaire (S1 Appendix) addressing demographics, travel history, and recent illnesseswas administered to all participants\n-To detect evidence of CHIKVinfection, all specimens were tested by rRT-PCR [24], IgM antibody capture (MAC) ELISA [25], and IgG ELISA [26].\n-Specimens were also tested for evidence ofDENV infection, the results of which have been previously reported [13]. \n-In summary, 5% of participants were positive for recent DENV infection, and none were positive for current DENV infection\n-Inclusion of DENV diagnostic test results in epidemiologic analyses did not appreciably affect the statistical significance of any findings, as there was minimal overlap of participants with evi- dence of infection with both CHIKV and DENV (i.e., 1 of 74 [1.4%]).\n-Hence,DENV diagnostic test results are not included in the analyses presented herein.\n-Participants were individuals that provided a serum specimen and answered an individual questionnaire. \n-Current CHIKV infection was defined by detection of CHIKVnucleic acid by rRT-PCR. \n-Recent CHIKV infection was defined by detection of either anti-CHIKV IgM antibody byMAC ELISA or anti-CHIKV IgG antibody by IgG ELISA. \n-Participants were defined as being laboratory-positive for CHIKV infection if they had evidence of either current or recent infection.\n-Participants were defined as laboratory-negative for CHIKV infection if they had no evidence of either current or recent CHIKV infection. \n-For participants with current CHIKV infection that did not report any symptomof illness (n = 2), development of illness after interview was ruled out by follow-up phone call within 30 days of the household visit. \n-Findings from multivariable and hierarchical clustering analysis of signs and symptoms associatedwith current or recent CHIKV infection were used to define symptomatic CHIKV infection\n-General estimating equations (GEE) were used to model associations between individual health and household characteristics and binary outcomes of CHIKV infection status, correct chikungunya diagnosis, or asymptomatic infection\n-Multivariate GEE analysis was performed to obtain a finalmodel for the association between laboratory-positivity and symptoms reported among participants with illness in the past three months\n-Backward eliminationwas used in best-fitting model selection, removing variables from the full model that lowered the Quasilikelihood Information Criteria (QIC) relative to the full model [28]\n-Hierarchical cluster analysis, which uses a distance measure to identify similar clusters of variables and an agglom- eration method to link clusters, was performed to analyze patterns of symptoms among participants with recent illness.\n-A total of 21 household-basedcluster investigations were conducted in the health regions of San Juan, Bayamón, Ponce, Arecibo and Caguas (S1 Table).\n-Of 499 households eligible for par- ticipation, heads-of-household from200 (46.2%) occupied householdswere available to be offered enrollment, and 137 (68.5%) accepted (Fig 1)\n-Of the 410 residents of all enrolled households, 250 (61.0%) participated in the investigation.\n-Par- ticipants tended to be older than all residents living in participating households (median age = 45 vs. 25 years, respectively)\n-Of the 250 household cluster investigation participants, 74 (29.6%) had evidence of CHIKV\ninfection\n-Although infection rates varied by cluster both between and within health regions, all clusters had at least one infected individual apart fromthe index case-patient (Fig 2).\n-This included 12 participantswith current CHIKV infection and 62 participants recent CHIKV infection.\n-Among thosewith current CHIKV infection, 9 (75.0%) were positive only by rRT-PCR, 1 (8.3%) was positive by rRT-PCR and IgM ELISA, and 2 (16.7%) were positive by rRT-PCR as well as both IgM and IgG ELISA.\n-Of those with recent CHIKVinfection, 53 (85.4%) were positive by both IgM and IgG ELISA, 5 (8.1%) were positive by IgM ELISA only, and 4 (6.5%) were positive by IgG ELISA only\n-All specimens collectedbefore day four post-illness- onset (PIO) were positive by rRT-PCR. \n-Detection of CHIKV nucleic acid by rRT-PCR decreased over time by day of specimen collection PIO, and by day 13 PIO no rRT-PCR-posi- tive specimens were identified.\n-Percent positivity by anti-IgM and IgG ELISA both increased according to day of specimen collectionPIO. \n-All specimens collected after week two PIO were IgM-positive,while all specimens collected after week three PIO were IgG-positive\n-Following bivariate analysis, age and genderwere not significantly associatedwith CHIKV infection (Table 1).\n-Participants that reported having chronic joint disease or arthritis had nearly two-fold increased odds of having evidence of CHIKV infection\n-Reportinghaving had an acute illness in the past threemonths or having a householdmember that had an acute ill- ness in the past threemonths were both associatedwith 14-fold increased odds of being labora- tory-positive for CHIKV infection\n-No significant associationswere found betweenCHIKV infection and housing type\n-Participants that reported using household air conditioning or citronella candles had two- or three-fold decreased odds of being laboratory-positive for CHIKVinfection, respectively\n-Followingmultivariable analysis that controlled for age and gender, female genderwas asso-\nciatedwith protection fromCHIKV infection\n-Neither reporting having a chronicmedical con- dition nor use of dailymedicationswas associatedwith protection fromCHIKV infection\n-Reporting having an acute illness or having a household member with an acute illness in the past three months both remained strongly associated with increased odds of CHIKV infection. \n-Use ofmosquito repellent and citronella candles remained associatedwith protection from CHIKVinfection\n-Of 99 participants that reported having an acute illness within the previous three months, 61 (61.6%) were laboratory-positive for CHIKV infection (Table 2).\n-Median duration of illness in laboratory-positive participantswas six days (range: 2–21 days)\n-Signs and symptoms associatedwith CHIKVinfection in ill participantswere fever, skin rash, arthralgia, and arthritis\n-Cough, rhinorrhea, and sore throat were associated with being labora- tory-negative for CHIKV infection\n-Following multivariable analysis, arthralgia and skin rash remained significantly associated with laboratory-positive symptomatic participants, and only retro-orbital eye pain remained significantly associated with laboratory-negative symptomatic participants\n-Headache, fever, arthralgia,myalgia, and chills tended to occur simultaneouslymore often among laboratory-positive participants\n-Combinations of symptoms that grouped together following hierarchical cluster analysis and weremost frequently reported among laboratory-positiveparticipants followingmultivari- ate analysis were utilized to refine the definition of “symptomatic CHIKVinfection” in order tominimize incorrect classification of symptomatically-infected participants (S2 Table).\n-The maximal association of symptom combinations among laboratory-positive participants with concomitant minimization of association with laboratory-negative participants was arthralgia with skin rash or fever. \n-This combination of symptoms yielded a symptomatic CHIKV infec- tion rate of 62.5%, and was present among 6.8% of participants without evidence of CHIKV infection.\n-This combination of symptoms was utilized in subsequent analyses to define “symptomatic CHIKV infection”.\n-Twenty-one (37.5%) participants, including two that had CHIKV nucleic acid detected by RT-PCR, were defined as having asymptomatic infection\n-After again excluding the index case-patients, 22 (62.9%) of 35 symptomatic, laboratory-posi- tive participants soughtmedical care. \n-Seeking medical care for acute illness was associated with 3-fold increased odds of being laboratory-positive (Table 2)\n-Neither hospitalization nor dura- tion of illnesswas significantly associatedwith being laboratory-positive for CHIKV infection\n-No demographic or clinical characteristicswere significantly associatedwith seekingmedical care\n-All laboratory-positive, symptomatic patients diagnosedwith chikungunya reporting having arthralgia in the hands, wrist, knee, ankle, and feet\n-By conducting household-basedcluster investigations during the earlymonths of the 2014 chi- kungunya epidemic in PuertoRico that included 250 participants residingwithin 50meters of a known chikungunya case-patient,we found that 30% of participants had evidence of CHIKV infection.\n-Reportinghaving had an acute illness in the past three months and having a house- hold member with an acute illness were associated with increased odds of infection, while use of either air conditioning or citronella candles were associated with decreased odds of infection. \n-Symptoms significantly associated with CHIKV infection included arthralgia and skin rash. \n-Nearly two-thirds of symptomatically-infected individuals sought medical care; however, less than one-quarter of these individuals were diagnosed with chikungunya, and one-tenth were reported to public health authorities as a chikungunya case. \n-These findings demonstrate the utility of household-basedcluster investigation to describe the epidemiologic and clinical char- acteristics associatedwith an emerging infectious disease and reasons for underreportingof clinically-apparent disease cases\n-Overall,30% of partici- pants in this investigation had evidence of CHIKV infection, which varied by cluster from 6.3% to 100%\n-These estimates likely do not reflect the final infection rates in these communi- ties, as investigations were conducted during the firstweeks of the epidemic in PuertoRico where furtherCHIKV transmission likely occurred.\n-The objective of this investigation was not to determine the number of indi- viduals infectedwith CHIKVduring the indicated time frame, but rather to identify and com- pare the behaviors and characteristics of infected and uninfected participants\n-The estimates of seroprevalence fromprevious studies and our findings are not directly comparable, as previous studies retrospectivelymeasured rate of infectionwhereas this investigation col- lected a cross-sectional “snapshot” of infection rates during the initial stages of the epidemic\n-[32].Use of citronella can- dleswas also associatedwith reduced odds of CHIKV infection; however, the proportion of all participants using citronella candleswas relatively small (17%), and thus likely did not contrib- ute substantially to protection frominfection on a population level\n-Past studies have shown varying and inconsistent levels of reduction ofmosquito abundance associatedwith citronella candles [33, 34] as the quantity, concentration, and positioning of candlesmay play a role in their effectiveness [35].\n-By using findings frommultivariable and hierarchical cluster analyses to identify arthralgia\nwith fever or rash as being associatedwith CHIKVinfection,we were able tomore confidently define the rate of symptomatic CHIKVinfection in this population as being 62.5%\n-Conversely, one-third of CHIKV-infected participants appear to have experiencedasymptomatic infection, which is consistent with findings frompast outbreaks that reported asymptomatic infection rates of 3–39% [36–38]; however, recent reports have suggested substantially higher rates of asymptomatic infection (e.g., 81%) [39]\n-Most CHIKV-infected participants identified in this investigation that reported an acute ill-\nness in the past threemonths complained of characteristic symptoms of chikungunya: fever, arthralgia,myalgia, and skin rash [6]. \n-Nearly two-thirds of symptomatically-infected patients soughtmedical care, demonstrating\na relatively high rate of care-seeking behavior thatmay reflect the increased severity of arthral- gia andmyalgia as compared to patients with other etiologies of acute febrile illness.\n-However, only one-quarter of chikungunya patients that sought care reported having been diagnosed with chikungunya, suggesting gaps in clinical suspicion of chikungunya.\n-Because just one-tenth of clinically apparent chikungunya caseswere reported as such to public health authorities, it is unclear how accu- rately the number of chikungunya cases reported to PRDHin 2014 reflects the true incidence of disease due to CHIKV infection\n-As with other reportable conditions for which passive case reporting is sub-optimal [40], including dengue [41, 42], the identified gaps in case detection via passive surveillance should be taken into considerationwhenmaking estimates of the bur- den of symptomatic and clinically-apparent chikungunya\n-Factors identifiedwith protection fromCHIKVinfection identified in this investigation were household rather than individual behaviors, suggesting the importance of prevention practices in and around the household\n-The clinical findings of this investigation highlight the need for increased capacity to identify chikungunya patients in out-patient settings.\n-Due to the difficulty in utilizing signs and symptoms alone to differentiate patients with chikungunya fromother febrile illnesses, clinical diagnosis and decision-making as well as case reportingwould be aided by improved availability of rapid diagnostic tests","page":"e0005075","title":"Use of Household Cluster Investigations to Identify Factors Associated with Chikungunya Virus Infection and Frequency of Case Reporting in Puerto Rico","type":"article-journal","volume":"10"},"uris":["http://www.mendeley.com/documents/?uuid=617c3d67-aa62-42e1-abc5-2e726a19e3a2"]},{"id":"ITEM-12","itemData":{"DOI":"10.1371/journal.pntd.0004625","ISBN":"10.1371/journal.pntd.0004625","ISSN":"19352735","PMID":"27082985","abstract":"BACKGROUND: In June 2014, Suriname faced the first Chikungunya outbreak. Since international reports mostly focus on hospitalized patients, the least affected group, a study was conducted to describe clinical characteristics of mainly outpatients including children. In addition, the cumulative incidence of this first epidemic was investigated.\\n\\nMETHODOLOGY: During August and September 2014, clinically suspected Chikungunya cases were included in a prospective follow-up study. Blood specimens were collected and tested for viral RNA presence. Detailed clinical information was gathered through multiple telephone surveys until day 180. In addition, a three stage household-based cluster with a cross-sectional design was conducted in October, December 2014 and March 2015 to assess the cumulative incidence.\\n\\nPRINCIPAL FINDINGS: Sixty-eight percent of symptomatic patients tested positive for Chikungunya virus (CHIKV). Arthralgia and pain in the fingers were distinctive for viremic CHIKV infected patients. Viremic CHIKV infected children (≤12 years) characteristically displayed headache and vomiting, while arthralgia was less common at onset. The disease was cleared within seven days by 20% of the patients, while 22% of the viremic CHIKV infected patients, mostly women and elderly reported persistent arthralgia at day 180. The extrapolated cumulative CHIKV incidence in Paramaribo was 249 cases per 1000 persons, based on CHIKV self-reported cases in 53.1% of the households and 90.4% IgG detected in a subset of self-reported CHIKV+ persons. CHIKV peaked in the dry season and a drastic decrease in CHIKV patients coincided with a governmental campaign to reduce mosquito breeding sites.\\n\\nCONCLUSIONS/SIGNIFICANCE: This study revealed that persistent arthralgia was a concern, but occurred less frequently in an outpatient setting. The data support a less severe pathological outcome for Caribbean CHIKV infections. This study augments incidence data available for first outbreaks in the region and showed that actions undertaken at the national level to mount responses may have positively impacted containment of this CHIKV outbreak.","author":[{"dropping-particle":"","family":"Genderen","given":"Farah T.","non-dropping-particle":"van","parse-names":false,"suffix":""},{"dropping-particle":"","family":"Krishnadath","given":"Ingrid","non-dropping-particle":"","parse-names":false,"suffix":""},{"dropping-particle":"","family":"Sno","given":"Rachel","non-dropping-particle":"","parse-names":false,"suffix":""},{"dropping-particle":"","family":"Grunberg","given":"Meritha G.","non-dropping-particle":"","parse-names":false,"suffix":""},{"dropping-particle":"","family":"Zijlmans","given":"Wilco","non-dropping-particle":"","parse-names":false,"suffix":""},{"dropping-particle":"","family":"Adhin","given":"Malti R.","non-dropping-particle":"","parse-names":false,"suffix":""}],"container-title":"PLoS Neglected Tropical Diseases","id":"ITEM-12","issue":"4","issued":{"date-parts":[["2016"]]},"note":"-Chikungunya is endemic in tropical Africa, South-East Asia and on the Indian subcontinent\n[1, 3].\n-In recent years, outbreaks have been appearing outside the endemic zone probably due to\nincreased global air travel and seaborne trade [9–12] and Chikungunya has recently emerged as a major public health concern in the Caribbean Region [13].\n-Recently, it was demonstrated that this strain causes a less severe pathological outcome compared to the East Central South African (ECSA) genotype [17]\n-In June 2014, the first locally acquired case of Chikungunya was reported in Suriname [18]\n-In this period, no other outbreaks of vector-borne diseases (e.g. yellow fever, malaria, leptospi- rosis) were recorded by the Bureau of Public Health, BOG (BOG Annual Report).\n-A study was initiated with two objectives, firstly to assess the manifestation and course of Chikungunya infection following acute illness in a naïve population, and secondly to determine the cumula- tive incidence of the Chikungunya outbreak in Suriname\n-CHIKV presence was determined with Real-Time reverse transcription-polymerase chain reaction (RT-rPCR). \n-Detailed clinical information from Chikungunya infected patients was collected and the symptom development was recorded through multiple telephone inter- views until 6 months after onset\n-To determine the cumulative incidence of this first Chikungunya outbreak in Suriname, a community surveillance consisting of three successive household-based cluster investigations was conducted in the capital in October 2014, December 2014 and March 2015, gathering information on 1169 households with 4842 participants. \n-The validity of self-reported CHIKV infections was crosschecked with serological analysis\n-To our knowledge, the study is unique in describing in detail the clinical evolution of autochthonous CHIKV outpatients in a Caribbean country. Furthermore, clinical follow-up was conducted for six months for almost one hundred viremic CHIKV infected patients\n-The prospective follow-up study was complemented with cluster-based cross-sectional data, adding valuable data to the interna- tional Chikungunya outbreak information\nManifestation and course of CHIKV symptoms\n-A prospective cohort study during the first CHIKV outbreak in Suriname\nwas carried out from August 2014 to April 2015. \n-Eligible patients were enrolled in two general practices: a private practice located in Paramaribo and a governmental practice in a rural area (Commewijne).\n-Patients were included in the study if they presented with a sudden onset of fever (&amp;gt;38.5°C) and arthralgia/arthritis not explained by any other medical condition (i.e. clinically suspected cases).\n-A short questionnaire was filled in by physicians to collect information on demographic characteristics including age and gender, presence of arthritis and periarticular edema.\n-Furthermore, joint pain intensity was evaluated using a numerical rating scale (0–10 NRS score). \n-By assigning a score between 0 and 10, the pain intensity of the patient was categorized as mild (score between 1 and 3), moderate (score between 4 and 6) or severe (score between 7 and 10) [20]\n-Consenting participants were interviewed by telephone by three trained investigators. \n-The first interview followed as soon as possible after inclusion in the study tominimize recall bias\n-A questionnaire was used to gather information about date of onset, history of travel, residence and CHIKV symptoms such as musculoskeletal pain, fatigue, headache and skin rash.\n-Asmost symptoms were collected retrospectively, they were defined only in general terms as presence/absence with- out a severity indication. \n-The location of joint pain was also recorded\n-Patients with a positive RT-rPCR were regarded as confirmed cases of a CHIKV infection in the viremic stage. \n-Patients with a negative RT-rPCR were designated as CHIKV- patients, although this category can also include non viremic CHIKV infected patients\n-Clinical data for all patients were collected from the day of onset (defined as day 0, D0) until 7 days (D7) after onset\n-Viremic CHIKV infected patients were also interviewed in the acute stage on day 14 (D14); in the post-acute stage on day 30 (D30) and day 90 (D90) in order tomonitor the trend of clinical manifestations\n-Potential relapsing was assessed atD90 and day 180 (D180) and was defined as joint pain that lasted&amp;gt;1 day after a symptom-free period of&amp;gt;1month [21]. \n-The final outcome, complete clinical recovery or persistent arthralgia i.e. intermittent or contin- uous joint pain [21], was evaluated in the chronic stage on day 180 (D180)\nCommunity-based surveillance\n-The study was a three-stage survey of household-based clusters with a cross-sectional design\n-The household-based clusters were not connected to the index cases enrolled in the prospective survey.\n-Investigations were conducted in October 2014, December 2014 and March 2015 in the capital Paramaribo to identify and enlist suspected CHIKV cases\n-A self-reported CHIKV suspected case was defined as a patient with acute severe or immobiliz- ing joint pain with or without fever/with or without rash, since July 2014. Assuming\n-Assuming a preva- lence of 50% in a household and a confidence interval of 95%, a minimum sample size of 385 households was required\n-For each survey, a sample frame was generated for six sections based on all the streets in Paramaribo and the households were randomly selected for each section\n-Polls were conducted by trained field workers with standardized questionnaires to collect anonymous data on gender, date of onset, treatment seeking behavior and the use of insect repellent within households.\n-In order to assess the validity of the self-reported CHIKV infections, serological testing was performed for 4% of the respective participants. \n-Serum samples were col- lected from 52 randomly selected persons with a self-reported CHIKV infection for the analysis of IgG and IgM anti-chikungunya antibodies\n-All reported signs and symptoms are presented descriptively, namely the presence/absence of arthritis, periarticular edema, arthralgia, fever, myalgia, skin rash, itching, headache, back pain, eye pain, vomiting, nausea, fatigue, asthenia and joint pain intensity and location\n-The Chi- square test was used to compare characteristics and symptoms of the participants. \n-To evaluate differences in age distribution between the viremic CHIKV infected and the CHIKV- group, the Mann-Whitney U test was used\nManifestation and course of CHIKV symptoms\n-180 clinically suspected patients were included in our study\n-56.7% of the patients were included in Paramaribo, 15.6% in Commewijne and 27.8% by the emergency clinic of the Academic Hospital of Paramaribo\n-Results from interviews conducted by tele- phone were available for 60.3% CHIKV- patients and 80.3% viremic CHIKV infected patients (Fig 1)\n-Four patients (2.2%) were hospitalized, one CHIKV- patient on day 5 and three viremic CHIKV infected patients, at day 1, day 4 and day 7, respectively\n-Two of the hospitalized vire- mic CHIKV infected patients died in the months after acute illness; a 52-years-old woman and the eldest male patient (82 years) who was hospitalized at inclusion\n-Both of them had severe underlying illnesses\n-The median age of the study population was 32 years (range 2–82 years old)\n-The gender and age distribution did not follow the general Surinamese population [19], as the male/female ratio (m/f: 0.48 vs 1.0) and persons less than 15 years old (9.4% vs 27.6%) were lower in our study population\n-Clinically suspected acute CHIKV infection was confirmed with RT-rPCR in 68% of the\ncases (viremic CHIKV infected patients), while 58 patients were negative with RT-rPCR (CHIKV- cases) (Fig 1)\n-The differences in manifestations in viremic CHIKV infected and CHIKV- patients are repre- sented in Table 1. \n-Analysis of the viremic CHIKV infected and CHIKV- patients at inclusion revealed no differences in sex ratio (m/f) and age distribution. \n-Furthermore, at inclusion, the median score of pain intensity (median NRS score = 8) and the frequency of arthritis and periarticular edema were similar for viremic CHIKV infected and CHIKV- patients\n-At disease onset, viremic CHIKV infected persons had more frequent headache, arthralgia and pain in the fingers. \n-Moreover, arthralgia was more frequently reported at D1 and D2 in viremic CHIKV infected patients, while fever at days 4 and 5, myalgia at days 3 and 4, skin rash at days 5 and 6, itching at day 6 and eye pain at days 6 and 7 were reported less frequently\n-The pain intensity was severe at inclusion for 70.8% patients (NRS score between 7 and 10) and moderate for 29.2% patients (NRS score between 4 and 6). \n-At consultation, 35.8% of the viremic CHIKV infected patients had arthritis and 25.5% had periarticular edema\n-Amongst the viremic CHIKV infected patients, general symptoms at onset most often\nrecorded in descending order were arthralgia (84.4%), fever (73.5%), asthenia (64.4%), headache (54.4%), myalgia (53.3%) and back pain (50.5%).\n-Arthralgia (n = 92) was observed in several locations but most commonly in the small joints (ankles 54.3%, fingers 51.1%, hands 48.9%, feet 47.8%, knees 40.2%, wrist 25.0%, shoulders 21.7%, elbows 14.7%). \n-The majority of the patients (73.9%) with arthralgia were affected at multiple arthralgic sites while 35.9% of these patients even complained about four or more different locations. 92.1% (58/63) of the patients reported to have difficulty with walking at onset\n-From day 1 to day 4, the percentage\nof patients with arthralgia decreased from91.6% to 67.0%. \n-From day 5 to day 7, a smaller steady decrease was observed (Table 2). \n-The frequency of other symptoms decreased gradually fromday 1 to day 7 (Fig 2).\n-The occurrence of rash, however, displayed a different pattern during acute illness, with an initial increase from 19.8% on day 1 to 31.3% on day 2 and peak- ing on day 3 before attenuation. A similar pattern was observed for itching and nausea (Table 2).\n-Maculopapular skin rash was reported (n = 49) on the following sites: limbs (87.8%), trunk\n(63.3%) and face (10.2%), with 38.8% of these patients reporting rash over the entire body. \n-None of the patients in this study noticed bullous skin lesions. \n-The disease seemed to be self- limiting within 7 days for 20% (9/45) of our viremic CHIKV infected cohort\n-From day 14 (median 15.0, 95% CI: 12.0–22.2) till day 90 (median 94.0, 95% CI: 79.7–\n114.8), a further decline was observed for all reported symptoms. Arthralgia was the most prominent clinical feature in this follow-up period (Fig 2)\n-Results frominterviews at D180 were available for 91.8% of the individuals enrolled in the\ntelephone survey (8 patients were lost to follow-up). \n-From the 90 patients who could be con- tacted around day 180 (median 187.0, 95% CI: 181.0–210.9), twenty (22.2%) perceived an incomplete recovery and reported residual arthralgia, with 25.0% of the patients in this cate- gory reporting continuous joint pain. \n-Persistent arthralgia was significantly more common in women (women 30.6% (19/62), men 3.7% (1/28), p = 0.004). \n-Older age was also a significant factor for incomplete recovery (42.5 vs 31.0 years, median, p = 0.045). At D90, none of the patients reported a relapse, however, at D180, 8.9% of the patients reported relapses\nCommunity-based surveillance\n-Between October 2014 and March 2015, a total of 4842 participants (1637, 1583 and 1622 in the three surveys respectively) from 1169 households (385, 392, and 392, respectively) in all 12 regions in Paramaribo were included.\n-The gender distribution of this sur-\nvey followed the general Surinamese population distribution (m/f ratio: 1.1 vs 1.0).\n-The limited number of participants in each of the twelve regions in Paramaribo did not allow for compari- sons per region\n-Suspected CHIKV was reported in 53.1% of the households, resulting in a cumulative incidence in the period July 2014 till March 2015 of 276 cases per 1000 persons. \n-The incidence was significantly higher for women than men (328 cases/1000 vs 226 cases/1000, p&amp;lt;0.0001). \n-The serological testing on the presence of CHIKV antibodies in a random subset of samples (n = 52) fromthe self-reported CHIKV positives revealed that 90.4% carried IgG antibodies, while 17.3% also displayed IgM antibodies. \n-This high percentage validates the value of self-reporting CHIKV infection. \n-The actual CHIKV cumulative incidence in the community-based surveillance by inference was 249 cases per 1000 persons\n-The investigation of the health care seeking behavior revealed that 79.5% of the CHIKV suspected participants sought medical care\n-We observed that CHIKV suspected women more frequently visited the physician (women 81.8% vs men 71.4%, p = 0.0098)\n-47.4% of the households reported use of insect repellent\n-In the first two surveys the use of insect repellent in households with self- reported CHIKV was significantly higher than households without CHIKV (survey 1: 52.1% vs 40.4%, p = 0.026; survey 2: 54.4% vs 41.3%, p = 0.010)\n-The combination of fever and severe arthralgia/arthritis in the clinically suspected sample pop-\nulation (68%RT-rPCR positive), demonstrated that with these cardinal symptoms, general prac- titioners in Suriname were able to correctly diagnose themajority of the patients during this CHIKV outbreak\n-The manifestation of arthralgia in the fingers was charac- teristic for viremic CHIKV infected patients, while CHIKV- patients hadmore frequent pain in the eyeball compared to viremic CHIKV infected patients, and less frequent arthralgia\n-In the clinical differentiation, the symptoms arthralgia and onset of rashmay therefore be good markers to differentiate Chikungunya fromother exanthematous diseases\n-The gathered detailed information about daily clinical symptoms of acute disease and\nchronic illness of viremic CHIKV infected outpatients in Suriname revealed that the most com- mon reported symptoms were abrupt onset of fever, arthralgia, asthenia and myalgia\n-The fre- quency of pain by location (ankles 54.3%, hands 48.9%, feet 47.8%, knees 40.2%) during acute CHIKV infection was lower than those reported by the TELECHIK cohort study [27] (ankles 74.9%, hands 75.7%, feet 73.1%, knees 67.6%) and the French soldiers cohort (ankles 68%, fin- gers and palms 76%, feet 68%, knees 58%) [28].\n-This finding is consistent with the presumed circulation of the Asian lineage in Suriname, which is less virulent than the ECSA strain circu- lating in the latter population-based studies in La Reunion [17].\n-The overall assigned score of pain intensity in other studies was generally high (i.e. NRS\nscore!7) [25] as was corroborated by our findings (score 8). \n-The intense joint pain caused walking difficulties in almost all our viremic CHIKV infected patients (92.1%), which is even\nhigher than during the outbreak in La Reunion (2005–2006), where 46.4% to 75.0% [21, 25]of the viremic and/or serologically-confirmed patients reported discomfort in performing daily activities such as walking\n-The presence of acute arthritis in 35.8% of our viremic CHIKV infected cohort is lower in comparison to the French soldiers cohort study from La Reunion with 44.8% reporting polyar- thritis [28], as could be expected from the Asian lineage. \n-Moreover, a study from India (Maha- rashtra State) even observed arthritis in 68.8% [31].\n-Symptoms improved gradually during the acute phase, except for skin rash and itching, consistent with previous reports [4, 32]\n-The presence of skin rash, in 37.9% of our patients, falls within the broad range that is reported worldwide (10% to 81%) [33, 34]\n-The general observations on maculopapular rash [35], mostly reported on limbs and trunk, rarely affecting the face and occasionally spreading over the entire body was corroborated by our findings\n-At day 7, fever receded for most patients, but asthenia and arthralgia were still reported by\nmore than 40% of the patients, in coherence with the study of Thiberville et al.[4].\n-Twenty percent of our cohort was symptom-free within 7 days after disease onset, which\nseems slightly more favorable than in La Reunion with a duration of symptoms&amp;lt;15 days for 23% of the cases [25].\n-The manifestation and the course of CHIKV symptoms are variable and depend on several\nfactors such as virus strain, age, gender, immune status [32, 36, 37] and possibly also on the genetic predisposition [38]\n-Earlier studies report that women aremore prone toCHIKV infection [31, 33, 40, 41], consis-\ntent with our results, probably because of greater home-based activities and different clothing behaviors enabling an increased accessibility formosquitoes\n-The inconsistency of sex as factor in exposure to viral infection across countries/communities may be related to different lifestyles and behaviors\n-The occurrence of Chikungunya viral infections in Suriname in all age groups substantiates\nthe general finding.\n-Persistent arthralgia was described in La Reunion and Italy in more than half of the Chikun- gunya patients in outpatients and hospitalized patients [21, 25, 46], while in our setting, arthralgia was observed in 22% of the patients six months after disease onset\n-In this cohort 93.7% of the symptomatic patients still complained about chronic pains 6 months after infection (our study: 22%). \n-This difference could be caused by the less pathological outcome of the Asian lineage presumably present in Suriname compared to the Indian Ocean strain [17]\n-Relapse was less common in Suriname than in the hospitalised-based study from Borgherini et al. (21%) [21]. \n-Moreover, in the population-based French soldier cohort, the more virulent ECSA strain caused a relapse in 58.7% of the patients [28]\n-We could therefore not relate viral load to symptomatology and severity of symp- toms\n-Clinical symptoms were only described for Chikungunya infections in patients consulting a physician in the initial stage of disease. \n-The described symptoms are therefore expected to be more severe than the general symptoms, since less severe or asymptomatic cases were not included\n-Symptomatic differences between viremic CHIKV infected and CHIKV- patients could be obscured, since symptoms of CHIKV- patients were characterized only in the acute phase\n-No serology was performed to differentiate between real negative CHIKV cases and potential CHIKV+ cases in a late stage with no detectable viremia\n-The high value of serologically confirmed CHIKV infections (90.4% IgG) in self-reported\ncases clearly demonstrated the acquired skill of the population to recognize and diagnose CHIKV infection\n-In the community surveillance, more women self-reported to be Chikungunya positive, underlining the observation among the laboratory confirmed CHIKV cases that women are more prone to CHIKV infection. \n-Moreover, also the health care seeking behavior was higher for women than men, corroborating the results of a general study on the utilization of health care services in the USA [51] and underlining the generally poor recovery observed in women\n-The sharp decline of CHIKV after week 40, coincided with the start of the governmental\ncampaign to eliminate mosquito breeding sites, which may have positively impacted the con- tainment of this outbreak. \n-These results thus support country actions to increase effectiveness of vector control and to raise population awareness","page":"1-18","title":"First Chikungunya Outbreak in Suriname; Clinical and Epidemiological Features","type":"article-journal","volume":"10"},"uris":["http://www.mendeley.com/documents/?uuid=c9157fc4-d721-41bb-8e04-f5a16e1c5601"]},{"id":"ITEM-13","itemData":{"DOI":"10.1371/journal.pone.0186923","ISBN":"1111111111","ISSN":"19326203","PMID":"29065182","abstract":"BACKGROUND The emerging chikungunya virus (CHIKV), is an arbovirus causing intense outbreaks in North America. The situation in Mexico is alarming, and CHIKV threatens to spread further throughout North America. Clinical and biological features of CHIKF outbreaks in Mexico have not been well described; thus, we conducted a cross sectional study of a CHIKV outbreak in Chiapas, Southern Mexico to further characterize these features. METHODOLOGY/PRINCIPAL FINDINGS We collected blood samples from patients suspected of having chikungunya fever (CHIKF) who presented to Clinical Hospital ISSSTE Dr. Roberto Nettel in Tapachula, Chiapas, Mexico. In addition to the clinical examination, real-time polymerase chain reaction (PCR) standardized for the Asian Chikungunya lineage and/or enzyme-linked immunosorbent assay for immunoglobulin M (IgM) were used to confirm CHIKV diagnosis. Of a total of 850 patients who presented with probably CHIKV at Hospital \"Dr. Roberto Nettel\", 112 probable CHIKF cases were enrolled in this study from November 2014- June 2015, of which 95 patients (84.8%) were CHIKV positive and 17 were negative (15.2%). Of these 95 CHIKV positive patients, 62 were positive by real-time reverse transcriptase PCR (+qRT-PCR); and 33 were seropositive to +IgM with a negative qRT-PCR. The most frequent symptoms reported were fever (100%), headache (82.3%), polyarthralgia (72.1%), and exanthem (82.3%). Biological abnormalities observed during CHIKV infection were lymphopenia (41.1%), leukopenia (51.6%), elevated transaminases (30.5%-46.3%) and high LDH (46.3%) and CRP (60.0%). CONCLUSION Clinical and biological data obtained from this study is providing more useful information for benchmarking purposes with outbreaks from different parts of the world and would be helpful for better patient care and treatment.","author":[{"dropping-particle":"","family":"Danis-Lozano","given":"Rogelio","non-dropping-particle":"","parse-names":false,"suffix":""},{"dropping-particle":"","family":"Díaz-González","given":"Esteban Eduardo","non-dropping-particle":"","parse-names":false,"suffix":""},{"dropping-particle":"","family":"Trujillo-Murillo","given":"Karina del Carmen","non-dropping-particle":"","parse-names":false,"suffix":""},{"dropping-particle":"","family":"Caballero-Sosa","given":"Sandra","non-dropping-particle":"","parse-names":false,"suffix":""},{"dropping-particle":"","family":"Sepúlveda-Delgado","given":"Jesús","non-dropping-particle":"","parse-names":false,"suffix":""},{"dropping-particle":"","family":"Malo-García","given":"Iliana Rosalía","non-dropping-particle":"","parse-names":false,"suffix":""},{"dropping-particle":"","family":"Canseco-Ávila","given":"Luis Miguel","non-dropping-particle":"","parse-names":false,"suffix":""},{"dropping-particle":"","family":"Salgado-Corsantes","given":"Luis Manuel","non-dropping-particle":"","parse-names":false,"suffix":""},{"dropping-particle":"","family":"Domínguez-Arrevillaga","given":"Sergio","non-dropping-particle":"","parse-names":false,"suffix":""},{"dropping-particle":"","family":"Torres-Zapata","given":"Raúl","non-dropping-particle":"","parse-names":false,"suffix":""},{"dropping-particle":"","family":"Gómez-Cruz","given":"Omar","non-dropping-particle":"","parse-names":false,"suffix":""},{"dropping-particle":"","family":"Fernández-Salas","given":"Ildefonso","non-dropping-particle":"","parse-names":false,"suffix":""}],"container-title":"PLoS ONE","id":"ITEM-13","issue":"10","issued":{"date-parts":[["2017"]]},"note":"-After a year of chikungunya emergence in the Americas, this arbovirus entered Mexico in October 2014 through the Mexico-Guatemala border in Chiapas State [4], but was not reported officially until November of the same year [5]\n-In Mexico, the Asian genotype of the CHIKV is circulating, and transmission is con- strained to Ae. aegypti [6–8]\n-Of the outbreaks in the Americas, only CHIKF outbreaks in Colombia, Trinidad and Grenada have been described in detail [19–21].\n-Clinical variation could be explained by unique immunopathogenic responses of the two CHIKV genotypes. \n-Evidence of the lesser virulence and pathogenicity of the Caribbean lineage (Asian genotype) compared with the Indian Ocean lineage, which evolved from the Eastern/Central/Southern African (ECSA) genotype, was recently obtained using a mouse infection model [23]\n-The clinical presentation good outcomes based on genotype/lineage have been poorly dis-\ncussed. \n-This study is an attempt to document and describe the clinical and biological features of CHIKV outbreak caused by the Caribbean linage in Mexico. \n-In addition, we compared clin- ical descriptions of outbreaks caused by the ECSA-IOL and Asian genotype worldwide with the results obtained in our study.\n-We conducted a cross-sectional observational study in a sec- ondary healthcare hospital in Tapachula, Chiapas, Mexico, at which probable CHIKV cases were recruited and then diagnosed by molecular and serological testing\n-Patients who were admitted in this hospital were included in the study if their clinical symptoms met the follow- ing inclusion criteria for suspicion of CHIKF: acute onset of fever&amp;gt;38.5˚C accompanied by severe arthralgia not explained by other medical conditions in patients residing in the epi- demic area [28]\n-To avoid any confusion between polyarthralgia and arthritis, we differentiated them being the first a transient, inter- mittent, or persistent pain in multiple joints while the second is the inflammation of one or more joints\n-RNA was extracted from 140μL of serum from each sample\n-For molecular diagnostics, one-step qRT-PCR was performed according to the Center of Disease Control (CDC) protocol using primers and probe designed for Caribbean lineage (Asian genotype)\n-Serum samples were screened for anti-CHIKV IgM antibodies by enzyme-linked immunosorbent assay (ELISA)\n-For dengue diagnosis, the samples were tested with Dengue Early ELISA and Dengue IgM Capture ELISA\n-Ministry of Health reported 2,500 probable chikungunya cases distributed in Soconusco Region from November 2014 to June 2015, of which 850 were admitted by Hospital “Dr. Roberto Nettel”. \n-Of these patients, only 112 agreed to enrollment in this study (Fig 1)\n-Ninety-five patients had confirmed CHIKF with 62 being +qRT-PCR and 33 +IgM/-qRT-PCR, while the remaining 17 patients were CHIKV- negative (Fig 1)\n-Only one patient was qRT-PCR and IgM positive and was categorized as a viremic case in subsequent data analysis. \n-None of the confirmed CHIKV cases was DENV- positive by NS1 or IgM ELISA\n-Data are shown only for viremic and post-viremic cases because the numbers of nega- tive cases were too few (17 cases) for meaningful analysis\n-The mean age of patients was similar at 37.2 and 39.2 years for viremic and post-viremic patients, respectively\n-The age groups most affected by CHIKV infection were adults 31–40 and 41–50 years, together accounting for almost half of the CHIKV cases in both phases of disease; how- ever, minors (&amp;lt;20 years) accounted for 12.6% of confirmed cases in both stages\n-Approximately 70% of patients in both phases of disease were female (Table 1)\n-The median numbers of days between symptom onset and consulta- tion (SOC) were 3.0 and 4.0 for viremic and post-viremic patients, respectively\n-The most common symptoms recorded during the viremic stage were fever (100%), polyarthralgia (100.0%), headache (82.3%), exanthem (82.3%), chills (82.3%), and nausea (71.0%)\n-Other symptoms often observed in the viremic patients included pruritus (66.1%), arthritis (58.1%), abdominal pain (46.8%), edema (43.5%) and diarrhea (33.9%).\n-On the other hand, the most frequent symp- toms described in post-viremic patients were polyarthalgia (100%), headache (87.9%), exan- thema (81.8%), chills (75.8%), and nausea (48.5%) and other symptoms developed, such as arthritis (78.8%) and adenopathy (60.6%)\n-The only symptoms that showed substantial differ- ences between phases were arthritis, adenopathy, and nausea (Table 2).\n-Most parameters measured in this study fell within normal ranges in both phases except for hepatic enzymes (AST, ALT, ALP), absolute count of white cells, lymphocytes, LDH and CRP\n-Of these features, however, notable differences between the two phases were observed in lymphocyte count, LDH and CRP levels.\n-Elevated concentration of hepatic enzymes (AST, ALT, ALP) was seen in approximately 30.6–48.4% and 24.4–42.4% of viremic and post- viremic patients, respectively. \n-Low white cell counts occurred in 60–70% of cases in both dis- ease stages, and lymphopenia was significantly more frequent in viremic patients (56.6%) than in post-viremic patients (12.1%). \n-Moreover, LDH levels were significantly more frequent in post-viremic patients (69.7%) than in viremic patients (33.9%). \n-CRP was expectedly elevated in the viremic patients of infection (61.0%) but normal in all post-viremic patients\n-The key results were as follows: \n-1) of 112 probable CHIKF cases, 95 cases (84.8%) were con-firmed by qRT-PCR (33) or IgM ELISA (62) being adults and females more affected; \n-2) fever, polyarthralgia, exanthem, and headache were the most common symptoms observed in patients, however, adenopathies that had not been deeply described in previous studies were also found in our study, \n-3) in the disease onset, symptomatology between previous IOL outbreaks and Mexican outbreak caused by Asian lineage seems to be similar and \n-4) biological abnormalities observed during CHIKV infection were lymphopenia, leukopenia, elevated transaminases and high LDH and CRP\n-Lack of herd immunity in the region may explain why CHIKV infections occurred more often in adults than in old and young patients [32].\n-While Thiberville et al.\n(2009), Reller et al. (2013), and Win et al. (2010) found a higher proportion of affected males, Mattar et al. (2015), Sahadeo et al. (2015), Macpherson et al. (2016) and our study found a higher proportion of infected females\n-Biased sampling may explain differences among these studies\n-It is important to consider that CHIKV transmission might have occurred more in home-envi- ronments putting housewives at major risk of infection, such as was described in previous reports of dengue seroprevalence in Mexico [33]\n-The most common symptoms reported by all previous studies including ours were fever (80–100%), polyarthralgia (80–100%), headache (50–80%), rash (30–70%), and digestive alter- ations (20–80%).\n-The occurrence of lymphadenopathy possibly may have been underdiagnosed in the rest of studies, given that it may occur toward the end of the febrile period, during recovery from the infection, and appears to be self-limiting [37].\n-Regarding arthritis and edema, the lack of sufficient data makes determining the prevalence of these symptoms difficult.\n-Data including viral genotype from the La Reunion Island, Singapore, Gabon, Sri Lanka, Colombia, and Trinidad &amp;amp; Tobago outbreaks are included in Table 4.\n-Although the Caribbean Asian lineage of CHIKV has been reported as less virulent than the IOL lineage [23], the Asian lineage outbreak from Chiapas and the rest of the ECSA-diverged IOL outbreaks worldwide appear to behave clinically similarly during the first 3–4 days of infection\n-We obtained a biased sampling, including\nonly patients for one hospital because of the ease of obtaining samples from its clinics, thus, not allowing for a sample that was truly representative of the general population.","page":"1-15","title":"Clinical characterization of acute and convalescent illness of confirmed chikungunya cases from Chiapas, S. Mexico: A cross sectional study","type":"article-journal","volume":"12"},"uris":["http://www.mendeley.com/documents/?uuid=6909786a-0eba-4630-b4db-bd53cb4e5c1d"]},{"id":"ITEM-14","itemData":{"DOI":"10.1016/j.jaut.2016.12.007","ISSN":"08968411","author":[{"dropping-particle":"","family":"Anaya","given":"Juan-Manuel","non-dropping-particle":"","parse-names":false,"suffix":""},{"dropping-particle":"","family":"Rodríguez","given":"Yhojan","non-dropping-particle":"","parse-names":false,"suffix":""},{"dropping-particle":"","family":"Monsalve","given":"Diana M.","non-dropping-particle":"","parse-names":false,"suffix":""},{"dropping-particle":"","family":"Vega","given":"Daniel","non-dropping-particle":"","parse-names":false,"suffix":""},{"dropping-particle":"","family":"Ojeda","given":"Ernesto","non-dropping-particle":"","parse-names":false,"suffix":""},{"dropping-particle":"","family":"González-Bravo","given":"Diana","non-dropping-particle":"","parse-names":false,"suffix":""},{"dropping-particle":"","family":"Rodríguez-Jiménez","given":"Mónica","non-dropping-particle":"","parse-names":false,"suffix":""},{"dropping-particle":"","family":"Pinto-Díaz","given":"Carlos A.","non-dropping-particle":"","parse-names":false,"suffix":""},{"dropping-particle":"","family":"Chaparro","given":"Pablo","non-dropping-particle":"","parse-names":false,"suffix":""},{"dropping-particle":"","family":"Gunturiz","given":"María L.","non-dropping-particle":"","parse-names":false,"suffix":""},{"dropping-particle":"","family":"Ansari","given":"Aftab A.","non-dropping-particle":"","parse-names":false,"suffix":""},{"dropping-particle":"","family":"Gershwin","given":"M. Eric","non-dropping-particle":"","parse-names":false,"suffix":""},{"dropping-particle":"","family":"Molano-González","given":"Nicolás","non-dropping-particle":"","parse-names":false,"suffix":""},{"dropping-particle":"","family":"Ramírez-Santana","given":"Carolina","non-dropping-particle":"","parse-names":false,"suffix":""},{"dropping-particle":"","family":"Acosta-Ampudia","given":"Yeny","non-dropping-particle":"","parse-names":false,"suffix":""}],"container-title":"Journal of Autoimmunity","id":"ITEM-14","issued":{"date-parts":[["2017","2"]]},"page":"123-138","title":"A comprehensive analysis and immunobiology of autoimmune neurological syndromes during the Zika virus outbreak in Cúcuta, Colombia","type":"article-journal","volume":"77"},"uris":["http://www.mendeley.com/documents/?uuid=114cec3e-4724-4f36-ab01-74ffa5ea8909"]},{"id":"ITEM-15","itemData":{"DOI":"10.1371/journal.pone.0181472","ISBN":"1111111111","ISSN":"19326203","PMID":"28817648","abstract":"BACKGROUND This study aimed to derive and validate a score for Chikungunya virus (CHIKV) infection screening in old people admitted to acute care units. METHODS This study was performed in the Martinique University Hospitals from retrospective cases. Patients were aged 65+, admitted to acute care units for suspected CHIKV infection in 2014, with biological testing using Reverse Transcription Polymerase Chain Reaction (RT-PCR). RT-PCR was used as the gold standard. A screening score was created using adjusted odds ratios of factors associated with positive RT-PCR derived from a multivariable logistic regression model. A ROC curve was used to determine the best cut-off of the score. Bootstrap analysis was used to evaluate its internal validity. RESULTS In all, 687 patients were included, 68% with confirmed CHIKV infection, and 32% with laboratory-unconfirmed CHIKV infection. Mean age was 80±8 years, 51% were women. Four variables were found to be independently associated with positive RT-PCR (fever: 3 points; arthralgia of the ankle: 2 points; lymphopenia: 6 points; absence of neutrophil leucocytosis: 10 points). The best cut-off was score ≥12; sensitivity was 87% (83%-90%) and specificity was 70% (63%-76%). CONCLUSION This score shows good diagnostic performance and good internal validation and could be helpful to screen aged people for CHIKV infection.","author":[{"dropping-particle":"","family":"Godaert","given":"Lidvine","non-dropping-particle":"","parse-names":false,"suffix":""},{"dropping-particle":"","family":"Bartholet","given":"Seendy","non-dropping-particle":"","parse-names":false,"suffix":""},{"dropping-particle":"","family":"Najioullah","given":"Fatiha","non-dropping-particle":"","parse-names":false,"suffix":""},{"dropping-particle":"","family":"Hentzien","given":"Maxime","non-dropping-particle":"","parse-names":false,"suffix":""},{"dropping-particle":"","family":"Fanon","given":"Jean Luc","non-dropping-particle":"","parse-names":false,"suffix":""},{"dropping-particle":"","family":"Césaire","given":"Raymond","non-dropping-particle":"","parse-names":false,"suffix":""},{"dropping-particle":"","family":"Dramé","given":"Moustapha","non-dropping-particle":"","parse-names":false,"suffix":""}],"container-title":"PLoS ONE","id":"ITEM-15","issue":"8","issued":{"date-parts":[["2017"]]},"note":"-Fatality increases in populations with atypical presentations, and the incidence of such atypical, serious or fatal cases increases with age\n-Subjects over 85 years have been shown to be at increased risk of dying [14], and the mortality rate is five times higher in subjects aged 65 years or older (65+) than among those under 45 years of age [11]\n-Therefore, old people who have a symptom profile consistent with CHIKV infection must be diagnosed rapidly.\n-Establishing a diagnosis of CHIKV infection in a simple and reliable way is very challenging\n-Diagnosis based solely on physical examination may underestimate the magnitude of the epidemic [9]\n-The systematic use of bio- logical diagnosis during an outbreak is not always feasible, especially in low- and middle- income countries [18]\n-Godaert et al [19] recently showed that the only two existing screening tools are not useful in aged subjects. \n-Indeed, the Mayotte tool [20], and the Reunion Island tool [21], which both work well in younger populations, have very poor clini- metric properties in the aged people. \n-Thus, the aim of this study was to develop and validate a new CHIKV screening score specifically for use in the aged population\n-Eligible patients were aged 65 years or older, admitted to acute care units including the emergency department (ED), for suspected CHIKV infection (presence of fever or arthralgia at admission), from 10 January to 31 December 2014, and who underwent biolog- ical testing using Reverse Transcription Polymerase Chain Reaction (RT-PCR)\n-Only patients presenting within three days of the onset of symptoms were included\n-We recorded baseline characteristics including age, sex, and presence or absence of the follow- ing features: fever, arthralgia (any of the following: knee, ankle, metacarpo-phalangeal joints, wrist, elbow, shoulder girdle, and pelvis), low back pain, myalgia, digestive symptoms (nausea, vomiting, diarrhoea. . .) or neurological symptoms (headaches, space-time disorientation, sei- zures, neurological deficit, unconsciousness. . .), and comorbidity burden, assessed using Charlson’s comorbidity index\n-Quantitative variables are described as mean±standard deviation (SD), and categorical vari- ables as number (percentage)\n-Bivariable relationships between each risk factor and CHIK+ status were assessed using\nlogistic regression model with one explanatory variable. \n-Confirmed diagnosis established using RT-PCR was the outcome; baseline characteristics were considered as potential explana- tory variables\n-Multivariable logistic regression was performed to derive the prediction model. \n-The selec-tion of the candidate variables to be included in the multivariable model was done using a manual stepwise method. \n-The thresholds for entry into and exit from the model were p&amp;lt;0.20 and p&amp;lt;0.10, respectively. Results are presented as odds ratios (OR) and 95% confidence inter- val (CI)\n-A point value was assigned to each independent factor according to the adjusted odds ratio\nof the final model. \n-Point values were rounded to the nearest integer and summed\n-The area under the receiver operating characteristics (ROC) curve was calculated (C-statis-tic), and Hosmer and Lemeshow’s goodness-of-fit test was used to assess the model perfor- mance, including discrimination and calibration\n-Bootstrap analysis was also performed to evaluate the internal validity of the model.\n-Replication on 2000 different samples drawn with replacement was performed using the bootstrap method\n-The ROC curve was used to deter- mine the cut-off value of the score that best discriminated patients with positive RT-PCR (CHIK+) from patients with negative RT-PCR (CHIK-).\n-The ROC Curve is a plot of the true positive rate (Sensitivity) against the false positive rate (1-Specificity). \n-The cut-off value repre- sents the point on the ROC curve that maximizes both sensitivity and specificity\n-The 95% confidence interval (CI) of the C-statistic was also obtained using bootstrap methods. \n-The following diagnostic indices and their 95% CI were computed: Sensitivity, specificity, positive predictive value, negative predictive value.\n-During the epidemic that was ongoing 894 patients had RT-PCR for suspected CHIKV in our centre.\n-Among these, 207 were excluded because of missing clinical or biological data. \n-The score was not computed for 24 subjects because of missing data for variables included in the multivariable analysis\n-Excluded subjects did not differ significantly from included subjects in terms of age (79.0±8.0 vs. 80.4±8.0 years, respectively) or sex (49% vs. 51% women, respectively).\n-CHIK+ patients (n = 467) and CHIK- patients (n = 220) included in the analysis did not\ndiffer significantly in terms of age (p = 0.33), sex (p = 0.09), or Charlson’s comorbidity score (p = 0.73)\n-By multivariable analysis (Table 2), four variables were found to be independently associ-ated with CHIK+ status, namely fever, arthralgia of the ankle, lymphopenia, and absence of neutrophil leukocytosis\n-Bootstrap methods showed good internal validity of the final model. \n-The point values assigned to each of the predictive factors identified in the final model are listed in Table 2\n-Scores ranged from 0 to 21, with an average of 14±6. Fig 2 presents the ROC curve. \n-The uncorrected C-statistic was the same as the bootstrapped C-statistic, namely 0.86 (95% CI: 0.83–0.89). \n-The ROC curve identified the cut-off value for the score that maximized both sen- sitivity and specificity.\n-A score greater or equal 12 was considered as the best cut-off to identify\n-CHIK+ patients, with a sensitivity of 87% (95% CI: 83%-90%) and a specificity of 70% (95% CI: 63%-76%). \n-Other diagnostic indices are presented in Table 3\n-We developed and validated a score to screen for CHIKV in old patients.\n-The score includes four variables (fever, arthralgia of the ankle, lymphopenia, and absence of neutrophil leukocy- tosis) identified using multivariable logistic regression\n-These variables are independently asso- ciated with positive RT-PCR status, and are used in routine practice\n-Although polyarthralgia is reported in 87% to 98% of cases in young adults [22], and joint pain occurs mainly in peripheral joints such as the ankle or wrist [23], in our study only six in ten persons with CHIKV reported having arthralgia. \n-There are two possible expla- nations for this observation. \n-Firstly, either old people underreport pain because of its chronic- ity, or secondly, the manifestations of acute illness differ between older and younger adults\n-In our study, arthralgia of ankle was found to be an independent predictive factor of positive RT-PCR. \n-In aged people, this sign appears to be more characteristic than other locali- sations, such as the knee [28, 29]\n-The score developed and validated here is the first that is specifically dedicated to the aged population. \n-It was derived using usual and accurate statistical methods. \n-Moreover, its internal validation was very good. Its accuracy in old people is better than that of scores developed in younger populations [20, 21]\n-Our score specifically targets older patients, who may have different clinical symptom profiles than younger subjects\n-As stated by Sissoko et al [20], in the context of an outbreak, the time and resources required for compulsory laboratory confirmation are lacking. \n-Hence, our score is potentially useful, as it is derived from easy-to-access data (clinical features, and blood count)\n-The score is thus easy to calculate by simply summing the different point values assigned to the four predictors. \n-A cut-off established at 12 points or more enables the identification of CHIK+ subjects, with good accuracy, and good pre-test (sensitivity and specificity), and post-test (PPV, PNV) performances. \n-We therefore believe that this score could be widely used\n-Conversely, we acknowledge that the main limitation relates to the absence of external vali-\ndation.","page":"1-9","title":"Screening for Chikungunya virus infection in aged people: Development and internal validation of a new score","type":"article-journal","volume":"12"},"uris":["http://www.mendeley.com/documents/?uuid=e7cd3965-6cca-4001-9919-c8a2a0754c83"]},{"id":"ITEM-16","itemData":{"DOI":"10.1371/journal.pone.0179725","ISBN":"1111111111","ISSN":"1932-6203","PMID":"28650987","abstract":"BACKGROUND Zika is a new disease in the American continent and its surveillance is of utmost importance, especially because of its ability to cause neurological manifestations as Guillain-Barré syndrome and serious congenital malformations through vertical transmission. The detection of suspected cases by the surveillance system depends on the case definition adopted. As the laboratory diagnosis of Zika infection still relies on the use of expensive and complex molecular techniques with low sensitivity due to a narrow window of detection, most suspected cases are not confirmed by laboratory tests, mainly reserved for pregnant women and newborns. In this context, an accurate definition of a suspected Zika case is crucial in order for the surveillance system to gauge the magnitude of an epidemic. METHODOLOGY We evaluated the accuracy of various Zika case definitions in a scenario where Dengue and Chikungunya viruses co-circulate. Signs and symptoms that best discriminated PCR confirmed Zika from other laboratory confirmed febrile or exanthematic diseases were identified to propose and test predictive models for Zika infection based on these clinical features. RESULTS AND DISCUSSION Our derived score prediction model had the best performance because it demonstrated the highest sensitivity and specificity, 86·6% and 78·3%, respectively. This Zika case definition also had the highest values for auROC (0·903) and R2 (0·417), and the lowest Brier score 0·096. CONCLUSIONS In areas where multiple arboviruses circulate, the presence of rash with pruritus or conjunctival hyperemia, without any other general clinical manifestations such as fever, petechia or anorexia is the best Zika case definition.","author":[{"dropping-particle":"","family":"Braga","given":"José Ueleres","non-dropping-particle":"","parse-names":false,"suffix":""},{"dropping-particle":"","family":"Bressan","given":"Clarisse","non-dropping-particle":"","parse-names":false,"suffix":""},{"dropping-particle":"","family":"Dalvi","given":"Ana Paula Razal","non-dropping-particle":"","parse-names":false,"suffix":""},{"dropping-particle":"","family":"Calvet","given":"Guilherme Amaral","non-dropping-particle":"","parse-names":false,"suffix":""},{"dropping-particle":"","family":"Daumas","given":"Regina Paiva","non-dropping-particle":"","parse-names":false,"suffix":""},{"dropping-particle":"","family":"Rodrigues","given":"Nadia","non-dropping-particle":"","parse-names":false,"suffix":""},{"dropping-particle":"","family":"Wakimoto","given":"Mayumi","non-dropping-particle":"","parse-names":false,"suffix":""},{"dropping-particle":"","family":"Nogueira","given":"Rita Maria Ribeiro","non-dropping-particle":"","parse-names":false,"suffix":""},{"dropping-particle":"","family":"Nielsen-Saines","given":"Karin","non-dropping-particle":"","parse-names":false,"suffix":""},{"dropping-particle":"","family":"Brito","given":"Carlos","non-dropping-particle":"","parse-names":false,"suffix":""},{"dropping-particle":"","family":"Bispo de Filippis","given":"Ana Maria","non-dropping-particle":"","parse-names":false,"suffix":""},{"dropping-particle":"","family":"Brasil","given":"Patrícia","non-dropping-particle":"","parse-names":false,"suffix":""}],"container-title":"Plos One","id":"ITEM-16","issue":"6","issued":{"date-parts":[["2017"]]},"page":"e0179725","title":"Accuracy of Zika virus disease case definition during simultaneous Dengue and Chikungunya epidemics","type":"article-journal","volume":"12"},"uris":["http://www.mendeley.com/documents/?uuid=8a918fa0-da2e-492e-990d-4822973d68c0"]},{"id":"ITEM-17","itemData":{"DOI":"10.1093/cid/ciy1083","ISSN":"1537-6591","PMID":"30561554","abstract":"Background Since their emergence in the Americas, chikungunya (CHIKV) and Zika (ZIKV) viruses co-circulate with dengue virus (DENV), hampering clinical diagnosis. We investigated clinical and epidemiological characteristics of arboviral infections during the introduction and spread of CHIKV and ZIKV through northeastern Brazil. Methods Surveillance for arboviral diseases among febrile patients was performed at an emergency health unit of Salvador, Brazil between Sep/2014-Jul/2016. We interviewed patients to collect data on symptoms, reviewed medical records to obtain the presumptive diagnoses, and performed molecular and serological testing to confirm DENV, CHIKV, ZIKV, or non-specific flavivirus (FLAV) diagnosis. Results f 948 participants, 247 (26.1%) had an acute infection, of which 224 (23.6%) were single infections (DENV: 32, or 3.4%; CHIKV: 159, 16.7%; ZIKV: 13, 1.4%; and FLAV: 20, 2.1%), and 23 (2.4%) co-infections (DENV/CHIKV: 13, 1.4%; CHIKV/FLAV: 9, 0.9%; and DEN/ZIKV: 1, 0.1%). An additional 133 (14.0%) patients had serological evidence for a recent arboviral infection. Patients with Zika presented rash (69.2%) and pruritus (69.2%) more frequently than those with dengue (37.5% and 31.2%, respectively) and chikungunya (22.9% and 14.7%, respectively) (P&lt;0.001 for both comparisons). Conversely, arthralgia was more common in chikungunya (94.9%) and FLAV/CHIKV (100.0%) than in dengue (59.4%) and Zika (53.8%) (P&lt;0.001). A correct presumptive clinical diagnosis was made for 9-23% of the confirmed patients. Conclusions Arboviral infections are frequent causes of febrile illness. Co-infections are not rare events during periods of intense, concomitant arboviral transmission. Given the challenge to clinically distinguish these infections, there is an urgent need for rapid, point-of-care, multiplex diagnostics.","author":[{"dropping-particle":"","family":"O Silva","given":"Monaíse M","non-dropping-particle":"","parse-names":false,"suffix":""},{"dropping-particle":"","family":"Tauro","given":"Laura B","non-dropping-particle":"","parse-names":false,"suffix":""},{"dropping-particle":"","family":"Kikuti","given":"Mariana","non-dropping-particle":"","parse-names":false,"suffix":""},{"dropping-particle":"","family":"Anjos","given":"Rosângela O","non-dropping-particle":"","parse-names":false,"suffix":""},{"dropping-particle":"","family":"Santos","given":"Viviane C","non-dropping-particle":"","parse-names":false,"suffix":""},{"dropping-particle":"","family":"Gonçalves","given":"Thaiza S F","non-dropping-particle":"","parse-names":false,"suffix":""},{"dropping-particle":"","family":"Paploski","given":"Igor A D","non-dropping-particle":"","parse-names":false,"suffix":""},{"dropping-particle":"","family":"Moreira","given":"Patrícia S S","non-dropping-particle":"","parse-names":false,"suffix":""},{"dropping-particle":"","family":"Nascimento","given":"Leile C J","non-dropping-particle":"","parse-names":false,"suffix":""},{"dropping-particle":"","family":"Campos","given":"Gúbio S","non-dropping-particle":"","parse-names":false,"suffix":""},{"dropping-particle":"","family":"Ko","given":"Albert I","non-dropping-particle":"","parse-names":false,"suffix":""},{"dropping-particle":"","family":"Weaver","given":"Scott C","non-dropping-particle":"","parse-names":false,"suffix":""},{"dropping-particle":"","family":"Reis","given":"Mitermayer G","non-dropping-particle":"","parse-names":false,"suffix":""},{"dropping-particle":"","family":"Kitron","given":"Uriel","non-dropping-particle":"","parse-names":false,"suffix":""},{"dropping-particle":"","family":"Ribeiro","given":"Guilherme S","non-dropping-particle":"","parse-names":false,"suffix":""}],"container-title":"Clinical infectious diseases : an official publication of the Infectious Diseases Society of America","id":"ITEM-17","issued":{"date-parts":[["2018","12","18"]]},"title":"Concomitant transmission of dengue, chikungunya and Zika viruses in Brazil: Clinical and epidemiological findings from surveillance for acute febrile illness.","type":"article-journal","volume":"8"},"uris":["http://www.mendeley.com/documents/?uuid=19a1cdfe-de93-4d0a-8b81-4a1da149d2e1"]},{"id":"ITEM-18","itemData":{"DOI":"10.1111/tmi.13147","ISSN":"13653156","abstract":"OBJECTIVE To estimate the age-specific incidence of symptomatic dengue and chikungunya in Colombia. METHOD A passive facility-based fever surveillance study was conducted among individuals with undifferentiated fever. Confirmatory diagnostics included serological and molecular tests in paired samples, and surveillance's underreporting was assessed using capture-recapture methods. RESULTS Of 839 febrile participants 686 completed the study. There were 33.2% (295/839) dengue infections (51% primary infections), and 35.9% (191/532) of negative dengue cases there were chikungunya cases. On average, dengue cases were younger (median = 18 years) than chikungunya cases (median = 25 years). Thrombocytopaenia and abdominal pain were the main dengue predictors, while presence of rash was the main predictor for chikungunya diagnosis. Underreporting of dengue was 31%; the estimated expansion factors indicate an underreporting rate of dengue cases of threefold for all cases and of almost sixfold for inpatients. CONCLUSIONS These findings highlight the ongoing coexistence of both arboviruses, a distinct clinical profile of each condition in the study area that could be used by clinicians to generate a differential diagnosis, and the presence of underreporting, mostly among hospitalised cases.","author":[{"dropping-particle":"","family":"Carabali","given":"Mabel","non-dropping-particle":"","parse-names":false,"suffix":""},{"dropping-particle":"","family":"Lim","given":"Jacqueline K.","non-dropping-particle":"","parse-names":false,"suffix":""},{"dropping-particle":"","family":"Palencia","given":"Diana C.","non-dropping-particle":"","parse-names":false,"suffix":""},{"dropping-particle":"","family":"Lozano-Parra","given":"Anyela","non-dropping-particle":"","parse-names":false,"suffix":""},{"dropping-particle":"","family":"Gelvez","given":"Rosa Margarita","non-dropping-particle":"","parse-names":false,"suffix":""},{"dropping-particle":"","family":"Lee","given":"Kang Sung","non-dropping-particle":"","parse-names":false,"suffix":""},{"dropping-particle":"","family":"Florez","given":"Janeth P.","non-dropping-particle":"","parse-names":false,"suffix":""},{"dropping-particle":"","family":"Herrera","given":"Victor Mauricio","non-dropping-particle":"","parse-names":false,"suffix":""},{"dropping-particle":"","family":"Kaufman","given":"Jay S.","non-dropping-particle":"","parse-names":false,"suffix":""},{"dropping-particle":"","family":"Rojas","given":"Elsa M.","non-dropping-particle":"","parse-names":false,"suffix":""},{"dropping-particle":"","family":"Villar","given":"Luis Angel","non-dropping-particle":"","parse-names":false,"suffix":""}],"container-title":"Tropical Medicine and International Health","id":"ITEM-18","issue":"11","issued":{"date-parts":[["2018"]]},"page":"1231-1241","title":"Burden of dengue among febrile patients at the time of chikungunya introduction in Piedecuesta, Colombia","type":"article-journal","volume":"23"},"uris":["http://www.mendeley.com/documents/?uuid=f678ae22-dcce-4d51-8828-58c3b74f4c1d"]},{"id":"ITEM-19","itemData":{"DOI":"10.1186/s13104-018-3290-0","ISSN":"1756-0500","author":[{"dropping-particle":"","family":"Sánchez-Carbonel","given":"José","non-dropping-particle":"","parse-names":false,"suffix":""},{"dropping-particle":"","family":"Tantaléan-Yépez","given":"Derek","non-dropping-particle":"","parse-names":false,"suffix":""},{"dropping-particle":"","family":"Aguilar-Luis","given":"Miguel Angel","non-dropping-particle":"","parse-names":false,"suffix":""},{"dropping-particle":"","family":"Silva-Caso","given":"Wilmer","non-dropping-particle":"","parse-names":false,"suffix":""},{"dropping-particle":"","family":"Weilg","given":"Pablo","non-dropping-particle":"","parse-names":false,"suffix":""},{"dropping-particle":"","family":"Vásquez-Achaya","given":"Fernando","non-dropping-particle":"","parse-names":false,"suffix":""},{"dropping-particle":"","family":"Costa","given":"Luis","non-dropping-particle":"","parse-names":false,"suffix":""},{"dropping-particle":"","family":"Martins-Luna","given":"Johanna","non-dropping-particle":"","parse-names":false,"suffix":""},{"dropping-particle":"","family":"Sandoval","given":"Isabel","non-dropping-particle":"","parse-names":false,"suffix":""},{"dropping-particle":"","family":"Valle-Mendoza","given":"Juana","non-dropping-particle":"del","parse-names":false,"suffix":""}],"container-title":"BMC Research Notes","id":"ITEM-19","issue":"1","issued":{"date-parts":[["2018","12","14"]]},"page":"175","publisher":"BioMed Central","title":"Identification of infection by Chikungunya, Zika, and Dengue in an area of the Peruvian coast. Molecular diagnosis and clinical characteristics","type":"article-journal","volume":"11"},"uris":["http://www.mendeley.com/documents/?uuid=3ca8ad1e-d95a-4870-b026-adb8b20e0058"]},{"id":"ITEM-20","itemData":{"DOI":"10.1371/currents.outbreaks.0bf6aeb4d30824de63c4d5d745b217f5","ISSN":"2157-3999","author":[{"dropping-particle":"","family":"Azeredo","given":"Elzinandes Leal","non-dropping-particle":"","parse-names":false,"suffix":""},{"dropping-particle":"","family":"Hoscher Romanholi","given":"Izilyanne","non-dropping-particle":"","parse-names":false,"suffix":""},{"dropping-particle":"","family":"Badolato-Corrêa","given":"Jessica","non-dropping-particle":"","parse-names":false,"suffix":""},{"dropping-particle":"","family":"Cunha","given":"Rivaldo","non-dropping-particle":"","parse-names":false,"suffix":""},{"dropping-particle":"","family":"Barbosa","given":"Luciana Santos","non-dropping-particle":"","parse-names":false,"suffix":""},{"dropping-particle":"","family":"de-Oliveira-Pinto","given":"Luzia Maria","non-dropping-particle":"","parse-names":false,"suffix":""},{"dropping-particle":"","family":"Dal Fabbro","given":"Márcia","non-dropping-particle":"","parse-names":false,"suffix":""},{"dropping-particle":"","family":"Santos","given":"Flavia Barreto","non-dropping-particle":"dos","parse-names":false,"suffix":""},{"dropping-particle":"","family":"Sánchez-Arcila","given":"Juan Camilo","non-dropping-particle":"","parse-names":false,"suffix":""},{"dropping-particle":"","family":"Nunes","given":"Priscila Conrado Guerra","non-dropping-particle":"","parse-names":false,"suffix":""},{"dropping-particle":"","family":"Filippis","given":"Ana Maria","non-dropping-particle":"de","parse-names":false,"suffix":""},{"dropping-particle":"","family":"Souza","given":"Thiara Manuele Alves","non-dropping-particle":"","parse-names":false,"suffix":""}],"container-title":"PLoS Currents","id":"ITEM-20","issued":{"date-parts":[["2018"]]},"title":"Clinical and Laboratory Profile of Zika and Dengue Infected Patients: Lessons Learned From the Co-circulation of Dengue, Zika and Chikungunya in Brazil","type":"article-journal"},"uris":["http://www.mendeley.com/documents/?uuid=37c68539-8a51-4da5-a53c-34db0b33c9a9"]},{"id":"ITEM-21","itemData":{"DOI":"10.1590/0037-8682-0347-2018","ISBN":"0037868203472","ISSN":"1678-9849","author":[{"dropping-particle":"","family":"Vega","given":"Farley Liliana Romero","non-dropping-particle":"","parse-names":false,"suffix":""},{"dropping-particle":"","family":"Bezerra","given":"Juliana Maria Trindade","non-dropping-particle":"","parse-names":false,"suffix":""},{"dropping-particle":"","family":"Said","given":"Rodrigo Fabiano de Carmo","non-dropping-particle":"","parse-names":false,"suffix":""},{"dropping-particle":"da","family":"Gama Neto","given":"Aloysio Nogueira","non-dropping-particle":"","parse-names":false,"suffix":""},{"dropping-particle":"","family":"Cotrim","given":"Emanuela Cardoso","non-dropping-particle":"","parse-names":false,"suffix":""},{"dropping-particle":"","family":"Mendez","given":"Dora","non-dropping-particle":"","parse-names":false,"suffix":""},{"dropping-particle":"","family":"Amâncio","given":"Frederico Figueiredo","non-dropping-particle":"","parse-names":false,"suffix":""},{"dropping-particle":"","family":"Carneiro","given":"Mariângela","non-dropping-particle":"","parse-names":false,"suffix":""}],"container-title":"Revista da Sociedade Brasileira de Medicina Tropical","id":"ITEM-21","issue":"0","issued":{"date-parts":[["2019","1","14"]]},"page":"1-9","title":"Emergence of chikungunya and Zika in a municipality endemic to dengue, Santa Luzia, MG, Brazil, 2015-2017","type":"article-journal","volume":"52"},"uris":["http://www.mendeley.com/documents/?uuid=52baf678-b6ac-4d12-8ee6-b5324039bd0e"]}],"mendeley":{"formattedCitation":"&lt;sup&gt;1–21&lt;/sup&gt;","plainTextFormattedCitation":"1–21","previouslyFormattedCitation":"[10,11,20–29,12,30,13–19]"},"properties":{"noteIndex":0},"schema":"https://github.com/citation-style-language/schema/raw/master/csl-citation.json"}</w:instrText>
            </w:r>
            <w:r w:rsidRPr="000A6CBE">
              <w:rPr>
                <w:rFonts w:ascii="Times New Roman" w:hAnsi="Times New Roman"/>
                <w:sz w:val="16"/>
                <w:szCs w:val="16"/>
                <w:lang w:val="en-GB"/>
              </w:rPr>
              <w:fldChar w:fldCharType="separate"/>
            </w:r>
            <w:r w:rsidR="00B77BE7" w:rsidRPr="00B77BE7">
              <w:rPr>
                <w:rFonts w:ascii="Times New Roman" w:hAnsi="Times New Roman"/>
                <w:noProof/>
                <w:sz w:val="16"/>
                <w:szCs w:val="16"/>
                <w:vertAlign w:val="superscript"/>
                <w:lang w:val="en-GB"/>
              </w:rPr>
              <w:t>1–21</w:t>
            </w:r>
            <w:r w:rsidRPr="000A6CBE">
              <w:rPr>
                <w:rFonts w:ascii="Times New Roman" w:hAnsi="Times New Roman"/>
                <w:sz w:val="16"/>
                <w:szCs w:val="16"/>
                <w:lang w:val="en-GB"/>
              </w:rPr>
              <w:fldChar w:fldCharType="end"/>
            </w:r>
          </w:p>
        </w:tc>
      </w:tr>
      <w:tr w:rsidR="00A8610A" w:rsidRPr="000A6CBE" w14:paraId="2C2B04CF" w14:textId="77777777" w:rsidTr="005706DB">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152" w:type="pct"/>
            <w:tcBorders>
              <w:top w:val="nil"/>
              <w:left w:val="nil"/>
              <w:bottom w:val="nil"/>
              <w:right w:val="nil"/>
            </w:tcBorders>
            <w:shd w:val="clear" w:color="auto" w:fill="auto"/>
            <w:vAlign w:val="center"/>
          </w:tcPr>
          <w:p w14:paraId="2B71DB22" w14:textId="77777777" w:rsidR="00A8610A" w:rsidRPr="000A6CBE" w:rsidRDefault="00A8610A" w:rsidP="005706DB">
            <w:pPr>
              <w:pStyle w:val="MDPI42tablebody"/>
              <w:spacing w:line="480" w:lineRule="auto"/>
              <w:jc w:val="left"/>
              <w:rPr>
                <w:rFonts w:ascii="Times New Roman" w:hAnsi="Times New Roman"/>
                <w:bCs w:val="0"/>
                <w:sz w:val="22"/>
                <w:szCs w:val="22"/>
                <w:lang w:val="en-GB"/>
              </w:rPr>
            </w:pPr>
            <w:r w:rsidRPr="000A6CBE">
              <w:rPr>
                <w:rFonts w:ascii="Times New Roman" w:hAnsi="Times New Roman"/>
                <w:bCs w:val="0"/>
                <w:sz w:val="22"/>
                <w:szCs w:val="22"/>
                <w:lang w:val="en-GB"/>
              </w:rPr>
              <w:t>Headache</w:t>
            </w:r>
          </w:p>
        </w:tc>
        <w:tc>
          <w:tcPr>
            <w:tcW w:w="894" w:type="pct"/>
            <w:tcBorders>
              <w:top w:val="nil"/>
              <w:left w:val="nil"/>
              <w:bottom w:val="nil"/>
              <w:right w:val="nil"/>
            </w:tcBorders>
            <w:shd w:val="clear" w:color="auto" w:fill="auto"/>
            <w:vAlign w:val="center"/>
          </w:tcPr>
          <w:p w14:paraId="49F0816A" w14:textId="77777777"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73.33</w:t>
            </w:r>
          </w:p>
        </w:tc>
        <w:tc>
          <w:tcPr>
            <w:tcW w:w="909" w:type="pct"/>
            <w:tcBorders>
              <w:top w:val="nil"/>
              <w:left w:val="nil"/>
              <w:bottom w:val="nil"/>
              <w:right w:val="nil"/>
            </w:tcBorders>
            <w:shd w:val="clear" w:color="auto" w:fill="auto"/>
            <w:vAlign w:val="center"/>
          </w:tcPr>
          <w:p w14:paraId="2AA1A616" w14:textId="77777777"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64.14</w:t>
            </w:r>
          </w:p>
        </w:tc>
        <w:tc>
          <w:tcPr>
            <w:tcW w:w="909" w:type="pct"/>
            <w:tcBorders>
              <w:top w:val="nil"/>
              <w:left w:val="nil"/>
              <w:bottom w:val="nil"/>
              <w:right w:val="nil"/>
            </w:tcBorders>
            <w:shd w:val="clear" w:color="auto" w:fill="auto"/>
            <w:vAlign w:val="center"/>
          </w:tcPr>
          <w:p w14:paraId="166D6705" w14:textId="77777777"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72.19</w:t>
            </w:r>
          </w:p>
        </w:tc>
        <w:tc>
          <w:tcPr>
            <w:tcW w:w="1136" w:type="pct"/>
            <w:tcBorders>
              <w:top w:val="nil"/>
              <w:left w:val="nil"/>
              <w:bottom w:val="nil"/>
              <w:right w:val="nil"/>
            </w:tcBorders>
            <w:shd w:val="clear" w:color="auto" w:fill="auto"/>
            <w:vAlign w:val="center"/>
          </w:tcPr>
          <w:p w14:paraId="7E15FA29" w14:textId="7516AD99"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rPr>
            </w:pPr>
            <w:r w:rsidRPr="000A6CBE">
              <w:rPr>
                <w:rFonts w:ascii="Times New Roman" w:hAnsi="Times New Roman"/>
                <w:sz w:val="16"/>
                <w:szCs w:val="16"/>
                <w:lang w:val="en-GB"/>
              </w:rPr>
              <w:fldChar w:fldCharType="begin" w:fldLock="1"/>
            </w:r>
            <w:r w:rsidR="00B77BE7">
              <w:rPr>
                <w:rFonts w:ascii="Times New Roman" w:hAnsi="Times New Roman"/>
                <w:sz w:val="16"/>
                <w:szCs w:val="16"/>
                <w:lang w:val="en-GB"/>
              </w:rPr>
              <w:instrText>ADDIN CSL_CITATION {"citationItems":[{"id":"ITEM-1","itemData":{"DOI":"10.1136/pgmj.2007.066746","ISSN":"00325473","abstract":"OBJECTIVES: To compare the clinical and laboratory features of confirmed cases of Chikungunya and Dengue fever; to validate the clinical diagnosis based on serology. METHODS: Cases with a clinical diagnosis of Chikungunya and Dengue fever were recruited for seroconfirmation during a concurrent epidemic in 2006-07, at the General Hospital, Peradeniya, Sri Lanka. RESULTS: Of 54 patients with fever, serology confirmed 21 with Chikungunya infection, 20 with Dengue infection, and three co-infections, with sensitivity of the clinical diagnosis of 92% for Chikungunya fever and 95% for Dengue fever. The mean age of patients with Chikungunya fever was 45 years (range 21-74 years), and patients with Dengue fever was 30 years (range 15-63 years) (p = 0.005). Sixteen (70%) of Chikungunya fever patients were females, while 15 (71%) of those with Dengue fever were males (p = 0.007). Arthralgia was common to both groups (p = 0.155), while headache and a bleeding tendency were observed more in patients with Dengue fever. Twelve (57%) Chikungunya cases had acute arthritis compared with none in the Dengue group (p = 0.001), lasting mean 6 days (range 1-14 days). They developed chronic arthritic disability (range 1-6 months). Leucopenia was common to both Chikungunya and Dengue fever patients. However, thrombocytopenia was more pronounced in the Dengue patients (mean (SD) platelet count 75 (34)x10(9)/l) than in the Chikungunya patients (117 (70)x10(9)/l) (p = 0.001). In the Chikungunya group there was a positive correlation between duration of the illness and the platelet count (r = 0.181, p = 0.194), but the Dengue group showed a negative correlation (r = -0.309, p&lt;0.001). CONCLUSION: Most of the clinical and laboratory features of patients with Chikungunya and Dengue fever are similar. Arthritis is the pathognomonic sign in patients with Chikungunya fever.","author":[{"dropping-particle":"","family":"Kularatne","given":"S. A.M.","non-dropping-particle":"","parse-names":false,"suffix":""},{"dropping-particle":"","family":"Gihan","given":"M. C.","non-dropping-particle":"","parse-names":false,"suffix":""},{"dropping-particle":"","family":"Weerasinghe","given":"S. C.","non-dropping-particle":"","parse-names":false,"suffix":""},{"dropping-particle":"","family":"Gunasena","given":"S.","non-dropping-particle":"","parse-names":false,"suffix":""}],"container-title":"Postgraduate Medical Journal","id":"ITEM-1","issue":"1005","issued":{"date-parts":[["2009"]]},"page":"342-346","title":"Concurrent outbreaks of Chikungunya and Dengue fever in Kandy, Sri Lanka, 2006-07: A comparative analysis of clinical and laboratory features","type":"article-journal","volume":"85"},"uris":["http://www.mendeley.com/documents/?uuid=fb8a5392-fef1-4ffe-85ab-4d517791fff6"]},{"id":"ITEM-2","itemData":{"DOI":"10.1111/j.1365-3156.2010.02485.x","ISBN":"1365-3156 (Electronic)\\r1360-2276 (Linking)","ISSN":"13602276","PMID":"20214759","abstract":"BACKGROUND: To record and assess the clinical features of chikungunya fever (CHIKF), with a view to enable diagnosis based on clinical criteria rather than costly laboratory procedures in field conditions.\\n\\nMETHODS: As part of a cross-sectional serologic survey conducted in Mayotte after a massive chikungunya outbreak in 2006, we collected data on clinical features of chikungunya infection and assessed the performance and accuracy of clinical case definition criteria combining different symptoms.\\n\\nRESULTS: Of 1154 participants included, 440 (38.1%) had chikungunya-specific IgM or IgG antibodies by enzyme-linked immunosorbent assay (ELISA). Of symptomatic participants, 318 (72.3%) had confirmed chikungunya, the dominant symptoms reported were incapacitating polyarthralgia (98.7%), myalgia (93.1%), backache (86%), fever of abrupt onset (85%) and headache (81.4%). There was a strong linear association between symptomatic infection and age (chi(2) for trend = 9.85, P &lt; 0.001). Only 52% of persons with presumptive chikungunya sought medical advice, principally at public primary health care facilities. The association of fever and polyarthralgia had a sensitivity of 84% (95% CI: 79-87) and a specificity of 89% (95% CI: 86-91). This association allowed to classify correctly 87% (95% CI: 85-89) of individuals with serologically confirmed chikungunya.\\n\\nCONCLUSIONS: Our results suggest that the pair fever and incapacitating polyarthralgia is an accurate and reliable tool for identifying presumptive CHIKF cases in the field. These criteria provide a useful evidence base to support operational syndromic surveillance in laboratory-confirmed chikungunya epidemic settings.","author":[{"dropping-particle":"","family":"Sissoko","given":"Daouda","non-dropping-particle":"","parse-names":false,"suffix":""},{"dropping-particle":"","family":"Ezzedine","given":"Khaled","non-dropping-particle":"","parse-names":false,"suffix":""},{"dropping-particle":"","family":"Moendandzé","given":"Amrat","non-dropping-particle":"","parse-names":false,"suffix":""},{"dropping-particle":"","family":"Giry","given":"Claude","non-dropping-particle":"","parse-names":false,"suffix":""},{"dropping-particle":"","family":"Renault","given":"Philippe","non-dropping-particle":"","parse-names":false,"suffix":""},{"dropping-particle":"","family":"Malvy","given":"Denis","non-dropping-particle":"","parse-names":false,"suffix":""}],"container-title":"Tropical Medicine and International Health","id":"ITEM-2","issue":"5","issued":{"date-parts":[["2010"]]},"note":"-Prompt identification of outbreaks and immediate implementation of appropriate interventions are thus essential for effective control.\n-To this end, the identification of valid case definitions for surveillance systems that will identify accurately the majority of individuals with CHIKF is essential\n-In routine practice in countries with adequate resources, a laboratory diagnosis would be required to assign a confirmed diagnosis of infection in patients with suspected CHIKF. \n-However, in numerous tropical or subtropical countries with middle or low income, CHIKF diagnosis is more challenging (Petti et al. 2006). \n-First, access to laboratory testing is extremely restricted, particularly at the periphery of the health care system. \n-Secondly, in the context of an outbreak, sufficient time or resources for compulsory laboratory confirmation would not be avail- able. \n-Thus validated, simple and practical diagnostic alternatives are needed; in particular, an accurate clinical case definition that may contribute to the successful surveillance during a CHIKF outbreak. \n-To address this issue, we examined the spectrum of clinical features of CHIKF and assessed the performance indicators and accuracy of different criteria for operational case definition in the setting of a community household serologic survey performed after an outbreak of CHIKF in Mayotte\n-Mayotte is a French-administrated territory located in the Comoros archipelago\n-Chikungunya virus (CHIKV) was detected in Mayotte for the first time in April 2005 and a massive outbreak developed in 2006 (Sissoko et al. 2008a)\n-To evaluate the seroprevalence of CHIKV exposure after the epidemic, a household-based cross-sectional serologic survey was performed within 9 months of the peak of the epidemic between November and December 2006\n-A target sample size of at least 850 individuals was determined, assuming a prevalence rate of 25%, a type I error of 0.05, a precision of 5% and a design effect of 3.0, to take into account the cluster sampling design.\n-In a first step, 40 of the 400 clusters provided by the 2002 census blocks were randomly sampled proportionally to popula- tion size. \n-In a second step, 7–12 households (defined as a group of individuals sleeping or eating together) were selected within each cluster using a stereotyped walk from a randomly selected start point.\n-Finally, in each selected household, all adults (aged 15 years and older) and one individual aged &amp;lt;15 years were invited to participate in the survey.\n-All participants completed a face-to-face interview\n-A structured, pre-coded and pre-tested questionnaire was administered by trained interviewers to collect demo- graphic (age, gender) and clinical features of any acute febrile illness consistent with presumptive CHIKF during the epidemic period\n-If a participant with a such clinical features presumptive of CHIKF responded ‘No’or‘I don’t know’ to the question ‘Have you ever had an acute febrile illness between February 1, 2005 and the date of interview?’ were considered as having no episode of acute febrile illness\n-All patients reporting an acute algo-eruptive episode were considered as symptomatic (presumptive diagnosis of CHIKF) and those who did not were considered asymptomatic.\n-Laboratory testing for CHIKV-Antibodies (Ab) was per- formed\n-All serum samples were tested for specific anti-CHIKV immuno- globulin M (IgM) antibodies by IgM-capture enzyme- linked immunosorbent assay (MAC-ELISA) and IgG antibodies by ELISA\n-The IgM and IgG ELISA assays used presented a sensitivity of 96.9% and 95.4% and a specificity of 98.3% and 100%, respectively (Litzba et al. 2008).\n-Each participant was classified as symptomatic or asymp- tomatic and as seropositive or seronegative on the basis of the criteria described previously\n-A symptomatic CHIK patient was an individual with a positive CHIKV-Ab status and with presumptive CHIKF fever considered as true positive (TP). \n-A symptomatic non-CHIK patient was an individual with a negative CHIKV-Ab status with a presumptive CHIKF fever considered as false positive (FP). \n-An asymp- tomatic CHIK was an individual with a positive CHIKV- Ab status without presumptive CHIKF considered as false negative (FN)\n-An asymptomatic non-CHIK patient was an individual with negative CHIKV-Ab status without presumptive CHIKF considered as true negative (TN).\n-Demographic characteristics and clinical features were compared between individuals with Lab-CHIKV-Ab-posi- tive result and negative result\n-Univariate comparison was performed for continuous variables using the unpaired Student’s t-test and for categorical data using the v2 or Fisher exact test\n-All reported signs or symptoms are presented descrip-tively. \n-The most frequently reported symptoms were paired to evaluate the most pertinent combinations of symptoms for diagnosis. \n-The performance of each different clinical case definition (pairs of symptoms) was compared in regard to Lab-CHIKV-Ab seropositivity status. \n-Performance indicators were estimated taking into account TP, TN, FP, FN results. \n-Sensitivity was calculated as TP⁄ (TP + FN), specificity as TN⁄(TN + FP), positive predictive value as TP⁄ (TP + FP) and negative predictive value as TN⁄(FN + TN) (Jaeschke et al. 1994; Greenhalgh 1997)\n-Concurrently, likelihood ratio (LR) and accuracy were computed for each case definition. Positive LR (PLR) for presence of a case definition pattern was computed as [(Sensitivity) ⁄ (1 ) Specificity)]; negative LR (NLR) for the absence of a case definition pattern was calculated as [(1 ) Sensitivity) ⁄ (Specificity)]\n-Accuracy was defined as the proportion of all combinations that were consistent with a correct result according to CHIKV serological status.\n-This latter indicator was calculated as the ratio of (TP + TN) with respect to the number of serological tests performed. \n-All estimates are presented with their 95% confidence intervals (CI).\n-A total of 418 households were surveyed, including 1952 eligible individuals\n-Of these, 1154 participants were recruited after three household visits and consented to be interviewed and to provide a serum sample\n-Of these, 499 (43.2%) were men and 655 were women (56.8%). \n-The mean and median ages were 27.2 and 24.0 years, respec- tively.\n-Participants with lab- confirmed and lab-unconfirmed CHIKV-Ab did not differ significantly with respect to age.\n-A group of 425 individuals (36.8%) reported having an acute febrile illness during the epidemic period compatible with a presumptive diagnosis of CHIKV (symptomatic group); 440 (38.1%) were seropositive for CHIKV-Ab.\n-Of the 440 individuals who were seropositive, 318 (72.3%) were symptomatic compared to 107 of the 714 (15%) seronegative participants (P &amp;lt;0Æ0001).\n-In contrast, 122 of 440 (27.7%) CHIKV-Ab-positive participants were asymptomatic (Table 1).\n-The mean declared duration of initial joint pain was 1.8 weeks (median: 1; range: 1–24 weeks). \n-A complete recovery was reported by 260 (82%) members of this group, whereas 58 (18%) reported either relapse or persistence of polyarthralgia.\n-The clinical symptoms most frequently recalled were incapacitating polyarthralgia (98.7%), myalgia (93.1%), backache (86%), fever of abrupt onset (85%) and headache (81.4%) (Table 2). \n-Other declared manifesta- tions were retro-orbital pain (47.2%), rash (29.9%) and vomiting (25.1%).\n-Among the 107 individuals who declared symptoms compatible with presumptive CHIKF diagnosis and without confirmed infection, incapacitating polyarthralgia (96.3%), myalgia (92.5%) and fever (90.7%) were also the most frequently reported symptoms\n-However, symptoms were generally more frequently reported in positive Lab-CHIKV-Ab subjects than in negative Lab-CHIKV-Ab subjects.\n-Among infected individuals, there was a strong positive association between reporting of symptoms and with age (v2 for trend = 9.85, P &amp;lt;0Æ001) (Figure 1).\n-Being aged 25 years or older was a significant predictor of symptom- atic infection [crude odds ratio, 2Æ14 (95% CI: 1Æ39–3Æ29)].\n-Different pairs of declared clinical symptoms were chosen in function of report frequency. \n-Fever was considered as an invariant sign and paired with one of the four other most frequent partner symptoms. \n-Four clinical patterns were thus retained, namely fever associated with either poly- arthralgia, lombalgia, myalgia or headache.\n-These pairs were tested for association with CHIKV seropositivity\n-Performance indicators for the different pairs of clinical symptoms are presented in Table 4\n-The pair ‘fever and polyarthralgia’ provided the stron-gest diagnostic accuracy, with the highest sensitivity (84%; 95% CI: 79%–87%) and comparable specificity (89%; 95% CI: 86%–91%) to the other combinations, except for the combination of fever with backache, which was more specific (91%; 95% CI: 89%–93%)\n-Adding another symptom to this pair decreased diagnostic accuracy.\n-The greatest diag- nostic accuracy (high PLR and low NLR) was obtained for the pair fever and polyarthralgia (PLR = 7.5, 95% CI: 9.2– 9.2; NLR = 0.18, 95% CI: 0.14–0.24). \n-This symptom combination classified 87% (95% CI: 85%–89%) of subjects accurately with respect to serology. \n-Performance indicators were comparable between children &amp;lt;15 years and adults (data not shown)\n-In this large and well-defined community-based serological survey, we found that the most commonly declared symptoms in individuals seropositive for CHIKV-Ab dur- ing the 2005–2006-outbreak in Mayotte were fever of abrupt onset, headache, incapacitating polyarthralgia, myalgia and lombalgia\n-This study also highlights the proportion of asymp-tomatic serologically confirmed CHIKV infection, which was estimated approximately at 28% and may be as high as 37% in children (&amp;lt;15 years of age) and 33% in young adults (&amp;lt;25 years).\n-This proportion of asymptomatic infection of around one quarter is consistent with that reported previously in the Philippines (Retuya et al. 1998).\n-However, it differs from the reported rates of asymptomatic infections reported in Reunion Island, which were 16.7% in the general population and only 3.2% in French Caucasian policemen (Gerardin et al. 2008; Queyriaux et al. 2008). \n-These discrepancies may be in part related to the fact that the survey in French Caucasian policemen included much older individuals than in our population (median age 40 years vs. 24 years)\n-A linear relationship between age at the time of CHIKV infection and the probability of having symptomatic-disease was observed, and this is the first such report of an association between symptomatic expression of CHIK and age.\n-The seroprevalence of CHIKV was quite similar between young adults (&amp;lt;25 years old) and other age groups, but symptomatic expression of infection was significantly lower in the younger age group\n-Importantly, only a minority of these infections were notified to public health authorities, consistent with previous observations (Sissoko et al. 2008a)\n-These find- ings illustrate the limits of monitoring uniquely such major arboviral outbreaks by laboratory and practice-based surveillance systems (Sanders et al. 1998).\n-Our results support that the pair incapacitating polyarthralgia and fever of abrupt onset is an accurate and reliable tool for the diagnosis of CHIKF in the field\n-Nevertheless, when interpreting these findings, it remains important to keep in mind that other infections may give similar clinical signs and thus, respond to the definition of presumptive CHIKF\n-This study presents certain limitations. First, interviews were conducted several months after the outbreak and recall bias could have influenced self-reported clinical information.\n-Secondly, the presence of anti-CHIKV IgG antibodies could be linked to previous exposure. \n-However, to the best of our knowledge, CHIKV infection was never identified in Mayotte before 2005. \n-Moreover, no other Semliki Forest antigenic serocomplex alphavirus has been identified in Mayotte, ruling out cross-reactivity of serological testing\n-In the context of massive CHIKF outbreaks, the majority of presumptive patients may be identified accurately by standardised clinical criteria. \n-These provide a useful evidence base to support the development and the imple- mentation of syndromic surveillance in the community and the evaluation of patients consulting in a range of health care settings where diagnostic facilities may be limited","page":"600-607","title":"Field evaluation of clinical features during chikungunya outbreak in Mayotte, 2005-2006","type":"article-journal","volume":"15"},"uris":["http://www.mendeley.com/documents/?uuid=a586ef23-4386-4361-be64-b2fda55c0ff9"]},{"id":"ITEM-3","itemData":{"DOI":"10.1371/journal.pntd.0001786","ISBN":"1935-2735 (Electronic)\\r1935-2727 (Linking)","ISSN":"19352727","PMID":"23029573","abstract":"BACKGROUND: Dengue and chikungunya are co-circulating vector-borne diseases with substantial overlap in clinical presentations. It is important to differentiate between them during first presentation as their management, especially for dengue hemorrhagic fever (DHF), is different. This study compares their clinical presentation in Singapore adults to derive predictors to assist doctors in diagnostic decision-making.\\n\\nMETHODS: We compared 117 patients with chikungunya infection diagnosed with reverse transcription-polymerase chain reaction (RT-PCR) with 917 dengue RT-PCR-positive adult patients (including 55 with DHF). We compared dengue fever (DF), DHF, and chikungunya infections by evaluating clinical characteristics of dengue and chikungunya; developing classification tools via multivariate logistic regression models and classification trees of disease etiology using clinical and laboratory factors; and assessing the time course of several clinical variables.\\n\\nFINDINGS: At first presentation to hospital, significantly more chikungunya patients had myalgia or arthralgia, and fewer had a sore throat, cough (for DF), nausea, vomiting, diarrhea, abdominal pain, anorexia or tachycardia than DF or DHF patients. From the decision trees, platelets &lt;118 × 10(9)/L was the only distinguishing feature for DF versus chikungunya with an overall correct classification of 89%. For DHF versus chikungunya using platelets &lt;100 × 10(9)/L and the presence of bleeding, the overall correct classification was 98%. The time course analysis supported platelet count as the key distinguishing variable.\\n\\nINTERPRETATION: There is substantial overlap in clinical presentation between dengue and chikungunya infections, but simple clinical and laboratory variables can predict these infections at presentation for appropriate management.","author":[{"dropping-particle":"","family":"Lee","given":"Vernon J.","non-dropping-particle":"","parse-names":false,"suffix":""},{"dropping-particle":"","family":"Chow","given":"Angela","non-dropping-particle":"","parse-names":false,"suffix":""},{"dropping-particle":"","family":"Zheng","given":"Xiaohui","non-dropping-particle":"","parse-names":false,"suffix":""},{"dropping-particle":"","family":"Carrasco","given":"Luis R.","non-dropping-particle":"","parse-names":false,"suffix":""},{"dropping-particle":"","family":"Cook","given":"Alex R.","non-dropping-particle":"","parse-names":false,"suffix":""},{"dropping-particle":"","family":"Lye","given":"David C.","non-dropping-particle":"","parse-names":false,"suffix":""},{"dropping-particle":"","family":"Ng","given":"Lee Ching","non-dropping-particle":"","parse-names":false,"suffix":""},{"dropping-particle":"","family":"Leo","given":"Yee Sin","non-dropping-particle":"","parse-names":false,"suffix":""}],"container-title":"PLoS Neglected Tropical Diseases","id":"ITEM-3","issue":"9","issued":{"date-parts":[["2012"]]},"title":"Simple Clinical and Laboratory Predictors of Chikungunya versus Dengue Infections in Adults","type":"article-journal","volume":"6"},"uris":["http://www.mendeley.com/documents/?uuid=d56e9c63-dcee-48c7-b527-12366297dfd9"]},{"id":"ITEM-4","itemData":{"DOI":"10.4269/ajtmh.2012.11-0704","ISSN":"0002-9637","abstract":"Chikungunya virus (CHIKV) and dengue virus (DENV) are circulating individually in the state of West Bengal, India. However, after 1965 the dual-infection caused by both viruses had not been recorded until 2010. In 2010, an investigation of the febrile cases was carried out to confirm the involvement of both viruses simultaneously. A total of 550 blood samples were tested for the detection of immunoglobulin M (IgM) antibody against both CHIKV and DENV. Serology by the enzyme-linked immunosorbent assay method confirmed that 131 (23.8%) and 104 (18.9%) patients had IgM antibody against CHIKV and DENV, respectively, whereas 68 (12.4%) had IgM antibodies against both CHIKV and DENV. Fever, joint pain, rashes, headache, myalgia, and nausea/vomiting are the common features in the case of both monotypic and dual-infection. Severe arthralgia and swelling of joints were common only in CHIKV-positive cases and abdominal pain was mainly associated with DENV infection. Diarrhea was reported only by the dual-infected patients (16.2%).","author":[{"dropping-particle":"","family":"Taraphdar","given":"Debjani","non-dropping-particle":"","parse-names":false,"suffix":""},{"dropping-particle":"","family":"Sarkar","given":"Arindam","non-dropping-particle":"","parse-names":false,"suffix":""},{"dropping-particle":"","family":"Mukhopadhyay","given":"Bansi B.","non-dropping-particle":"","parse-names":false,"suffix":""},{"dropping-particle":"","family":"Chatterjee","given":"Shyamalendu","non-dropping-particle":"","parse-names":false,"suffix":""}],"container-title":"The American Journal of Tropical Medicine and Hygiene","id":"ITEM-4","issue":"4","issued":{"date-parts":[["2012","4","1"]]},"page":"720-723","title":"A Comparative Study of Clinical Features between Monotypic and Dual Infection Cases with Chikungunya Virus and Dengue Virus in West Bengal, India","type":"article-journal","volume":"86"},"uris":["http://www.mendeley.com/documents/?uuid=a8d76074-d682-43bf-8641-042e032577f8"]},{"id":"ITEM-5","itemData":{"DOI":"10.1016/j.jcv.2012.10.019","ISBN":"1873-5967 (Electronic)\\r1386-6532 (Linking)","ISSN":"13866532","PMID":"23201456","abstract":"Background: Chikungunya virus (CHIKV) and dengue virus (DENV) co-circulate in areas endemic with the Aedes mosquito vectors. Both viruses cause similar illnesses which may be difficult to distinguish clinically. CHIKV is also associated with persistent arthralgia. Objectives: To compare and describe factors which differentiate between DENV and CHIKV infections on presentation; and to describe predictors of persistent arthralgia in CHIKV patients. Study design: Patients aged &gt;14 years diagnosed with acute CHIKV and DENV infections in Kuala Lumpur, Malaysia were retrospectively identified. Clinical and laboratory data were obtained from medical records, and compared. CHIKV patients were telephoned 15-24 months later and interviewed about persistent symptoms. Logistic regression analysis was performed. Results: A total of 53 CHIKV and 113 DENV patients were included. CHIKV patients were older and more likely to be female. CHIKV was independently associated with arthralgia and rash, while DENV was associated with myalgia, raised aspartate transaminase, and leucopaenia. Forty CHIKV patients were followed up, with a median duration of self-reported arthralgia of 3 months (range, 0-24 months). Eighteen (45%) had persistent arthralgia beyond 4 months, for which age &gt;40 years was an independent predictor. At 1 year, 9 (22.5%) patients had arthralgia. Conclusion: In Kuala Lumpur, selected clinical and laboratory predictors help to distinguish between DENV and CHIKV infections. Persistent arthralgia was a frequent sequel of CHIKV infection in this cohort. ?? 2012 Elsevier B.V..","author":[{"dropping-particle":"","family":"Mohd Zim","given":"M.A.","non-dropping-particle":"","parse-names":false,"suffix":""},{"dropping-particle":"","family":"Sam","given":"I.-C.","non-dropping-particle":"","parse-names":false,"suffix":""},{"dropping-particle":"","family":"Omar","given":"S.F. Syed","non-dropping-particle":"","parse-names":false,"suffix":""},{"dropping-particle":"","family":"Chan","given":"Y.F.","non-dropping-particle":"","parse-names":false,"suffix":""},{"dropping-particle":"","family":"AbuBakar","given":"S.","non-dropping-particle":"","parse-names":false,"suffix":""},{"dropping-particle":"","family":"Kamarulzaman","given":"A.","non-dropping-particle":"","parse-names":false,"suffix":""}],"container-title":"Journal of Clinical Virology","id":"ITEM-5","issue":"2","issued":{"date-parts":[["2013","2"]]},"note":"-Both CHIKV and DENV are transmitted by the mosquito vectors Aedes aegypti and Ae. albopictus. \n-Both diseases cause similar presentations, with fever, myalgia, headache, arthralgia, and rash. \n-Both viruses potentially co-circulate in the same Aedes-endemic areas.7 \n-As these are mainly developing countries where facilities for virological diagnosis are often limited, the ability to clinically differentiate between the two diseases assumes greater impor- tance, in view of their different clinical courses and outcomes\n-As there are conflicting reports on how common persistent arthralgia is, further follow-up data from different cohorts would be useful.\n-This study aimed to compare and describe factors which would help differentiate between DENV and CHIKV infections on presen- tation.\n-A secondary objective was to ascertain the rate and describe predictors of persistent arthralgia in CHIKV patients\n-Patients aged &amp;gt;14 years with acute CHIKV and DENV infections confirmed by the diagnostic virology laboratory from April 2008 to July 2009 were retrospectively iden- tifie\n-Two DENV cases were randomly selected for each CHIKV case identified\n-Confirmed CHIKV infections had a positive culture, pos- itive PCR detection of the E1 gene,11 or positive IgM by indirect immunofluorescence.4 As\n-We used a positive viral culture as specific confirmation of acute DENV infection, as a sin- gle positive dengue IgM may also indicate infection up to several months ago\n-Cultures were performed using Vero (African green monkey kidney) and C6/36 (Ae. albopictus) cells, and identified with polyclonal anti-CHIKV or monoclonal anti-DENV antibodies\n-For follow-up, CHIKV patients were contacted by telephone in\n2011\n-For this study, persistent arthralgia was defined as the presence of self- reported pain more than 4 months after the acute illness\n-For univariate analysis, Mann–Whitney U tests were used for contin- uous variables, and Fisher’s exact or chi-squared tests were used for categorical variables. \n-Logistic regression analysis was carried out for two separate outcomes: first, to predict either DENV or CHIKV infection; and second, to predict CHIKV patients with persis- tent arthralgia.\n-Univariate logistic regression was initially carried out for selected variables, based on previous studies and biological plausibility. \n-Odds ratio (OR) and 95% confidence intervals (CI) were calculated. \n-Those variables significant at p &amp;lt; 0.2 were entered into the multivariate regression model, and retained based on the likeli- hood ratio test\n-The final model was then tested for collinearity, and assessed with the Hosmer and Lemeshow goodness-of-fit test and calculation of the area under the receiver operating characteristic curve\n-A total of 60 patients with confirmed CHIKV and 120 patients with confirmed DENV were identified from laboratory records\n-A total of 53 CHIKV patients and 113 DENV patients were therefore included in the study\n-For CHIKV, 35 patients were diagnosed by IgM, 12 by PCR, and 17 by culture, or a combina- tion of these. \n-The predominant DENV serotypes were DENV1 (46, 40.7%) and DENV2 (46, 40.7%), followed by DENV3 (20, 17.7%) and DENV4 (1, 0.9%).\n-Compared to DENV patients, CHIKV patients were signifi- cantly older and more likely to be female\n-There were 82 (72.6%) admissions in the DENV group, and only 12 (22.6%) in the CHIKV group (?2 = 36.6, p &amp;lt; 0.001)\n-The 5 most frequently reported presenting symptoms in CHIKV patients were fever (96.2%), arthralgia (96.2%), rash (58.5%), myalgia (32.1%), and headache (22.6%). \n-DENV patients commonly reported fever (96.4%), myalgia (74.3%), nausea/vomiting (66.4%), headache (57.5%), and diarrhoea (39.8%)\n-On univariate analysis, DENV patients were more likely to have headache, nausea/vomiting, diarrhoea, and myalgia; while CHIKV patients were more likely to report rash and arthral- gia\n-CHIKV patients had significantly lower aspartate transaminase levels (AST; 114.0 vs. 144.9 U/L, p &amp;lt; 0.001), higher white cell counts\n(5.9 vs. 2.9 ×109/L, p &amp;lt; 0.001), and higher platelet counts (200.9 vs. 78.5 × 109/L, p = 0.001)\n-On multivariate analysis, CHIKV was associated with arthralgia (OR 159.0, 95% CI 17.7–1430.1) and rash (OR 4.4, 95% CI 1.1–17.8); and absence of myalgia (OR 0.04, 95% CI 0.01–0.2), absence of raised AST (OR 0.09, 95% CI 0.02–0.4), and absence of leucopaenia (OR 0.09, 95% CI 0.02–0.4)\n-This model had satisfactory fit (?2 = 5.3, p = 0.72) and discrimination (area under the curve = 0.97, 95% CI 0.95–0.99, p &amp;lt; 0.001)\n-At a predicted probability cut-off value of 0.5, this model had a sensitivity of 88.7%, specificity of 96.3%, positive predictive value of 92.2%, negative predictive value of 94.5%, positive likeli- hood ratio of 24.0, and negative likelihood ratio of 0.12\n-Patients with CHIKV were then telephoned for follow-up interviews, a mean duration of 20 ± 2 months (range, 15–24 months) after the initial illness\n-Out of 53 CHIKV patients, 40 patients\nwere interviewed.\n-At the time of interview, 31 (77.5%) were pain- free, while 9 (22.5%) still had arthralgia, of which 6 had mild pain and 3 had moderate pain\n-In 17 (42.5%) patients, arthralgia affected at least one daily activity for &amp;lt;30 days, 20 (50%) patients were affected for 30–90 days, and 3 (7.5%) were affected for &amp;gt;90 days\n-The median self-reported duration of arthralgia was 3 months (range, 0–24 months), with 18 (45.0%) of the patients reporting persistent arthralgia beyond 4 months, and 9/40 (22.5%) beyond 1 year\n-Only age &amp;gt;40 years was shown to be an independent predictor (OR 8.0, 95% CI 1.5–43.4).\n-Gender, pre-existing rheuma- tological condition, and presence of arthritis, number of joints involved, and severe pain during acute illness were not significantly associated with persistent arthralgia\n-Studies comparing adult patients with DENV or CHIKV are few, due to the previous relative rarity of CHIKV and its occurrence in countries with historically limited diagnostic capacity\n-We found demographic differences between patients with DENV or CHIKV. \n-CHIKV patients were older, as seen in other sites.2,14,15\n-CHIKV likely affected people across all ages, with the older, more severely affected patients more likely to seek medical care than younger, milder cases\n-This may explain the apparent age disparity between the two sets of patients seen in this study\n-It is not clear why there were more males and non-Malaysians with DENV, and more females with CHIKV\n-The differing relative roles of Ae. aegypti and Ae. albopictus in transmitting DENV and CHIKV, and factors such as biting habits and geographical distribution, may contribute to the epidemiological differences between the two dis- eases in urban centres\n-For differentiating between the two diseases, we found that arthralgia and rash were associated with CHIKV, while myalgia, raised AST and leucopaenia were associated with DENV\n-Arthral- gia was seen in 96.2% of our CHIKV patients and 30.1% of DENV patients, and strongly predicted CHIKV, as in Singapore,14 France,19 and Thailand.20,21\n-However, in Sri Lanka2 and Gabon,22 high rates of arthralgia were reported in 67–84% of DENV patients, making arthralgia unhelpful as a distinguishing feature\n-Raised AST and leucopaenia have been previously associated with DENV,14 but we did not find thrombocytopaenia to predict DENV as reported by others.14,19\n-A large study from Gabon concluded that the two diseases were clinically indistinguishable.22\n-Although follow-up studies are hard to compare due to differ- ent definitions of persistent arthralgia and duration of follow-up, the wide variations reported, even within the same country, likely reflects differences in population genetics, cultural and behavioural factors, and possibly viral virulence\n-We found that age &amp;gt;40 years predicted chronic arthralgia.\n-Older age is consistently described as a risk factor in other stud- ies across settings.8,10,24,27 \n-Defects in regulation of the immune response leading to persisting inflammation may underlie this.29 \n-Other reported associated factors include severe initial joint pain,10 longer duration of acute symptoms,24 pre-existing osteoarthritis,10 and female gender.30\n-","page":"141-145","publisher":"Elsevier B.V.","title":"Chikungunya infection in Malaysia: Comparison with dengue infection in adults and predictors of persistent arthralgia","type":"article-journal","volume":"56"},"uris":["http://www.mendeley.com/documents/?uuid=8405f246-cf3a-476a-b33c-820e099ba747"]},{"id":"ITEM-6","itemData":{"DOI":"10.1371/journal.pntd.0002004","ISBN":"1935-2735 (Electronic)\\r1935-2727 (Linking)","ISSN":"19352735","PMID":"23350006","abstract":"BACKGROUND: Chikungunya virus (CHIKV) is responsible for acute febrile polyarthralgia and, in a proportion of cases, severe complications including chronic arthritis. CHIKV has spread recently in East Africa, South-West Indian Ocean, South-Asia and autochthonous cases have been reported in Europe. Although almost all patients are outpatients, medical investigations mainly focused on hospitalised patients.\\n\\nMETHODOLOGY/PRINCIPAL FINDINGS: Here, we detail clinico-biological characteristics of Chikungunya (CHIK) outpatients in Reunion Island (2006). 76 outpatients with febrile arthralgia diagnosed within less than 48 hours were included by general practitioners during the CuraChik clinical trial. CHIK was confirmed in 54 patients and excluded in 22. A detailed clinical and biological follow-up was organised, that included analysis of viral intrahost diversity and telephone survey until day 300. The evolution of acute CHIK included 2 stages: the 'viral stage' (day 1-day 4) was associated with rapid decrease of viraemia and improvement of clinical presentation; the 'convalescent stage' (day 5-day 14) was associated with no detectable viraemia but a slower clinical improvement. Women and elderly had a significantly higher number of arthralgia at inclusion and at day 300. Based on the study clinico-biological dataset, scores for CHIK diagnosis in patients with recent febrile acute polyarthralgia were elaborated using arthralgia on hands and wrists, a minor or absent myalgia and the presence of lymphopenia (&lt;1G/L) as major orientation criteria. Finally, we observed that CHIKV intra-host genetic diversity increased over time and that a higher viral amino-acid complexity at the acute stage was associated with increased number of arthralgia and intensity of sequelae at day 300.\\n\\nCONCLUSIONS/SIGNIFICANCE: This study provided a detailed picture of clinico-biological CHIK evolution at the acute phase of the disease, allowed the elaboration of scores to assist CHIK diagnosis and investigated for the first time the impact of viral intra-host genetic diversity on the disease course.","author":[{"dropping-particle":"","family":"Thiberville","given":"Simon Djamel","non-dropping-particle":"","parse-names":false,"suffix":""},{"dropping-particle":"","family":"Boisson","given":"Veronique","non-dropping-particle":"","parse-names":false,"suffix":""},{"dropping-particle":"","family":"Gaudart","given":"Jean","non-dropping-particle":"","parse-names":false,"suffix":""},{"dropping-particle":"","family":"Simon","given":"Fabrice","non-dropping-particle":"","parse-names":false,"suffix":""},{"dropping-particle":"","family":"Flahault","given":"Antoine","non-dropping-particle":"","parse-names":false,"suffix":""},{"dropping-particle":"","family":"Lamballerie","given":"Xavier","non-dropping-particle":"de","parse-names":false,"suffix":""}],"container-title":"PLoS Neglected Tropical Diseases","id":"ITEM-6","issue":"1","issued":{"date-parts":[["2013"]]},"note":"-Although almost all CHIK patients are outpatients, most clinical and laboratory investigations of CHIK focused on hospitalised patients (i.e. mostly with severe presentations that represented a very small proportion of total infections) [9,10,11,12]\n-Our attempts to describe the clinical and biological features of chikungunya acute disease took advantage of data collected during the CuraChik clinical trial, performed on Reunion Island during the 2006 Indian Ocean outbreak [13]. \n-CuraChik provided a unique opportunity to collect detailed clinical and biological information from CHIKV infected patients with the most common forms of clinical presentation, recruited by general practitioners.\n-Objectives: \n-(i) We aimed to provide a precise clinical and biological description of acute laboratory-confirmed CHIKV infection in outpatients and some information regarding follow-up until day 300.\n-(ii) We also compared CHIKV positive and negative patients recruited on the basis of clinical presentation with acute febrile arthralgia during an epidemic period.\n-(iii) We finally performed a comprehensive comparative analysis of intra-host viral genetic diversity\n-Curachik (http:// clinicaltrials.gov/ct2/show/NCT00391313) was a randomised double blind, placebo-controlled, prospective trial aiming at evaluating the efficacy and safety of chloroquine as therapeutic treatment of CHIK\n-This trial included adult patients (18–65 years old, men and women), who volunteered to take part in the study, residing in Reunion Island, having a typical presentation of acute CHIK (defined by acute febrile arthralgia) diagnosed within less than 48 hours\n-Clinical data were collected from three sources: -(i) a daily auto- questionnaire from day 1 (D1) to day 14 (D14); \n-(ii) three consultations with a GP on D1, day 7 (D7) (mean 6.4, SD=1.4) and day 25 (D25) (mean 26.5, SD=9.8); \n-(iii) a telephone questionnaire on day 100 (D100) (mean 130.5, SD=28.1) and day 300 (D300) (mean 300.7, SD=13.8).\n-Biological data were collected from the analysis of blood samples on D1, D3, D6 and D16\n-The extraction of nucleic acids and CHIKV specific RT-PCR [15] were carried out from all samples (D1, D3, D6 and D16)\n-Tests for the presence of CHIKV- specific immunoglobulin G (IgG) and IgM were performed at D1, D6 and D16 by an indirect immunofluorescence assay\n-The case definition of CHIKV positive patients relied on the association of a CHIKV specific positive RT-PCR on D1 and seroconversion on D16. \n-CHIK negative patients tested negative for CHIKV genome on D1 and showed no evidence of seroconversion on D16\n-Ten patients with a variety of clinical and biological presentations and a positive CHIKV RT-PCR diagnostic test were selected within the placebo subgroup\n-The extraction of nucleic acids was performed from D1 and D3 sera\n-For all patients (n=10), a 692-nucleotide fragment within the E1 gene (positions 10138–10829) was amplified using the high fidelity Eppendorf One-Step RT-PCR kit and primers CV1F (59-CTATCGCTTGATTACATCACG-39) and CV1R (59-CGCTTCCGGTATGTCGATG-39). \n-This fragment includes amino acidsspanning position E1/226.\n-Analysis was also performed for samples collected at D3 for 2 patients still viraemic at this time\n-An average of 45 clones per serum sample was sequenced directly from the plasmid using the T7 promoter primer (5'-CCCTATAGTGAGTCGTATTA-3')\n-Differences in nucleotide and protein sequences were analysed according to different clinical, biological or demographic parameters.\n-For the analysis of intra-host genetic diversity, the sequence of each clone was compared to all other clones for each human serum. \n-The percentage of variable nucleotide sites (number of variable nt sites/ number of nt sites), of nucleotide mutations (number of nt mutation/number of nt sequenced), and of mutant clones (number of clones with mutation/total number of clones) was calculated, as well as the p nt, p aa, dN, dS and dN/dS parameters\n-To assess factors\nrelating to clinical presentation and laboratory abnormality during CHIK on D1 and D300, we performed univariate analysis, for qualitative factors with Fisher’s exact test and for continuous factors using the Mann Whitney nonparametric test\n-Correlations were assessed using the Spearman nonparametric test\n-Following the Mickey and Greenland approach [22], variables with P-values ,0,2 were retained and entered into backwards stepwise multivariate linear regression models (logistic, Gaussian or Poisson regression depending on the dependent variable, respective percentage, continuous or count variable), following the Mickey and Greenland approach [22].\n-The standard deviation (SD) and 95% confidence interval (CI) of the odds ratio (OR) (logistic regression), the linear regression coefficient (b) (Gaussian regres- sion) and the Standardized Incidence Ratio (SIR, Poisson regression) were estimated\n-To compare the intra-host diversity and the available clinical and laboratory data, we performed correlation analyses using the Spearman nonparametric test\n-Finally, we evaluated the possibility of generating a diagnostic score of CHIK on the first day of monitoring, by comparing the clinical and biological features of CHIKV positive and negative samples. \n-Any factor for which a Pearson’s chi2 or Fisher test was ,0.2, was included in multivariate analysis (hierarchical log-linear model) to study the adjusted relationship between different variables and their interactions. \n-Sensitivities (Se), specificities (Sp), predictive values - positive (PPV) and negative (NPV) - were estimated and yielded a Receiver Operating Characteristic (ROC) curve and the area under the curve (AUC)\n-Amongst 76 patients included at D1, the diagnosis of CHIKV was confirmed in 54 patients (CHIKV+ve patients) and excluded in 22 patients (CHIKV2ve patients).\n-By contrast, only the patients who received the placebo (27 CHIKV+ve and 13 patients CHIKV2ve, placebo group) were used to describe the evolution of the disease.\n-Amongst CHIKV+ve patients (54 patients), the mean age was 40 years old, the sex ratio (m/f) was 1.7\n-The average time between symptom onset and inclusion was 1.2 days (ranging between 0–2, SD=0.595)\n-The most common presenting clinical symptom was a febrile poly-arthralgia (16 joints on average, out of 34 on the proposed diagram, SD=10, median=17) with an intensity assessed as important (among 4 categories: absent, minimal, moderate, important) in 46.3%\n-Arthralgia was symmetrical (i.e., bilateral) in 53.7% of cases and small joints were more frequently affected (hands 79.6%, wrist 72.2%, ankles 68.5%, knees 61.1%, lumbar 46.3%, shoulders 48.1%, feet 42.6%, cervix 38.9%, elbows 25.9%)\n-General symptoms were most often recorded as headache (72%), asthenia (76%), myalgia (74%) and chills (83%).\n-Few other signs were noted: dermatological signs (28%), digestive disorders such as nausea/vomiting (44%), diarrhoea (22%) and dysgeusia (13%) (Figure 1).\n-Quality of life (assessed by visual analogical scales (VAS)) was severely impacted with the capacity to perform normal activities, health status and quality of sleep assessed on average at 33/100 (SD=26), 28/100 (SD=25) and 27/100 (SD=13), respectively. \n-More than half of the patients scored ,30/100 in all aspects of quality of life evaluation (Figure 2)\n-Demographic and biological data were compared as functions of clinical presentation at D1 using multivariate analysis. \n-A higher number of arthralgic joints was independently associated with women (p,0.001, SIR=1.361, CI (1.191;1.554)), with an increase of age (p,0.001, SIR=1.017, CI (1.011;1.022)) and a decrease of leukocytosis (p,0.001, SIR=0.881 CI(0.841;0.923)). \n-Patients with important arthralgia were significantly older than others (p,0.05, OR=1.073, CI (1.013;1.136)) and associated with a shorter time between onset of symptom and inclusion (p,0.05, OR=0.288, CI (0.071;0.764))\n-Lymphopenia was frequent at inclusion (94% of cases)\n-Thrombocytopenia was noted in 24% of cases and neutropenia in 33% of cases\n-Abnormal liver function (ALT and AST) was found in 14% and 28% respectively.\n-C Reactive Protein (CRP) was &amp;gt;15 mg/L in 82% of cases, &amp;gt;50 mg/L in 33% and &amp;gt;100 mg/L in 12% (Table 1).\n-The average viral load at D1 was 1.26109 (3.76105–1.461010, SD=2.36109 RNA copies/ml).\n-In multivariate analysis, a lower lymphocytosis was associated with a shorter time between onset of symptoms and inclusion (p=0.053, b=0.249, CI(20.03;0.502)) and a higher viral load (p,0.05, b=20.144, CI(20.284;20.004)). \n-A higher viral load was associated with an increase of age (p,0.05, b=0.024, CI(0.001;0.047)) and a decrease of delay of inclusion (p,0.05, b=20.608, CI(21.093;20.124)).\n-There was no hospitalisation during the 14-day follow-up and two clinical stages of evolution were observed (Figures 2 and 3):\n-From D1 to D4, a rapid improvement was observed (the percentage of patients with arthralgia decreased from 98% to 68%, the average number of arthralgic joints decreased from 16 to 9 (SD=8,7), VAS quality of life scores increased more than twice and the percentage of VAS ,50/100 decreased from 83% to 19%).\n-From D5 until D14, the evolution was slower (68% of patient still suffered from arthralgia on D14 with an average number of 6 painful joints per person (SD=7,2), VAS quality of life was assessed at 82/100 on average, with less than 5% of VAS ,50).\n-At the last medical visit (D25), 36% of patients reported residual asthenia; 65% reported arthralgia (corresponding to 71% with sporadic and 57% with permanent arthralgia respectively) while 44% and 32% of patients were assessed by GPs as recovered or improved in condition respectively\n-The number of patients with positive viraemia decreased from 54 (100%) on D1 to 21 (39.6%) on D3 and the average viral load was 6.42 (4.43 to 9, SD=1.19, log10 copies/ml).\n-At D6, all viral loads were negative\n-At D16, there was neither lymphopenia nor thrombocytopenia, while neutropenia and abnormal liver function persisted in 12% and 7% of patients respectively. \n-CRP was &amp;gt;5 mg/L in 12% of cases\n-During the D300 telephone interview, 5 out of 26 patients who could be contacted (19.2%) considered that they had not completely recovered; 6/26 (23%) declared residual arthralgia (7 joints on average, SD=5.3); morning stiffness was assessed in 4/6 (66.7%) cases but arthralgia was always related to joint activity\n-In univariate analysis, patients who did not report recovery at D300 were older (p,0.05, 52.80612.61 vs 35.62610.56) and more frequently women (p,0.05, women 60.0% (3/5); men 9.5% (2/21))\n-Patients who reported persistent arthralgia at D300 were older (p,0.01, 51.33611.84 vs 35.20610.65) and had a higher number of arthralgic joints at D1 (p,0.05, 23.5066.75 vs 12.2569.86)\n-In multivariate analysis, the number of painful joints at D300 was higher for women (p=0.065, SIR=1.841, CI (0.963;3.520)) and increased with age (p,0.001, SIR=1.142, CI (1.103;1.183)).\n-In univariate analysis, CHIKV+ve patients had:\n-(i) more frequent pain in small upper joints (wrists, W) (p,0.01, OR=4.55, CI(1.59;13.04)), metacarpophalangeal (MCP) (p,0.01, OR=4.13, CI(1.45;11.74), proximal interphalangeal (PIP) (p,0.05, OR=3.14 CI(1.13;8.77)),\n-(ii) more frequently minor or absent myalgia (MYOPAIN) (p,0.01, OR=5.22, CI(1.56;17.48))\n-(iii) more frequently lymphopenia (,1G/L)(p,0.0001, OR=15.64, CI(4.35;56.25)).\n-CHIKV+ve and CHIKV2ve patients were not statistically different for the impact on quality of life at the acute stage.\n-Finally, the probability (p) of having been infected by CHIKV has been estimated, using logistic regression, as follows: p=1/(1+exp(4.139)6exp(23.6666lymphopenia)6exp(21.9406MCP+)6exp(22.3416W+)6exp(22.7006MYOPAIN)). \n-Each co- variate was validated if equal to 1, otherwise 0. \n-Tested on our cohort, the ROC curve had an AUC=0.93 (p,0.001), with Se=90%, Sp=85%, PPV=94% and NPV=77% using a 0.579 probability threshold value\n-Similarly, we could calculate a clinical score relying only on clinical symptoms (i.e., excluding lymphopenia) : p=1/(1+exp (1.609)6exp(21.4506MCP+)6exp(21.7326W+)6exp(22.0446 MYOPAIN)). \n-Tested on our cohort, the ROC curve had an AUC=0.81 (p,0.001) and with Se=76%, Sp=73%, PPV=87% and NPV=55% using a 0.717 probability threshold value\n-Noticeably, in both scores, the variable Handpain (pain on MCP and/or PIP) could be used instead of the MCP variable with similar results\n-Finally, these results were used to propose a clinical and clinico- biological score usable in ambulatory practice by GPs (see on Figure 4).\n-To investigate the intra-host genetic diversity of CHIKV we sequenced, on average, 45 clones/serum (41–57) within the E1 gene (Table 2). \n-For the 10 D1 sera, the average proportion of mutant clones observed was 35.6%, the mutations occurred in 10 (1.4%) to 27 (3.9%) sites of the 692 nucleotides sequenced and the average proportion of non- synonymous mutations was 73.2%. \n-Forty-eight (24%) mutations were observed more than once (41 twice, 7 in three clones). \n-The transition/transversion ratio was 5.8 (219:38). \n-The average dN/dS ratio (that illustrates selective pressure [23]), was 1.03 and 0.16 at the intra-host and inter-host level, respectively. \n-Over a total of 519 clones studied, the A226V mutation was found in all but one clone (99.8%)\n-Analysis of CHIKV intra-host genetic diversity was conducted according to demographic, clinical and biological data (Table 2). The major findings were:\n-(i) An increased percentage of mutant clones and average p aa and dN was significantly correlated with an increased delay between onset of disease and inclusion (p=0.045 for % of mutant clones, p,0.001 for p aa and dN).\n-(ii) A high viral load at D1 was significantly correlated with a low intra-host diversity (p,0.01 for % of mutant clones, % of nt mutations, % of variable nt sites and p nt, p,0.05 for dS).\n-(iii) A comparison of intra-host genetic diversity based on sequential serum at D1 and D3 from the same patients (nu 304 and nu4002) revealed an increase of genetic diversity over time (Table 2).\n-(iv) From the D300 telephone interview, intensity of sequelae and an increased number of reported arthralgia were significantly correlated with a higher amino-acid diversity at inclusion (p aa, dN; p,0.05)\n-These outpatients represent ‘standard’, ‘mild’, clinical presentations (the basis for inclusion was a recent presentation associating fever and arthralgia), which did not require hospitalisation or specific treatment for complications\n-Such patients represent the majority of cases: the proportion of hospitalised patients during the CHIKV 2005–2006 outbreak in Reunion Island was estimated to be 0.3% [12] whilst the majority of medical investigations were dedicated to hospitalised patients\n-The unique aspect of the current study relies on the detailed clinical and virological follow-up of such patients. It included laboratory confirmation of CHIKV infection (based on RT-PCR and seroconversion), a clinical follow-up at the acute phase (associating daily auto-questionnaires and medical consultations), and late assessments (by telephone until day 300). \n-The study took place at the end of the outbreak (i.e., the enrolment was performed by practitioners who had previously managed approximately one third of the population infected by the virus), and there is no evidence that another arbovirus (e.g. dengue virus) has been circulating in Reunion Island during this period\n-This study has obvious limitations. Firstly, a low patient count: 54 patients, with a confirmed CHIKV infection, was studied on day 1 (inclusion), but the follow-up was performed for only 27 of these patients\n-The clinical presentation of CHIK at inclusion conformed with the canonical presentation previously reported in Reunion Island and in the recent Indian reports, which included fever and symmetrical poly- arthralgia [9,10,34,35,36,37,38]. \n-However, this simplistic associ- ation (fever+polyarthralgia) seems to perform modestly for the specific diagnosis of CHIK: in a retrospective serologic survey of the CHIK outbreak in Mayotte Island [28], the PPV was as low as 74%. \n-In our study, despite the great recent clinical experience of general practitioners, the PPV was similar (71%). \n-We proposed a very simple and purely clinical score (Figure 4) which reached 87% PPV in our population (i.e., outpatient 18 to 60 years old, examined before the second day of illness). \n-For convenience, results were categorised as ‘probable’, ‘possible’ and ‘not probable’.\n-Viral load at D1 significantly increased with age but no relationship with clinical presentation or co-morbidity could be identified.\n-In contrast with previous studies dedicated to hospitalised patients [9,41], we did not identify a relationship between the level of CRP and transaminases, a reduction of the polymorphonuclear neutrophil level or other biological abnormalities, and the intensity and number of arthralgia or the quality of life at D1\n-Lymphopenia constituted an important clue for the diagnosis of CHIK as illustrated by our clinico-biological score (Figure 4)\n-Data indicated that the acute disease includes 2 distinct stages:\n-(i) the first (D1–D4, ‘viral stage’) was associated with viraemia, i.e., clinical symptoms that reflect the viral ‘burst’ and the initiation of innate immunity, associated with high levels of\npro-inflammatory cytokines [42,43,44] such as interferon-a and IL-6 but also IL-1Ra, IL-12, IL-15, IP-10 and MCP-1\n-(ii) From day 5 to day 14 (‘convalescent stage’), all patients had no detectable viraemia, but improvement was slower, considering both quality of life scores (Figure 2) or rheumatic parameters (Figure 3a, 3b and supporting information figure S1 and movie S1).\n-Previous reports [44] showed that, by day 10, a number of inflammatory mediators (including interferon-a, IL-6, IL-1Ra, IL-12, IL-15, IP-10 and MCP-1) had significantly decreased, at least in patients with initial high viraemia.\n-The final outcome (complete clinical recovery or persistent pain and chronic joint inflammation) appears likely to depend upon a series of genetic, viral and immunologic factors that operate at the acute and convalescent stages.\n-Here, in agreement with the clinical pattern observed on Reunion Island, patients with a high number of arthralgic joints at disease onset reported more frequently persistent arthralgia at D300\n-The early and convalescent immune response may be, in addition to putative yet uncharacterised viral factors, modulated by innate (genetic) and acquired factors.\n-The latter certainly include age, which appears in many studies to be a major determinant of the clinical presentation and outcome\n-Here, we found that an increase of age was an independent risk factor for symptomatic illness at the time of disease onset (number and intensivity of joint pains) and at D300 (number of cases with persistent arthralgia).\n-Genetic factors presumably trigger different immune responses which may account for the inter-individual and inter-ethnic variability of clinical presentation. \n-Amongst them, gender is of specific interest\n-A single report mentioned a higher susceptibility of males, to CHIKV infection [52] but globally, previously published data suggest that symptomatic CHIK is more frequent in women [35,38].\n-The interplay between the immune response and viral evolution most probably constitutes an important issue for disease outcome\n-We observed that CHIKV was represented in serum by a variety of closely related genomes and that genetic diversity increased over time and was correlated with the decrease of viral load.\n-These data are consistent with a mechanism in which acute infection produced an accumulation of mutations over time (resulting in an increased intra-host genetic diversity), associated with a lower number of virions and, possibly, an increased potential for persistence\n-Interestingly, we found that a higher amino-acid complexity at the acute stage was associated with increased reporting of arthralgia and intensity of sequelae at D300. \n-This may indicate that the immunological processes associated with the initial viraemia decline or are partly circumvented, thus enhancing the opportu- nity for onset of virus persistence and long term clinical complications\n-Altogether, these data are consistent with the hypothesis that CHIKV displays increased intra-host diversity which may be associated with prolonged viraemia, higher organ viral load and an increased risk of chronic disease\n-Our results appear more closely related to previous reports on the relationship between intra-host genetic diversity, fitness and virulence in the examples of chronic infections by induced HIV or HCV [56,57].","title":"Chikungunya Fever: A Clinical and Virological Investigation of Outpatients on Reunion Island, South-West Indian Ocean","type":"article-journal","volume":"7"},"uris":["http://www.mendeley.com/documents/?uuid=54e4c36f-928b-4b2e-a321-06f40829b842"]},{"id":"ITEM-7","itemData":{"DOI":"10.1371/journal.pntd.0004199","ISBN":"10.1371/journal.pntd.0004199","ISSN":"19352735","PMID":"26580074","abstract":"Local transmission of Chikungunya virus (CHIKV) was first documented in Trinidad and Tobago (T&amp;T) in July 2014 preceding a large epidemic. At initial presentation, it is difficult to distinguish chikungunya fever (CHIKF) from other acute undifferentiated febrile illnesses (AUFIs), including life-threatening dengue disease. We characterised and compared dengue virus (DENV) and CHIKV infections in 158 patients presenting with suspected dengue fever (DF) and CHIKF at a major hospital in T&amp;T, and performed phylogenetic analyses on CHIKV genomic sequences recovered from 8 individuals. The characteristics of patients with and without PCR-confirmed CHIKV were compared using Pearson's χ2 and student's t-tests, and adjusted odds ratios (aORs) and 95% confidence intervals (CIs) were determined using logistic regression. We then compared signs and symptoms of people with RT-qPCR-confirmed CHIKV and DENV infections using the Mann-Whitney U, Pearson's χ2 and Fisher's exact tests. Among the 158 persons there were 8 (6%) RT-qPCR-confirmed DENV and 30 (22%) RT-qPCR-confirmed CHIKV infections. Phylogenetic analyses showed that the CHIKV strains belonged to the Asian genotype and were most closely related to a British Virgin Islands strain isolated at the beginning of the 2013/14 outbreak in the Americas. Compared to persons who were RT-qPCR-negative for CHIKV, RT-qPCR-positive individuals were significantly more likely to have joint pain (aOR: 4.52 [95% CI: 1.28-16.00]), less likely to be interviewed at a later stage of illness (days post onset of fever-aOR: 0.56 [0.40-0.78]) and had a lower white blood cell count (aOR: 0.83 [0.71-0.96]). Among the 38 patients with RT-qPCR-confirmed CHIKV or DENV, there were no significant differences in symptomatic presentation. However when individuals with serological evidence of recent DENV or CHIKV infection were included in the analyses, there were key differences in clinical presentation between CHIKF and other AUFIs including DF, which can be used to triage patients for appropriate care in the clinical setting.","author":[{"dropping-particle":"","family":"Sahadeo","given":"Nikita","non-dropping-particle":"","parse-names":false,"suffix":""},{"dropping-particle":"","family":"Mohammed","given":"Hamish","non-dropping-particle":"","parse-names":false,"suffix":""},{"dropping-particle":"","family":"Allicock","given":"Orchid M.","non-dropping-particle":"","parse-names":false,"suffix":""},{"dropping-particle":"","family":"Auguste","given":"Albert J.","non-dropping-particle":"","parse-names":false,"suffix":""},{"dropping-particle":"","family":"Widen","given":"Steven G.","non-dropping-particle":"","parse-names":false,"suffix":""},{"dropping-particle":"","family":"Badal","given":"Kimberly","non-dropping-particle":"","parse-names":false,"suffix":""},{"dropping-particle":"","family":"Pulchan","given":"Krishna","non-dropping-particle":"","parse-names":false,"suffix":""},{"dropping-particle":"","family":"Foster","given":"Jerome E.","non-dropping-particle":"","parse-names":false,"suffix":""},{"dropping-particle":"","family":"Weaver","given":"Scott C.","non-dropping-particle":"","parse-names":false,"suffix":""},{"dropping-particle":"","family":"Carrington","given":"Christine V.F.","non-dropping-particle":"","parse-names":false,"suffix":""}],"container-title":"PLoS Neglected Tropical Diseases","id":"ITEM-7","issue":"11","issued":{"date-parts":[["2015"]]},"note":"-CHIKV exists as a single serotype thought to confer life-long immunity in recovered indi-\nviduals\n-There is, however, sufficient variation to discern three genotypes, namely the enzootic West African (WAf), and East /Central/South African (ECSA), and the epidemic Asian geno- types\n-The ECSA recently gave rise to the Indian Ocean Lineage (IOL) responsible for epidem- ics in the Indian Ocean islands, mainland India and Europe beginning in 2004 [5]\n-The expansion of this lineage has been attributed to adaptive mutations in the E1 and E2 envelope glycoproteins that provide a fitness advantage in Aedes albopictus without reducing fitness in A. aegypti [6] and permit rapid lineage diversification [7][8].\n-In light of the dramatic re-emergence of CHIKV in Asia, the intensity of global travel and\nthe widespread prevalence of A. aegypti and A. albopictus, the emergence of CHIKV in the Americas was long anticipated [9].\n-In this study we report the genetic charac- terisation of CHIKV and compare clinical, laboratory and epidemiological characteristics of patients with and without confirmed CHIKV or dengue virus (DENV) infections who pre- sented at a major hospital in Trinidad, during an acute undifferentiated febrile illness (AUFI) surveillance study.\n-Study participants were enrolled at the Adult Primary Care Facility (APCF) of the Eric Wil- liams Medical Sciences Complex (EWMSC) during the period of December 25th 2013 to November 5th 2014\n-Indi- viduals presenting at the APCF on study days with suspected dengue fever (DF) or CHIKF were eligible for enrollment\n-Specifically, patients were eligible for enrollment if they were\nfebrile (having an axillary temperature of?38°C) or had a reported history of fever within the last 7 days, accompanied by one or more of the following symptoms commonly associated with DF and CHIKF: headache, nausea, vomiting, diarrhoea, aches and pains, eye pain, evidence of haemorrhagic manifestation, rash, joint pain and swollen joints.\n-At presentation and enrollment, whole blood was collected in non-additive and/or ethylene- diaminetetraacetic acid (EDTA) containing blood collection tubes and a questionnaire eliciting relevant demographic and clinical information, medical and recent travel history, and risk fac- tors for exposure to mosquito bites was administered\n-Nucleic acid extraction was performed\n-Nucleic acid samples were screened and serotyped for DENV-1-4 using the DENV multiplex RT-qPCR assay\n-Screening for CHIKV was carried out using the RT-qPCR general assay\n-For ten samples with low Ct values in RT-qPCR assays, viral RNA was extracted\n-First and second strand synthesis, adapter ligation and amplification of the library were performed\n-Cluster formation of the library DNA templates was performed\n-Paired end 50 base sequencing by synthesis was performed\n-Cluster density per lane was 820–940 k/mm2 and post-filter reads ranged from 148–218\nmillion per lane\n-Base call conversion to sequence reads was performed\n-Reads were filtered for quality and adapter sequences were removed, then viral contigs were assembled\n-Assembled contigs were checked using bowtie2 to align reads to the contigs [25] followed by visualization\n-Newly generated CHIKV genomic sequences along with sequences from Genbank representing all three genotypes were aligned\n-Sequences were trimmed to 11,259 nucleotides at the boundaries of the open reading frames (ORFs) so that ambiguous alignment of the 5’ and 3’ untranslated regions was excluded from analyses\n-The final data set comprised of 74 of these complete coding sequences from 23 countries isolated during 1953–2014 (S1 Table).\n-The best-fit model for subsequent analyses (GTR+G4) was selected\n-Phylogenetic trees were inferred under this model using the maximum-likelihood (ML) method in the PhyML program online [33] and the maximum clade credibility (MCC)\n-The analysis ran in duplicate for 50 million generations with 10% removed as burnin, and the convergence of parameters were assessed by calculating the effective sample size (ESS&amp;gt;200)\n-Panbio Dengue IgM and IgG Capture ELISA (Brisbane, Australia) were used to screen sera for the presence of DENV-specific antibodies\n-Samples were designated as positive for dengue-specific IgM if both duplicates returned a value of&amp;gt;11 Panbio Units and as negative at&amp;lt;9 Panbio Units\n-Samples were designated as positive for dengue-specific IgG if both duplicates returned a value of&amp;gt;22 Panbio Units and as negative at&amp;lt;18 Panbio Units\n-According to the manufacturer (due to the detection thresholds for the two assays), the\npresence of detectable levels of IgM (in the absence of detectable IgG) indicates a probable recent primary infection with DENV, while the presence of detectable levels of IgG indicates probable recent secondary dengue virus infection\n-The manufacturers note that IgM levels in a secondary infection may be undetectable by the assay. \n-Thus IgM+/IgG- result was interpreted as evidence of a probable recent primary DENV infection, and both IgM+/IgG+ and IgM-/IgG + results were interpreted as probable recent\n-Euroimmum Chikungunya IgM Capture ELISA (Leubeck, Germany) was used to screen sera and plasma for the presence of CHIKV-specific IgM antibodies secondary DENV infections\n-Samples were designated as positive for CHIKV-specific IgM if both duplicates returned a\nvalue of&amp;gt;1.1 and as negative at&amp;lt;0.8\n-The outcome for analysis was having a confirmed infection with CHIKV, defined as a positive result on RT-qPCR. \n-Bivariable associations with a confirmed CHIKV infection were determined using the student’s t-test for continuous variables and the Pearson’s chi-square or Fisher’s exact test for categorical variables\n-All variables with a p-value less than or equal to 0.10 were considered in the final multivariable model, which was determined using binary logistic regression using a forward stepwise selection procedure (entry: 5%, exit: 10%).\n-Adjusted odds ratios (aORs) and 95% confidence intervals (CIs) are reported\n-To compare the symptomatic presentation for RT-qPCR positive DENV and CHIKV, a\nbivariable analysis was performed using the Mann-Whitney Utest for continuous variables and the Pearson’s chi-square or Fisher’s exact test for categorical variables\n-Positive predictive values (PPVs), negative predictive values (NPVs), and the sensitivity,\nspecificity and likelihood ratios of different combinations of clinical features used to distin- guish confirmed and probable DF and CHIKF from other AUFIs were also calculated\n-Combi- nations used to differentiate DF from CHIKF were also compared\n-For both CHIKF and DF these values were calculated using confirmed cases (RT-PCR positive for virus) and probable recent cases (ELISA positive for IgM/IgG antibodies)\n-There were 158 patients who met the inclusion criteria for AUFI and agreed to participate in the study\n-Of these, the median age was 32, ranging from 16–88 years. \n-Half (50%) of the patients were male and, of those with complete data on ethnicity, the majority were Afro- (33%), Indo-(31%) Trinidadian or Mixed (26%) (S2 Table)\n-Just under a third (30%) had received greater than a secondary level of education, and most (69%) were employed\n-Twenty-two percent reported having had laboratory-confirmed DF previously, 25% reported that others in their household had been febrile in the two weeks prior to their interview, 55% reported storing water at home and, while 15% reported having screened windows at home, most (80%) reported a history of mosquito bites at their place of residence\n-At interview, themost commonly reported symptoms were headache (83%), weakness (67%), joint pain (65%) andmuscle pain (65%)\n-Seventeen percent reported some degree of haemorrha- gicmanifestations and 22%reported a rash (S2 Table). \n-Thirty (19%) of the 158 individuals were positive for CHIKV on RT-qPCR.\n-Additionally, 27 (17%) of the 158 individuals were positive by ELISA for anti-CHIKV IgMantibodies, including 6 of those persons positive by RT-qPCR for CHIKV. \n-Eight of the 158 individuals (5.1%) were confirmed as DENV-positive by RT-qPCR (Fig 1)\n-Using the combined RT-qPCR and ELISA results, 4.8% (n = 6) were designated as “confirmed current DENV infections” of which three were primary infections (i.e. IgM+/IgG-) and three were secondary infections (IgM+/IgG +), 18.4% (n = 23) were “probable recent primary DENV infections”, 42.4% (n = 53) were “probable recent secondary DENV infections” and 3.2% (n = 4) were equivocal.\n-In total 66% (n = 82) had evidence of a current or probable recent DENV infection (S3 Table).\n-On bivariable analyses (Table 1 &amp;amp; S4 Table), patients with RT-qPCR confirmed CHIKV infec- tion (CHIKV+; n = 30) were significantly more likely to report joint pain (83%, p = 0.020) than individuals who were RT-qPCR-negative for CHIKV (not CHIKV+) but were less likely to have travelled outside of Trinidad in the 2 weeks prior to interview (17%, p = 0.044), or to have reported laboratory-confirmed dengue previously (7%, p = 0.026). \n-They were also more likely to have presented to the APCF earlier (mean days post onset of fever: 2.39 [CHIKV+] vs. 3.33 [not CHIKV+], p = 0.021) and had lower mean white blood cell counts (6.52 [CHIKV+] vs. 8.36x103/μl [not CHIKV+], p = 0.016)\n-In addition to the above variables, the following also met the criteria for inclusion in the multivariable model: marital status (p = 0.054), nationality (p = 0.080), number of days post onset of illness (p = 0.032), rash (p = 0.084), sore throat (p = 0.015), and abdominal pain (p = 0.006).\n-The following variables were considered in the final multivariable model: marital status, joint pain, rash, days post onset of fever and white blood cell count\n-As shown in Table 2, those who had confirmed CHIKV infection were significantly more likely to have reported joint pain (aOR: 4.52, 95% CI: 1.28–16.00), and significantly less likely to be inter- viewed at a later stage of illness (days post onset of fever—aOR: 0.56, 95% CI: 0.40–0.78) and have a lower white blood cell count (aOR: 0.83, 95% CI: 0.71–0.96)\n-Among the 38 patients positive by RT-qPCR for CHIKV (n = 30) or DENV (n = 8), there were no significant differences in clinical presentations (p&amp;gt;0.05) between those with CHIKV and those with DENV (Table 3 and S5 Table). \n-However, when compared to DENV, persons with CHIKV more often reported joint pain (83% vs. 50%, p = 0.071) and rash (33% vs. 0%, p = 0.082), and less often reported abdominal pain (7% vs. 38%, p = 0.053). \n-Patients with DENV had significantly lower median white blood cell count (3.50 vs. 6.00 x103/μl, p = 0.028) and platelet (PLT) counts (1.47 vs. 2.39x105/μl, p = 0.022).\n-The clinical features joint pain and white blood cell count&amp;lt;7 x103/μl were selected as they were significant on bivariable analysis\n-For DF, PLT count&amp;lt;150 x103/ μl and abdominal pain were also selected as patients with confirmed DENV infection were more likely to display/ report these symptoms than persons with confirmed CHIKV infection\n-Similarly for CHIKF rash was included as patients with confirmed CHIKV infection were more likely to report this sign than persons with confirmed DENV infection (Table 4).\n-Individually none of the clinical features was able to efficiently differentiate DF or CHIKF\nfrom other AUFIs\n-However the combination of rash, joint pain and white blood cell count&amp;lt;7 x103/μl was most efficiently able to differentiate CHIKF from other AUFIs\n-This combination had a PPV and NPV of 77% and 96% respectively\n-The three parameters combined had a sensitivity of 94% and a specificity of 84%\n-Furthermore the positive and negative likelihood ratios were 5.9 and 0.1 respectively (Table 4)\n-None of the combinations tested was overall able to efficiently differentiate between DENV and CHIKV. \n-The combination that performed the best was rash, joint pain and white blood cell count&amp;lt;7 x103/μl with a PPV and NPV of 58% and 95% respectively as well as a sensitivity of 88% and a specificity of 78% (Table 5).\n-Complete genome sequences for CHIKV were determined directly from RNA isolated from the sera of 8 individuals\n-The most closely related Asian sequences circulated between 2012 and 2013 in China, the Philippines and Micronesia\n-None of the four single adaptive mutations in E1 (A226V) and E2 (K252Q; K233E; L210Q) or the synergistic adaptive mutations in E2/E3 (R198Q/S18F) that confer a fitness advantage for IOL strains in A. albopictus [6,8,40,41] were detected.\n-Of the 158 individuals enrolled in the study CHIKV was detected by RT-qPCR in 19% (n = 30). \n-Anti-CHIKV IgM antibodies were detected in 6 of the 30 individuals and in 21 indi- viduals who tested negative for CHIKV by RT-qPCR\n-Therefore 51 individuals (32.3%) had evidence of infection with CHIKV\n-Our results confirm that the etiologic CHIKV strain in Trinidad belongs to the Asian geno-\ntype and is nearly a direct descendent of the BVI strain isolated in January 2014 [11], with which it shares over 99.9% nucleotide sequence identity across the two ORFs.\n-The data presented arose froma febrile surveillance study for which the initial focus was\nDENV, however with the emergence of CHIKV in the Americas, specific screening for CHIKV using RT-qPCR was included. Amongst\n-Amongst the 158 participants, only 8 were RT-qPCR positive for DENV\n-However based on the subset of samples (n = 125) that underwent both RT-qPCR and complete ELISA testing, a total of 82 (66%) had evidence of a current or recent DENV infections\n-Our findings suggest that persons with confirmed CHIKV infection (i.e. RT-qPCR-positive\nfor CHIKV) visited the APFC roughly one day earlier than those without RT-qPCR evidence of CHIKV.\n-The extent of leucopenia in the those confirmed CHIKV cases was less than observed in the 88 individuals with confirmed DENV infection (i.e. positive for DENV by RT-qPCR), who had significantly lower white blood cell and platelet counts than individuals with confirmed CHIKV infection\n-We investigated the feasibility of using combinations of clinical features as a\nmeans of differentiating between individuals with confirmed and probable CHIKF (i.e. with evidence of CHIKV infection by PCR and / or ELISA) and individuals with confirmed and recent probable DF. \n-The combination rash, joint pain and white blood cell count&amp;lt;7 x103/μl was most efficient with a PPV and NPV of 77% and 96% respectively and, a sensitivity and specificity of 94% and 84% respectively\n-Rash, joint pain and white blood cell count&amp;lt;7 x103/μl together were also most efficient at differentiating CHIKF from other AUFIs.\n-In this case the combination had a PPV and NPV of 58% and 95% respectively and, a sensitivity and specificity of 88% and 78% respectively.\n-Considering the mean PLT count was lower (&amp;lt;150 x 103/μl) in individuals positive for DENV by RT-qPCR, a profile using these 4 clinical features might be suitable as a means of differentiating between those with CHIKV infection and those with DENV infection\n-Our study confirms the presence of Asian genotypeCHIKV in Trinidad and identi- fies symptoms that distinguish individuals with acute fevers who are viraemic forCHIKV from those who are CHIKV negative by RT-qPCR, and identifies laboratory and clinical features that distinguish between those who are viraemic forCHIKV versusDENV","page":"1-18","title":"Molecular Characterisation of Chikungunya Virus Infections in Trinidad and Comparison of Clinical and Laboratory Features with Dengue and Other Acute Febrile Cases","type":"article-journal","volume":"9"},"uris":["http://www.mendeley.com/documents/?uuid=08bf1199-b1a8-4ec5-8d25-e540e89abdc1"]},{"id":"ITEM-8","itemData":{"DOI":"10.1093/cid/ciw589","ISSN":"15376591","abstract":"Background. Zika virus (ZIKV), chikungunya virus (CHIKV), and dengue virus (DENV) cocirculate in Nicaragua. In this study, we sought to compare the quantified viremia and clinical presentation of patients infected with 1 or more of these viruses. Methods. Acute-phase serum samples from 346 patients with a suspected arboviral illness were tested using a multiplex real-time reverse-transcription polymerase chain reaction for ZIKV, CHIKV, and DENV. Viremia was quantitated for each detected virus, and clinical information from request forms submitted with each sample was recorded. Results. A total of 263 patients tested positive for 1 or more viruses: 192 patients tested positive for a single virus (monoinfec-tions) and 71 patients tested positive for 2 or all 3 viruses (coinfections). Quantifiable viremia was lower in ZIKV infections compared with CHIKV or DENV (mean 4.70 vs 6.42 and 5.84 log 10 copies/mL serum, respectively; P &lt; .001 for both comparisons), and for each virus, mean viremia was significantly lower in coinfections than in monoinfections. Compared with patients with CHIKV or DENV, ZIKV patients were more likely to have a rash (P &lt; .001) and less likely to be febrile (P &lt; .05) or require hospitalization (P &lt; .001). Among all patients, hospitalized cases had higher viremia than those who did not require hospitalization (7.1 vs 4.1 log10 copies/mL serum, respectively; P &lt; .001). Conclusions. ZIKV, CHIKV, and DENV result in similar clinical presentations, and coinfections may be relatively common. Our findings illustrate the need for accurate, multiplex diagnostics for patient care and epidemiologic surveillance.","author":[{"dropping-particle":"","family":"Waggoner","given":"Jesse J.","non-dropping-particle":"","parse-names":false,"suffix":""},{"dropping-particle":"","family":"Gresh","given":"Lionel","non-dropping-particle":"","parse-names":false,"suffix":""},{"dropping-particle":"","family":"Vargas","given":"Maria Jose","non-dropping-particle":"","parse-names":false,"suffix":""},{"dropping-particle":"","family":"Ballesteros","given":"Gabriela","non-dropping-particle":"","parse-names":false,"suffix":""},{"dropping-particle":"","family":"Tellez","given":"Yolanda","non-dropping-particle":"","parse-names":false,"suffix":""},{"dropping-particle":"","family":"Soda","given":"K. James","non-dropping-particle":"","parse-names":false,"suffix":""},{"dropping-particle":"","family":"Sahoo","given":"Malaya K.","non-dropping-particle":"","parse-names":false,"suffix":""},{"dropping-particle":"","family":"Nuñez","given":"Andrea","non-dropping-particle":"","parse-names":false,"suffix":""},{"dropping-particle":"","family":"Balmaseda","given":"Angel","non-dropping-particle":"","parse-names":false,"suffix":""},{"dropping-particle":"","family":"Harris","given":"Eva","non-dropping-particle":"","parse-names":false,"suffix":""},{"dropping-particle":"","family":"Pinsky","given":"Benjamin A.","non-dropping-particle":"","parse-names":false,"suffix":""}],"container-title":"Clinical infectious diseases : an official publication of the Infectious Diseases Society of America","id":"ITEM-8","issue":"12","issued":{"date-parts":[["2016"]]},"page":"1584-1590","title":"Viremia and Clinical Presentation in Nicaraguan Patients Infected With Zika Virus, Chikungunya Virus, and Dengue Virus","type":"article-journal","volume":"63"},"uris":["http://www.mendeley.com/documents/?uuid=106a498f-7483-444c-be3b-a8bd25fb322b"]},{"id":"ITEM-9","itemData":{"DOI":"10.1371/journal.pntd.0004636","author":[{"dropping-particle":"","family":"Romero","given":"Carolina","non-dropping-particle":"","parse-names":false,"suffix":""},{"dropping-particle":"","family":"Zogbi","given":"Heruza","non-dropping-particle":"","parse-names":false,"suffix":""},{"dropping-particle":"","family":"Carvalho","given":"Marilia Sá","non-dropping-particle":"","parse-names":false,"suffix":""},{"dropping-particle":"","family":"Souza","given":"Rogerio Valls","non-dropping-particle":"de","parse-names":false,"suffix":""},{"dropping-particle":"","family":"Calvet","given":"Guilherme Amaral","non-dropping-particle":"","parse-names":false,"suffix":""},{"dropping-particle":"","family":"Brasil","given":"Patrícia","non-dropping-particle":"","parse-names":false,"suffix":""},{"dropping-particle":"","family":"Filippis","given":"Ana Maria Bispo","non-dropping-particle":"de","parse-names":false,"suffix":""},{"dropping-particle":"","family":"Bressan","given":"Clarisse da Silveira","non-dropping-particle":"","parse-names":false,"suffix":""},{"dropping-particle":"de","family":"Mendonça","given":"Marco Cesar Lima","non-dropping-particle":"","parse-names":false,"suffix":""},{"dropping-particle":"","family":"Alves","given":"Simone Sampaio","non-dropping-particle":"","parse-names":false,"suffix":""},{"dropping-particle":"","family":"Wakimoto","given":"Mayumi","non-dropping-particle":"","parse-names":false,"suffix":""},{"dropping-particle":"","family":"Lupi","given":"Otilia","non-dropping-particle":"","parse-names":false,"suffix":""},{"dropping-particle":"","family":"Sequeira","given":"Patrícia Carvalho","non-dropping-particle":"de","parse-names":false,"suffix":""},{"dropping-particle":"","family":"Nogueira","given":"Rita Maria Ribeiro","non-dropping-particle":"","parse-names":false,"suffix":""},{"dropping-particle":"","family":"Quintana","given":"Marcel de Souza Borges","non-dropping-particle":"","parse-names":false,"suffix":""},{"dropping-particle":"","family":"Nobre","given":"Aline","non-dropping-particle":"","parse-names":false,"suffix":""},{"dropping-particle":"","family":"Jaenisch","given":"Thomas","non-dropping-particle":"","parse-names":false,"suffix":""},{"dropping-particle":"","family":"Lourenço-de-Oliveira","given":"Ricardo","non-dropping-particle":"","parse-names":false,"suffix":""},{"dropping-particle":"","family":"Siqueira","given":"André Machado","non-dropping-particle":"","parse-names":false,"suffix":""}],"container-title":"PLOS Neglected Tropical Diseases","id":"ITEM-9","issue":"4","issued":{"date-parts":[["2016"]]},"page":"e0004636","title":"Zika Virus Outbreak in Rio de Janeiro, Brazil: Clinical Characterization, Epidemiological and Virological Aspects","type":"article-journal","volume":"10"},"uris":["http://www.mendeley.com/documents/?uuid=b3c0228d-1590-4746-b385-fa1ddec45b4a"]},{"id":"ITEM-10","itemData":{"DOI":"10.4269/ajtmh.16-0122","ISBN":"1476-1645 (Electronic)\\r0002-9637 (Linking)","ISSN":"00029637","PMID":"27527629","abstract":"Chikungunya virus (CHIKV) spread rapidly throughout the Caribbean region in 2014, and the first serologically confirmed case was seen in Grenada in July. This study investigated the outbreak of CHIKV in Grenada to identify the distinguishing clinical manifestations and the symptoms that corresponded the closest with serological test results. Sera were tested by IgM enzyme-linked immunosorbent assay and polymerase chain reaction to distinguish between cases positive or negative for CHIKV. Of 493 cases, 426 (86%) tested positive for CHIKV. The diagnostic decision rule, \"Define as CHIKV positive a patient presenting with joint pain and any combination of fever, body pain, or rash,\" produced the closest agreement (85%) with the serological test results (Cohen's kappa, k = 0.289, P value &lt; 0.001). When laboratory facilities are not available for diagnostic confirmation, syndromic surveillance using these four symptoms could be useful to define cases during a CHIKV outbreak when CHIKV is the predominant circulating arbovirus. Copyright © 2016 by The American Society of Tropical Medicine and Hygiene.","author":[{"dropping-particle":"","family":"Macpherson","given":"Calum","non-dropping-particle":"","parse-names":false,"suffix":""},{"dropping-particle":"","family":"Noël","given":"Trevor","non-dropping-particle":"","parse-names":false,"suffix":""},{"dropping-particle":"","family":"Fields","given":"Paul","non-dropping-particle":"","parse-names":false,"suffix":""},{"dropping-particle":"","family":"Jungkind","given":"Donald","non-dropping-particle":"","parse-names":false,"suffix":""},{"dropping-particle":"","family":"Yearwood","given":"Katherine","non-dropping-particle":"","parse-names":false,"suffix":""},{"dropping-particle":"","family":"Simmons","given":"Monika","non-dropping-particle":"","parse-names":false,"suffix":""},{"dropping-particle":"","family":"Widjaja","given":"Susana","non-dropping-particle":"","parse-names":false,"suffix":""},{"dropping-particle":"","family":"Mitchell","given":"George","non-dropping-particle":"","parse-names":false,"suffix":""},{"dropping-particle":"","family":"Noel","given":"Dolland","non-dropping-particle":"","parse-names":false,"suffix":""},{"dropping-particle":"","family":"Bidaisee","given":"Satesh","non-dropping-particle":"","parse-names":false,"suffix":""},{"dropping-particle":"","family":"Myers","given":"Todd E.","non-dropping-particle":"","parse-names":false,"suffix":""},{"dropping-particle":"","family":"LaBeaud","given":"A. Desiree","non-dropping-particle":"","parse-names":false,"suffix":""}],"container-title":"American Journal of Tropical Medicine and Hygiene","id":"ITEM-10","issue":"4","issued":{"date-parts":[["2016"]]},"note":"-7 months after the introduction of CHIKV to the Caribbean island of Saint Martin, the seroprevalence rate on the island was estimated to be nearly 17% with 39% of infected persons being asymp- tomatic indicating the disease can circulate inconspicuously throughout the region.20\n-Anticipating the imminent arrival of CHIKV into Grenada in 2014 and since no local CHIKV laboratory diagnostic facil- ities existed, a collaborative link was established between St. George’s University School of Medicine and the Naval Infec- tious Diseases Diagnostic Laboratory (NIDDL) at the Naval Medical Research Center in the United States\n-CHIKV transmission was confirmed in Grenada, and an explosive outbreak lasted for 13 weeks from mid-July to mid-October 2014\n-On the basis of cases observed during the outbreak, the 3-fold objectives of this study were to:\n-1. describe the demographic attributes of patients suspected to be CHIKV infected,\n-2. determine whether the CHIKVand dengue virus (DENV) were cocirculating in Grenada, and\n-3. identify a set of observed symptoms that could provide the closest agreement with serological test results\n-From the time of presentation of the first suspected CHIKV case in Grenada in July, patients with symptoms consistent with either CHIKVor DENV were enrolled in the study from health facilities throughout the country.\n-During the 2014 outbreak in Grenada, demographic infor- mation, symptom data, and whole blood specimens were collected from 493 suspected cases from the index case on July 9 until October 9, by which time symptomatic patients were no longer presenting at the clinics\n-Of the 493 cases enrolled, 325 (66%) were female and 165 were male (34%)\n-The cases spanned the entire range of ages in Grenada from less than 1 year to over 80 years, with a median age of 34.5 years with no signif- icant difference in the age distributions by gender (Figure 1).\n-Thirty symptoms were clinically observed in the cases enrolled in the study. \n-The top 10 clinical symptoms are shown in Table 1 listed in descending order of frequency observed. \n-The remaining symptoms were observed in less than 20% of the cases, and therefore were deemed nonindicative of the presence of CHIKV\n-Sera samples were tested at the NIDDL using the indirect CHIKV IgM enzyme-linked immunosorbent assay (ELISA) with a cutoff value for seropositivity &amp;gt; 0.30 mean adjusted net optical density\n-Since CHIKV was the predominant circu- lating alphavirus during the outbreak, there were few, if any, other infections that would have been cross-reactive with the ELISA test.\n-In addition, a quantitative multiplex real-time polymerase chain reaction (PCR) for CHIKV and DENV was performed\n-Of all 493 cases in the study, 426 (86%) tested positive for CHIKV by either IgM or PCR, with 49 testing positive by both tests. \n-By gender, 286 of 325 (88%) female cases and 140 of 165 (85%) male cases tested positive. \n-Only two cases were asymptomatic cases yet tested positive. \n-No cases tested positive for DENV\n-Positive CHIKV cases in Grenada were most likely to have\njoint pain, but unlike the CHIKV outbreak in Trinidad22— the largest neighboring country to Grenada—abdominal pain and sore throat were not associated with CHIKV in Grenada\n-The clinical presentations of CHIKV in Grenada were more similar to what was seen in Colombia where joint pain, fever, headache, and rash were the most common symptoms.23\n-Signifi- cance was evaluated using the Holm–Bonferroni sequential procedure for multiple comparisons to control for a false dis- covery rate of 5%. \n-As a result, six symptoms were identified as possibly indicative of CHIKV: joint pain, fever, body pain, chills, rash, and joint swelling.\n-Joint pain was by far the most statistically significant clinical symptom distinguishing between positive and nega- tive CHIKV cases. \n-Of 441 cases with joint pain, 395 (90%) tested positive for CHIKV, whereas only 31 of 49 (63%) cases without joint pain tested positive.\n-How- ever, fever and chills were more distinguishing between CHIKV positive and negative cases in males (P values = 0.023 and 0.035, respectively)\n-Generalized linear modeling with binary categorical response and explanatory variables was used to test all pos- sible combinations of the observed symptoms ranging from single symptoms to all six possibly indicative symptoms to determine the combination of symptoms that would most closely agree with the serological test results for each gender and for all cases combined.\n-Although a study in Mayotte (Indian Ocean area) reported in 2010 that joint pain and fever correctly classified 87% of serologically confirmed CHIKV cases,24 in Grenada, those two symptoms alone were insufficient to reliably classify cases. \n-In fact, no single symptom or combinations of only two symptoms were sufficient as diagnostic indicators\n-In the Grenada cases, the decision rule to “Diagnose as CHIKV positive patients who present with joint pain along with any combination of the fever, body pain, or rash,” would have provided 85% agreement with the serological tests.\n-Agreement was tested using Cohen’s kappa statistic and was adjusted for prevalence. \n-The decision rule applied to both genders with 85% agreement with the serological results for females and 82% agreement for males.\n-In summary, due to the absence of cocirculating DENV, this study has provided a clear picture of the clinical manifes- tations of CHIKV unconfounded with DENV. \n-Although the results of this study are not generalizable beyond the cases studied, a diagnostic decision rule such as the one devel- oped in this study can give close agreement with serological tests. \n-Since CHIKV is now presumed to be endemic in the Caribbean region, syndromic surveillance could be used to define cases in similar immunologically naive populations, where laboratory facilities for serological diagnostic confir- mation are not available, as was the situation in Grenada during the 2014 CHIKV outbreak","page":"890-893","title":"Clinical and serological insights from the asian lineage Chikungunya outbreak in Grenada, 2014: An observational study","type":"article-journal","volume":"95"},"uris":["http://www.mendeley.com/documents/?uuid=564c4d92-0845-4347-bd94-f2e45819d0b4"]},{"id":"ITEM-11","itemData":{"DOI":"10.1371/journal.pntd.0005075","ISSN":"1935-2735","author":[{"dropping-particle":"","family":"Bloch","given":"Danielle","non-dropping-particle":"","parse-names":false,"suffix":""},{"dropping-particle":"","family":"Roth","given":"Nicole M.","non-dropping-particle":"","parse-names":false,"suffix":""},{"dropping-particle":"V.","family":"Caraballo","given":"Elba","non-dropping-particle":"","parse-names":false,"suffix":""},{"dropping-particle":"","family":"Muñoz-Jordan","given":"Jorge","non-dropping-particle":"","parse-names":false,"suffix":""},{"dropping-particle":"","family":"Hunsperger","given":"Elizabeth","non-dropping-particle":"","parse-names":false,"suffix":""},{"dropping-particle":"","family":"Rivera","given":"Aidsa","non-dropping-particle":"","parse-names":false,"suffix":""},{"dropping-particle":"","family":"Pérez-Padilla","given":"Janice","non-dropping-particle":"","parse-names":false,"suffix":""},{"dropping-particle":"","family":"Rivera Garcia","given":"Brenda","non-dropping-particle":"","parse-names":false,"suffix":""},{"dropping-particle":"","family":"Sharp","given":"Tyler M.","non-dropping-particle":"","parse-names":false,"suffix":""}],"container-title":"PLOS Neglected Tropical Diseases","id":"ITEM-11","issue":"10","issued":{"date-parts":[["2016"]]},"note":"-Although infection with CHIKV results in long-term protection from reinfection [7], it has been associated with persistent arthritis and/or arthralgia that may last several months [8, 9].\n-The first documented locally acquired chikungunya case in the Western Hemisphere was reported inDecember 2013 on the Caribbean island of St.Martin [11]. \n-Soon after, CHIKV spread to at least 45 countries and territories throughout the Americas where over 2 million suspected cases have been reported to date [12]\n-In theUnited States territory of Puerto Rico, the first laboratory-confirmedchikungunya case occurred in a patient fromthe San Juan met- ropolitan area who had illness onset in May 2014 and no history of recent travel [13]. \n-The peak of cases reported through passive surveillance occurred in August 2014 [14], and to date &amp;gt;30,000 suspected chikungunya cases have been reported [15].\n-However, detection of anti- CHIKV antibodies in nearly 25% of blood donated during 2014 suggests a higher incidence of infection than was reported to public health authorities [16].\n-Human popu- lation density, particularly in relation to urban centers, has also been associatedwith clustering of chikungunya cases [22].\n-Following the introduction of CHIKV into Puerto Rico,we conducted household-based\ncluster investigations to describe the spectrum of disease and factors associated with CHIKV infection, identify host factors associated with symptomatic infection, describe care-seeking behavior in individuals with chikungunya, and identify patient characteristics associated with accurate clinical diagnosis and case reporting of chikungunya patients.\n-A cross-sectional investigation was conducted in which neighbors of chikungunya patients were offered enrollment in household-basedcluster investigations.\n-A convenience sample of laboratory-positive chikungunya caseswas identified fromsuspected chikungunya cases that were reported to PuertoRicoDepartment ofHealth (PRDH) and tested laboratory-positive for CHIKV infection (“index cases”)\n-Index case-patients or their parent or guardianwere contacted by telephone within 30 days of the index case-patients’ illness onset and a home visit was scheduled\n-During each household visit, the head-of-household of the index case-patient’s household\n(the “index household”) and all households within a 50-meter radius of the index household were eligible for enrollment in the investigation\n-A questionnaire (S1 Appendix) addressing household characteristicswas administered to the head-of-household, and an individual questionnaire (S1 Appendix) addressing demographics, travel history, and recent illnesseswas administered to all participants\n-To detect evidence of CHIKVinfection, all specimens were tested by rRT-PCR [24], IgM antibody capture (MAC) ELISA [25], and IgG ELISA [26].\n-Specimens were also tested for evidence ofDENV infection, the results of which have been previously reported [13]. \n-In summary, 5% of participants were positive for recent DENV infection, and none were positive for current DENV infection\n-Inclusion of DENV diagnostic test results in epidemiologic analyses did not appreciably affect the statistical significance of any findings, as there was minimal overlap of participants with evi- dence of infection with both CHIKV and DENV (i.e., 1 of 74 [1.4%]).\n-Hence,DENV diagnostic test results are not included in the analyses presented herein.\n-Participants were individuals that provided a serum specimen and answered an individual questionnaire. \n-Current CHIKV infection was defined by detection of CHIKVnucleic acid by rRT-PCR. \n-Recent CHIKV infection was defined by detection of either anti-CHIKV IgM antibody byMAC ELISA or anti-CHIKV IgG antibody by IgG ELISA. \n-Participants were defined as being laboratory-positive for CHIKV infection if they had evidence of either current or recent infection.\n-Participants were defined as laboratory-negative for CHIKV infection if they had no evidence of either current or recent CHIKV infection. \n-For participants with current CHIKV infection that did not report any symptomof illness (n = 2), development of illness after interview was ruled out by follow-up phone call within 30 days of the household visit. \n-Findings from multivariable and hierarchical clustering analysis of signs and symptoms associatedwith current or recent CHIKV infection were used to define symptomatic CHIKV infection\n-General estimating equations (GEE) were used to model associations between individual health and household characteristics and binary outcomes of CHIKV infection status, correct chikungunya diagnosis, or asymptomatic infection\n-Multivariate GEE analysis was performed to obtain a finalmodel for the association between laboratory-positivity and symptoms reported among participants with illness in the past three months\n-Backward eliminationwas used in best-fitting model selection, removing variables from the full model that lowered the Quasilikelihood Information Criteria (QIC) relative to the full model [28]\n-Hierarchical cluster analysis, which uses a distance measure to identify similar clusters of variables and an agglom- eration method to link clusters, was performed to analyze patterns of symptoms among participants with recent illness.\n-A total of 21 household-basedcluster investigations were conducted in the health regions of San Juan, Bayamón, Ponce, Arecibo and Caguas (S1 Table).\n-Of 499 households eligible for par- ticipation, heads-of-household from200 (46.2%) occupied householdswere available to be offered enrollment, and 137 (68.5%) accepted (Fig 1)\n-Of the 410 residents of all enrolled households, 250 (61.0%) participated in the investigation.\n-Par- ticipants tended to be older than all residents living in participating households (median age = 45 vs. 25 years, respectively)\n-Of the 250 household cluster investigation participants, 74 (29.6%) had evidence of CHIKV\ninfection\n-Although infection rates varied by cluster both between and within health regions, all clusters had at least one infected individual apart fromthe index case-patient (Fig 2).\n-This included 12 participantswith current CHIKV infection and 62 participants recent CHIKV infection.\n-Among thosewith current CHIKV infection, 9 (75.0%) were positive only by rRT-PCR, 1 (8.3%) was positive by rRT-PCR and IgM ELISA, and 2 (16.7%) were positive by rRT-PCR as well as both IgM and IgG ELISA.\n-Of those with recent CHIKVinfection, 53 (85.4%) were positive by both IgM and IgG ELISA, 5 (8.1%) were positive by IgM ELISA only, and 4 (6.5%) were positive by IgG ELISA only\n-All specimens collectedbefore day four post-illness- onset (PIO) were positive by rRT-PCR. \n-Detection of CHIKV nucleic acid by rRT-PCR decreased over time by day of specimen collection PIO, and by day 13 PIO no rRT-PCR-posi- tive specimens were identified.\n-Percent positivity by anti-IgM and IgG ELISA both increased according to day of specimen collectionPIO. \n-All specimens collected after week two PIO were IgM-positive,while all specimens collected after week three PIO were IgG-positive\n-Following bivariate analysis, age and genderwere not significantly associatedwith CHIKV infection (Table 1).\n-Participants that reported having chronic joint disease or arthritis had nearly two-fold increased odds of having evidence of CHIKV infection\n-Reportinghaving had an acute illness in the past threemonths or having a householdmember that had an acute ill- ness in the past threemonths were both associatedwith 14-fold increased odds of being labora- tory-positive for CHIKV infection\n-No significant associationswere found betweenCHIKV infection and housing type\n-Participants that reported using household air conditioning or citronella candles had two- or three-fold decreased odds of being laboratory-positive for CHIKVinfection, respectively\n-Followingmultivariable analysis that controlled for age and gender, female genderwas asso-\nciatedwith protection fromCHIKV infection\n-Neither reporting having a chronicmedical con- dition nor use of dailymedicationswas associatedwith protection fromCHIKV infection\n-Reporting having an acute illness or having a household member with an acute illness in the past three months both remained strongly associated with increased odds of CHIKV infection. \n-Use ofmosquito repellent and citronella candles remained associatedwith protection from CHIKVinfection\n-Of 99 participants that reported having an acute illness within the previous three months, 61 (61.6%) were laboratory-positive for CHIKV infection (Table 2).\n-Median duration of illness in laboratory-positive participantswas six days (range: 2–21 days)\n-Signs and symptoms associatedwith CHIKVinfection in ill participantswere fever, skin rash, arthralgia, and arthritis\n-Cough, rhinorrhea, and sore throat were associated with being labora- tory-negative for CHIKV infection\n-Following multivariable analysis, arthralgia and skin rash remained significantly associated with laboratory-positive symptomatic participants, and only retro-orbital eye pain remained significantly associated with laboratory-negative symptomatic participants\n-Headache, fever, arthralgia,myalgia, and chills tended to occur simultaneouslymore often among laboratory-positive participants\n-Combinations of symptoms that grouped together following hierarchical cluster analysis and weremost frequently reported among laboratory-positiveparticipants followingmultivari- ate analysis were utilized to refine the definition of “symptomatic CHIKVinfection” in order tominimize incorrect classification of symptomatically-infected participants (S2 Table).\n-The maximal association of symptom combinations among laboratory-positive participants with concomitant minimization of association with laboratory-negative participants was arthralgia with skin rash or fever. \n-This combination of symptoms yielded a symptomatic CHIKV infec- tion rate of 62.5%, and was present among 6.8% of participants without evidence of CHIKV infection.\n-This combination of symptoms was utilized in subsequent analyses to define “symptomatic CHIKV infection”.\n-Twenty-one (37.5%) participants, including two that had CHIKV nucleic acid detected by RT-PCR, were defined as having asymptomatic infection\n-After again excluding the index case-patients, 22 (62.9%) of 35 symptomatic, laboratory-posi- tive participants soughtmedical care. \n-Seeking medical care for acute illness was associated with 3-fold increased odds of being laboratory-positive (Table 2)\n-Neither hospitalization nor dura- tion of illnesswas significantly associatedwith being laboratory-positive for CHIKV infection\n-No demographic or clinical characteristicswere significantly associatedwith seekingmedical care\n-All laboratory-positive, symptomatic patients diagnosedwith chikungunya reporting having arthralgia in the hands, wrist, knee, ankle, and feet\n-By conducting household-basedcluster investigations during the earlymonths of the 2014 chi- kungunya epidemic in PuertoRico that included 250 participants residingwithin 50meters of a known chikungunya case-patient,we found that 30% of participants had evidence of CHIKV infection.\n-Reportinghaving had an acute illness in the past three months and having a house- hold member with an acute illness were associated with increased odds of infection, while use of either air conditioning or citronella candles were associated with decreased odds of infection. \n-Symptoms significantly associated with CHIKV infection included arthralgia and skin rash. \n-Nearly two-thirds of symptomatically-infected individuals sought medical care; however, less than one-quarter of these individuals were diagnosed with chikungunya, and one-tenth were reported to public health authorities as a chikungunya case. \n-These findings demonstrate the utility of household-basedcluster investigation to describe the epidemiologic and clinical char- acteristics associatedwith an emerging infectious disease and reasons for underreportingof clinically-apparent disease cases\n-Overall,30% of partici- pants in this investigation had evidence of CHIKV infection, which varied by cluster from 6.3% to 100%\n-These estimates likely do not reflect the final infection rates in these communi- ties, as investigations were conducted during the firstweeks of the epidemic in PuertoRico where furtherCHIKV transmission likely occurred.\n-The objective of this investigation was not to determine the number of indi- viduals infectedwith CHIKVduring the indicated time frame, but rather to identify and com- pare the behaviors and characteristics of infected and uninfected participants\n-The estimates of seroprevalence fromprevious studies and our findings are not directly comparable, as previous studies retrospectivelymeasured rate of infectionwhereas this investigation col- lected a cross-sectional “snapshot” of infection rates during the initial stages of the epidemic\n-[32].Use of citronella can- dleswas also associatedwith reduced odds of CHIKV infection; however, the proportion of all participants using citronella candleswas relatively small (17%), and thus likely did not contrib- ute substantially to protection frominfection on a population level\n-Past studies have shown varying and inconsistent levels of reduction ofmosquito abundance associatedwith citronella candles [33, 34] as the quantity, concentration, and positioning of candlesmay play a role in their effectiveness [35].\n-By using findings frommultivariable and hierarchical cluster analyses to identify arthralgia\nwith fever or rash as being associatedwith CHIKVinfection,we were able tomore confidently define the rate of symptomatic CHIKVinfection in this population as being 62.5%\n-Conversely, one-third of CHIKV-infected participants appear to have experiencedasymptomatic infection, which is consistent with findings frompast outbreaks that reported asymptomatic infection rates of 3–39% [36–38]; however, recent reports have suggested substantially higher rates of asymptomatic infection (e.g., 81%) [39]\n-Most CHIKV-infected participants identified in this investigation that reported an acute ill-\nness in the past threemonths complained of characteristic symptoms of chikungunya: fever, arthralgia,myalgia, and skin rash [6]. \n-Nearly two-thirds of symptomatically-infected patients soughtmedical care, demonstrating\na relatively high rate of care-seeking behavior thatmay reflect the increased severity of arthral- gia andmyalgia as compared to patients with other etiologies of acute febrile illness.\n-However, only one-quarter of chikungunya patients that sought care reported having been diagnosed with chikungunya, suggesting gaps in clinical suspicion of chikungunya.\n-Because just one-tenth of clinically apparent chikungunya caseswere reported as such to public health authorities, it is unclear how accu- rately the number of chikungunya cases reported to PRDHin 2014 reflects the true incidence of disease due to CHIKV infection\n-As with other reportable conditions for which passive case reporting is sub-optimal [40], including dengue [41, 42], the identified gaps in case detection via passive surveillance should be taken into considerationwhenmaking estimates of the bur- den of symptomatic and clinically-apparent chikungunya\n-Factors identifiedwith protection fromCHIKVinfection identified in this investigation were household rather than individual behaviors, suggesting the importance of prevention practices in and around the household\n-The clinical findings of this investigation highlight the need for increased capacity to identify chikungunya patients in out-patient settings.\n-Due to the difficulty in utilizing signs and symptoms alone to differentiate patients with chikungunya fromother febrile illnesses, clinical diagnosis and decision-making as well as case reportingwould be aided by improved availability of rapid diagnostic tests","page":"e0005075","title":"Use of Household Cluster Investigations to Identify Factors Associated with Chikungunya Virus Infection and Frequency of Case Reporting in Puerto Rico","type":"article-journal","volume":"10"},"uris":["http://www.mendeley.com/documents/?uuid=617c3d67-aa62-42e1-abc5-2e726a19e3a2"]},{"id":"ITEM-12","itemData":{"DOI":"10.1371/journal.pntd.0004625","ISBN":"10.1371/journal.pntd.0004625","ISSN":"19352735","PMID":"27082985","abstract":"BACKGROUND: In June 2014, Suriname faced the first Chikungunya outbreak. Since international reports mostly focus on hospitalized patients, the least affected group, a study was conducted to describe clinical characteristics of mainly outpatients including children. In addition, the cumulative incidence of this first epidemic was investigated.\\n\\nMETHODOLOGY: During August and September 2014, clinically suspected Chikungunya cases were included in a prospective follow-up study. Blood specimens were collected and tested for viral RNA presence. Detailed clinical information was gathered through multiple telephone surveys until day 180. In addition, a three stage household-based cluster with a cross-sectional design was conducted in October, December 2014 and March 2015 to assess the cumulative incidence.\\n\\nPRINCIPAL FINDINGS: Sixty-eight percent of symptomatic patients tested positive for Chikungunya virus (CHIKV). Arthralgia and pain in the fingers were distinctive for viremic CHIKV infected patients. Viremic CHIKV infected children (≤12 years) characteristically displayed headache and vomiting, while arthralgia was less common at onset. The disease was cleared within seven days by 20% of the patients, while 22% of the viremic CHIKV infected patients, mostly women and elderly reported persistent arthralgia at day 180. The extrapolated cumulative CHIKV incidence in Paramaribo was 249 cases per 1000 persons, based on CHIKV self-reported cases in 53.1% of the households and 90.4% IgG detected in a subset of self-reported CHIKV+ persons. CHIKV peaked in the dry season and a drastic decrease in CHIKV patients coincided with a governmental campaign to reduce mosquito breeding sites.\\n\\nCONCLUSIONS/SIGNIFICANCE: This study revealed that persistent arthralgia was a concern, but occurred less frequently in an outpatient setting. The data support a less severe pathological outcome for Caribbean CHIKV infections. This study augments incidence data available for first outbreaks in the region and showed that actions undertaken at the national level to mount responses may have positively impacted containment of this CHIKV outbreak.","author":[{"dropping-particle":"","family":"Genderen","given":"Farah T.","non-dropping-particle":"van","parse-names":false,"suffix":""},{"dropping-particle":"","family":"Krishnadath","given":"Ingrid","non-dropping-particle":"","parse-names":false,"suffix":""},{"dropping-particle":"","family":"Sno","given":"Rachel","non-dropping-particle":"","parse-names":false,"suffix":""},{"dropping-particle":"","family":"Grunberg","given":"Meritha G.","non-dropping-particle":"","parse-names":false,"suffix":""},{"dropping-particle":"","family":"Zijlmans","given":"Wilco","non-dropping-particle":"","parse-names":false,"suffix":""},{"dropping-particle":"","family":"Adhin","given":"Malti R.","non-dropping-particle":"","parse-names":false,"suffix":""}],"container-title":"PLoS Neglected Tropical Diseases","id":"ITEM-12","issue":"4","issued":{"date-parts":[["2016"]]},"note":"-Chikungunya is endemic in tropical Africa, South-East Asia and on the Indian subcontinent\n[1, 3].\n-In recent years, outbreaks have been appearing outside the endemic zone probably due to\nincreased global air travel and seaborne trade [9–12] and Chikungunya has recently emerged as a major public health concern in the Caribbean Region [13].\n-Recently, it was demonstrated that this strain causes a less severe pathological outcome compared to the East Central South African (ECSA) genotype [17]\n-In June 2014, the first locally acquired case of Chikungunya was reported in Suriname [18]\n-In this period, no other outbreaks of vector-borne diseases (e.g. yellow fever, malaria, leptospi- rosis) were recorded by the Bureau of Public Health, BOG (BOG Annual Report).\n-A study was initiated with two objectives, firstly to assess the manifestation and course of Chikungunya infection following acute illness in a naïve population, and secondly to determine the cumula- tive incidence of the Chikungunya outbreak in Suriname\n-CHIKV presence was determined with Real-Time reverse transcription-polymerase chain reaction (RT-rPCR). \n-Detailed clinical information from Chikungunya infected patients was collected and the symptom development was recorded through multiple telephone inter- views until 6 months after onset\n-To determine the cumulative incidence of this first Chikungunya outbreak in Suriname, a community surveillance consisting of three successive household-based cluster investigations was conducted in the capital in October 2014, December 2014 and March 2015, gathering information on 1169 households with 4842 participants. \n-The validity of self-reported CHIKV infections was crosschecked with serological analysis\n-To our knowledge, the study is unique in describing in detail the clinical evolution of autochthonous CHIKV outpatients in a Caribbean country. Furthermore, clinical follow-up was conducted for six months for almost one hundred viremic CHIKV infected patients\n-The prospective follow-up study was complemented with cluster-based cross-sectional data, adding valuable data to the interna- tional Chikungunya outbreak information\nManifestation and course of CHIKV symptoms\n-A prospective cohort study during the first CHIKV outbreak in Suriname\nwas carried out from August 2014 to April 2015. \n-Eligible patients were enrolled in two general practices: a private practice located in Paramaribo and a governmental practice in a rural area (Commewijne).\n-Patients were included in the study if they presented with a sudden onset of fever (&amp;gt;38.5°C) and arthralgia/arthritis not explained by any other medical condition (i.e. clinically suspected cases).\n-A short questionnaire was filled in by physicians to collect information on demographic characteristics including age and gender, presence of arthritis and periarticular edema.\n-Furthermore, joint pain intensity was evaluated using a numerical rating scale (0–10 NRS score). \n-By assigning a score between 0 and 10, the pain intensity of the patient was categorized as mild (score between 1 and 3), moderate (score between 4 and 6) or severe (score between 7 and 10) [20]\n-Consenting participants were interviewed by telephone by three trained investigators. \n-The first interview followed as soon as possible after inclusion in the study tominimize recall bias\n-A questionnaire was used to gather information about date of onset, history of travel, residence and CHIKV symptoms such as musculoskeletal pain, fatigue, headache and skin rash.\n-Asmost symptoms were collected retrospectively, they were defined only in general terms as presence/absence with- out a severity indication. \n-The location of joint pain was also recorded\n-Patients with a positive RT-rPCR were regarded as confirmed cases of a CHIKV infection in the viremic stage. \n-Patients with a negative RT-rPCR were designated as CHIKV- patients, although this category can also include non viremic CHIKV infected patients\n-Clinical data for all patients were collected from the day of onset (defined as day 0, D0) until 7 days (D7) after onset\n-Viremic CHIKV infected patients were also interviewed in the acute stage on day 14 (D14); in the post-acute stage on day 30 (D30) and day 90 (D90) in order tomonitor the trend of clinical manifestations\n-Potential relapsing was assessed atD90 and day 180 (D180) and was defined as joint pain that lasted&amp;gt;1 day after a symptom-free period of&amp;gt;1month [21]. \n-The final outcome, complete clinical recovery or persistent arthralgia i.e. intermittent or contin- uous joint pain [21], was evaluated in the chronic stage on day 180 (D180)\nCommunity-based surveillance\n-The study was a three-stage survey of household-based clusters with a cross-sectional design\n-The household-based clusters were not connected to the index cases enrolled in the prospective survey.\n-Investigations were conducted in October 2014, December 2014 and March 2015 in the capital Paramaribo to identify and enlist suspected CHIKV cases\n-A self-reported CHIKV suspected case was defined as a patient with acute severe or immobiliz- ing joint pain with or without fever/with or without rash, since July 2014. Assuming\n-Assuming a preva- lence of 50% in a household and a confidence interval of 95%, a minimum sample size of 385 households was required\n-For each survey, a sample frame was generated for six sections based on all the streets in Paramaribo and the households were randomly selected for each section\n-Polls were conducted by trained field workers with standardized questionnaires to collect anonymous data on gender, date of onset, treatment seeking behavior and the use of insect repellent within households.\n-In order to assess the validity of the self-reported CHIKV infections, serological testing was performed for 4% of the respective participants. \n-Serum samples were col- lected from 52 randomly selected persons with a self-reported CHIKV infection for the analysis of IgG and IgM anti-chikungunya antibodies\n-All reported signs and symptoms are presented descriptively, namely the presence/absence of arthritis, periarticular edema, arthralgia, fever, myalgia, skin rash, itching, headache, back pain, eye pain, vomiting, nausea, fatigue, asthenia and joint pain intensity and location\n-The Chi- square test was used to compare characteristics and symptoms of the participants. \n-To evaluate differences in age distribution between the viremic CHIKV infected and the CHIKV- group, the Mann-Whitney U test was used\nManifestation and course of CHIKV symptoms\n-180 clinically suspected patients were included in our study\n-56.7% of the patients were included in Paramaribo, 15.6% in Commewijne and 27.8% by the emergency clinic of the Academic Hospital of Paramaribo\n-Results from interviews conducted by tele- phone were available for 60.3% CHIKV- patients and 80.3% viremic CHIKV infected patients (Fig 1)\n-Four patients (2.2%) were hospitalized, one CHIKV- patient on day 5 and three viremic CHIKV infected patients, at day 1, day 4 and day 7, respectively\n-Two of the hospitalized vire- mic CHIKV infected patients died in the months after acute illness; a 52-years-old woman and the eldest male patient (82 years) who was hospitalized at inclusion\n-Both of them had severe underlying illnesses\n-The median age of the study population was 32 years (range 2–82 years old)\n-The gender and age distribution did not follow the general Surinamese population [19], as the male/female ratio (m/f: 0.48 vs 1.0) and persons less than 15 years old (9.4% vs 27.6%) were lower in our study population\n-Clinically suspected acute CHIKV infection was confirmed with RT-rPCR in 68% of the\ncases (viremic CHIKV infected patients), while 58 patients were negative with RT-rPCR (CHIKV- cases) (Fig 1)\n-The differences in manifestations in viremic CHIKV infected and CHIKV- patients are repre- sented in Table 1. \n-Analysis of the viremic CHIKV infected and CHIKV- patients at inclusion revealed no differences in sex ratio (m/f) and age distribution. \n-Furthermore, at inclusion, the median score of pain intensity (median NRS score = 8) and the frequency of arthritis and periarticular edema were similar for viremic CHIKV infected and CHIKV- patients\n-At disease onset, viremic CHIKV infected persons had more frequent headache, arthralgia and pain in the fingers. \n-Moreover, arthralgia was more frequently reported at D1 and D2 in viremic CHIKV infected patients, while fever at days 4 and 5, myalgia at days 3 and 4, skin rash at days 5 and 6, itching at day 6 and eye pain at days 6 and 7 were reported less frequently\n-The pain intensity was severe at inclusion for 70.8% patients (NRS score between 7 and 10) and moderate for 29.2% patients (NRS score between 4 and 6). \n-At consultation, 35.8% of the viremic CHIKV infected patients had arthritis and 25.5% had periarticular edema\n-Amongst the viremic CHIKV infected patients, general symptoms at onset most often\nrecorded in descending order were arthralgia (84.4%), fever (73.5%), asthenia (64.4%), headache (54.4%), myalgia (53.3%) and back pain (50.5%).\n-Arthralgia (n = 92) was observed in several locations but most commonly in the small joints (ankles 54.3%, fingers 51.1%, hands 48.9%, feet 47.8%, knees 40.2%, wrist 25.0%, shoulders 21.7%, elbows 14.7%). \n-The majority of the patients (73.9%) with arthralgia were affected at multiple arthralgic sites while 35.9% of these patients even complained about four or more different locations. 92.1% (58/63) of the patients reported to have difficulty with walking at onset\n-From day 1 to day 4, the percentage\nof patients with arthralgia decreased from91.6% to 67.0%. \n-From day 5 to day 7, a smaller steady decrease was observed (Table 2). \n-The frequency of other symptoms decreased gradually fromday 1 to day 7 (Fig 2).\n-The occurrence of rash, however, displayed a different pattern during acute illness, with an initial increase from 19.8% on day 1 to 31.3% on day 2 and peak- ing on day 3 before attenuation. A similar pattern was observed for itching and nausea (Table 2).\n-Maculopapular skin rash was reported (n = 49) on the following sites: limbs (87.8%), trunk\n(63.3%) and face (10.2%), with 38.8% of these patients reporting rash over the entire body. \n-None of the patients in this study noticed bullous skin lesions. \n-The disease seemed to be self- limiting within 7 days for 20% (9/45) of our viremic CHIKV infected cohort\n-From day 14 (median 15.0, 95% CI: 12.0–22.2) till day 90 (median 94.0, 95% CI: 79.7–\n114.8), a further decline was observed for all reported symptoms. Arthralgia was the most prominent clinical feature in this follow-up period (Fig 2)\n-Results frominterviews at D180 were available for 91.8% of the individuals enrolled in the\ntelephone survey (8 patients were lost to follow-up). \n-From the 90 patients who could be con- tacted around day 180 (median 187.0, 95% CI: 181.0–210.9), twenty (22.2%) perceived an incomplete recovery and reported residual arthralgia, with 25.0% of the patients in this cate- gory reporting continuous joint pain. \n-Persistent arthralgia was significantly more common in women (women 30.6% (19/62), men 3.7% (1/28), p = 0.004). \n-Older age was also a significant factor for incomplete recovery (42.5 vs 31.0 years, median, p = 0.045). At D90, none of the patients reported a relapse, however, at D180, 8.9% of the patients reported relapses\nCommunity-based surveillance\n-Between October 2014 and March 2015, a total of 4842 participants (1637, 1583 and 1622 in the three surveys respectively) from 1169 households (385, 392, and 392, respectively) in all 12 regions in Paramaribo were included.\n-The gender distribution of this sur-\nvey followed the general Surinamese population distribution (m/f ratio: 1.1 vs 1.0).\n-The limited number of participants in each of the twelve regions in Paramaribo did not allow for compari- sons per region\n-Suspected CHIKV was reported in 53.1% of the households, resulting in a cumulative incidence in the period July 2014 till March 2015 of 276 cases per 1000 persons. \n-The incidence was significantly higher for women than men (328 cases/1000 vs 226 cases/1000, p&amp;lt;0.0001). \n-The serological testing on the presence of CHIKV antibodies in a random subset of samples (n = 52) fromthe self-reported CHIKV positives revealed that 90.4% carried IgG antibodies, while 17.3% also displayed IgM antibodies. \n-This high percentage validates the value of self-reporting CHIKV infection. \n-The actual CHIKV cumulative incidence in the community-based surveillance by inference was 249 cases per 1000 persons\n-The investigation of the health care seeking behavior revealed that 79.5% of the CHIKV suspected participants sought medical care\n-We observed that CHIKV suspected women more frequently visited the physician (women 81.8% vs men 71.4%, p = 0.0098)\n-47.4% of the households reported use of insect repellent\n-In the first two surveys the use of insect repellent in households with self- reported CHIKV was significantly higher than households without CHIKV (survey 1: 52.1% vs 40.4%, p = 0.026; survey 2: 54.4% vs 41.3%, p = 0.010)\n-The combination of fever and severe arthralgia/arthritis in the clinically suspected sample pop-\nulation (68%RT-rPCR positive), demonstrated that with these cardinal symptoms, general prac- titioners in Suriname were able to correctly diagnose themajority of the patients during this CHIKV outbreak\n-The manifestation of arthralgia in the fingers was charac- teristic for viremic CHIKV infected patients, while CHIKV- patients hadmore frequent pain in the eyeball compared to viremic CHIKV infected patients, and less frequent arthralgia\n-In the clinical differentiation, the symptoms arthralgia and onset of rashmay therefore be good markers to differentiate Chikungunya fromother exanthematous diseases\n-The gathered detailed information about daily clinical symptoms of acute disease and\nchronic illness of viremic CHIKV infected outpatients in Suriname revealed that the most com- mon reported symptoms were abrupt onset of fever, arthralgia, asthenia and myalgia\n-The fre- quency of pain by location (ankles 54.3%, hands 48.9%, feet 47.8%, knees 40.2%) during acute CHIKV infection was lower than those reported by the TELECHIK cohort study [27] (ankles 74.9%, hands 75.7%, feet 73.1%, knees 67.6%) and the French soldiers cohort (ankles 68%, fin- gers and palms 76%, feet 68%, knees 58%) [28].\n-This finding is consistent with the presumed circulation of the Asian lineage in Suriname, which is less virulent than the ECSA strain circu- lating in the latter population-based studies in La Reunion [17].\n-The overall assigned score of pain intensity in other studies was generally high (i.e. NRS\nscore!7) [25] as was corroborated by our findings (score 8). \n-The intense joint pain caused walking difficulties in almost all our viremic CHIKV infected patients (92.1%), which is even\nhigher than during the outbreak in La Reunion (2005–2006), where 46.4% to 75.0% [21, 25]of the viremic and/or serologically-confirmed patients reported discomfort in performing daily activities such as walking\n-The presence of acute arthritis in 35.8% of our viremic CHIKV infected cohort is lower in comparison to the French soldiers cohort study from La Reunion with 44.8% reporting polyar- thritis [28], as could be expected from the Asian lineage. \n-Moreover, a study from India (Maha- rashtra State) even observed arthritis in 68.8% [31].\n-Symptoms improved gradually during the acute phase, except for skin rash and itching, consistent with previous reports [4, 32]\n-The presence of skin rash, in 37.9% of our patients, falls within the broad range that is reported worldwide (10% to 81%) [33, 34]\n-The general observations on maculopapular rash [35], mostly reported on limbs and trunk, rarely affecting the face and occasionally spreading over the entire body was corroborated by our findings\n-At day 7, fever receded for most patients, but asthenia and arthralgia were still reported by\nmore than 40% of the patients, in coherence with the study of Thiberville et al.[4].\n-Twenty percent of our cohort was symptom-free within 7 days after disease onset, which\nseems slightly more favorable than in La Reunion with a duration of symptoms&amp;lt;15 days for 23% of the cases [25].\n-The manifestation and the course of CHIKV symptoms are variable and depend on several\nfactors such as virus strain, age, gender, immune status [32, 36, 37] and possibly also on the genetic predisposition [38]\n-Earlier studies report that women aremore prone toCHIKV infection [31, 33, 40, 41], consis-\ntent with our results, probably because of greater home-based activities and different clothing behaviors enabling an increased accessibility formosquitoes\n-The inconsistency of sex as factor in exposure to viral infection across countries/communities may be related to different lifestyles and behaviors\n-The occurrence of Chikungunya viral infections in Suriname in all age groups substantiates\nthe general finding.\n-Persistent arthralgia was described in La Reunion and Italy in more than half of the Chikun- gunya patients in outpatients and hospitalized patients [21, 25, 46], while in our setting, arthralgia was observed in 22% of the patients six months after disease onset\n-In this cohort 93.7% of the symptomatic patients still complained about chronic pains 6 months after infection (our study: 22%). \n-This difference could be caused by the less pathological outcome of the Asian lineage presumably present in Suriname compared to the Indian Ocean strain [17]\n-Relapse was less common in Suriname than in the hospitalised-based study from Borgherini et al. (21%) [21]. \n-Moreover, in the population-based French soldier cohort, the more virulent ECSA strain caused a relapse in 58.7% of the patients [28]\n-We could therefore not relate viral load to symptomatology and severity of symp- toms\n-Clinical symptoms were only described for Chikungunya infections in patients consulting a physician in the initial stage of disease. \n-The described symptoms are therefore expected to be more severe than the general symptoms, since less severe or asymptomatic cases were not included\n-Symptomatic differences between viremic CHIKV infected and CHIKV- patients could be obscured, since symptoms of CHIKV- patients were characterized only in the acute phase\n-No serology was performed to differentiate between real negative CHIKV cases and potential CHIKV+ cases in a late stage with no detectable viremia\n-The high value of serologically confirmed CHIKV infections (90.4% IgG) in self-reported\ncases clearly demonstrated the acquired skill of the population to recognize and diagnose CHIKV infection\n-In the community surveillance, more women self-reported to be Chikungunya positive, underlining the observation among the laboratory confirmed CHIKV cases that women are more prone to CHIKV infection. \n-Moreover, also the health care seeking behavior was higher for women than men, corroborating the results of a general study on the utilization of health care services in the USA [51] and underlining the generally poor recovery observed in women\n-The sharp decline of CHIKV after week 40, coincided with the start of the governmental\ncampaign to eliminate mosquito breeding sites, which may have positively impacted the con- tainment of this outbreak. \n-These results thus support country actions to increase effectiveness of vector control and to raise population awareness","page":"1-18","title":"First Chikungunya Outbreak in Suriname; Clinical and Epidemiological Features","type":"article-journal","volume":"10"},"uris":["http://www.mendeley.com/documents/?uuid=c9157fc4-d721-41bb-8e04-f5a16e1c5601"]},{"id":"ITEM-13","itemData":{"DOI":"10.1371/journal.pone.0186923","ISBN":"1111111111","ISSN":"19326203","PMID":"29065182","abstract":"BACKGROUND The emerging chikungunya virus (CHIKV), is an arbovirus causing intense outbreaks in North America. The situation in Mexico is alarming, and CHIKV threatens to spread further throughout North America. Clinical and biological features of CHIKF outbreaks in Mexico have not been well described; thus, we conducted a cross sectional study of a CHIKV outbreak in Chiapas, Southern Mexico to further characterize these features. METHODOLOGY/PRINCIPAL FINDINGS We collected blood samples from patients suspected of having chikungunya fever (CHIKF) who presented to Clinical Hospital ISSSTE Dr. Roberto Nettel in Tapachula, Chiapas, Mexico. In addition to the clinical examination, real-time polymerase chain reaction (PCR) standardized for the Asian Chikungunya lineage and/or enzyme-linked immunosorbent assay for immunoglobulin M (IgM) were used to confirm CHIKV diagnosis. Of a total of 850 patients who presented with probably CHIKV at Hospital \"Dr. Roberto Nettel\", 112 probable CHIKF cases were enrolled in this study from November 2014- June 2015, of which 95 patients (84.8%) were CHIKV positive and 17 were negative (15.2%). Of these 95 CHIKV positive patients, 62 were positive by real-time reverse transcriptase PCR (+qRT-PCR); and 33 were seropositive to +IgM with a negative qRT-PCR. The most frequent symptoms reported were fever (100%), headache (82.3%), polyarthralgia (72.1%), and exanthem (82.3%). Biological abnormalities observed during CHIKV infection were lymphopenia (41.1%), leukopenia (51.6%), elevated transaminases (30.5%-46.3%) and high LDH (46.3%) and CRP (60.0%). CONCLUSION Clinical and biological data obtained from this study is providing more useful information for benchmarking purposes with outbreaks from different parts of the world and would be helpful for better patient care and treatment.","author":[{"dropping-particle":"","family":"Danis-Lozano","given":"Rogelio","non-dropping-particle":"","parse-names":false,"suffix":""},{"dropping-particle":"","family":"Díaz-González","given":"Esteban Eduardo","non-dropping-particle":"","parse-names":false,"suffix":""},{"dropping-particle":"","family":"Trujillo-Murillo","given":"Karina del Carmen","non-dropping-particle":"","parse-names":false,"suffix":""},{"dropping-particle":"","family":"Caballero-Sosa","given":"Sandra","non-dropping-particle":"","parse-names":false,"suffix":""},{"dropping-particle":"","family":"Sepúlveda-Delgado","given":"Jesús","non-dropping-particle":"","parse-names":false,"suffix":""},{"dropping-particle":"","family":"Malo-García","given":"Iliana Rosalía","non-dropping-particle":"","parse-names":false,"suffix":""},{"dropping-particle":"","family":"Canseco-Ávila","given":"Luis Miguel","non-dropping-particle":"","parse-names":false,"suffix":""},{"dropping-particle":"","family":"Salgado-Corsantes","given":"Luis Manuel","non-dropping-particle":"","parse-names":false,"suffix":""},{"dropping-particle":"","family":"Domínguez-Arrevillaga","given":"Sergio","non-dropping-particle":"","parse-names":false,"suffix":""},{"dropping-particle":"","family":"Torres-Zapata","given":"Raúl","non-dropping-particle":"","parse-names":false,"suffix":""},{"dropping-particle":"","family":"Gómez-Cruz","given":"Omar","non-dropping-particle":"","parse-names":false,"suffix":""},{"dropping-particle":"","family":"Fernández-Salas","given":"Ildefonso","non-dropping-particle":"","parse-names":false,"suffix":""}],"container-title":"PLoS ONE","id":"ITEM-13","issue":"10","issued":{"date-parts":[["2017"]]},"note":"-After a year of chikungunya emergence in the Americas, this arbovirus entered Mexico in October 2014 through the Mexico-Guatemala border in Chiapas State [4], but was not reported officially until November of the same year [5]\n-In Mexico, the Asian genotype of the CHIKV is circulating, and transmission is con- strained to Ae. aegypti [6–8]\n-Of the outbreaks in the Americas, only CHIKF outbreaks in Colombia, Trinidad and Grenada have been described in detail [19–21].\n-Clinical variation could be explained by unique immunopathogenic responses of the two CHIKV genotypes. \n-Evidence of the lesser virulence and pathogenicity of the Caribbean lineage (Asian genotype) compared with the Indian Ocean lineage, which evolved from the Eastern/Central/Southern African (ECSA) genotype, was recently obtained using a mouse infection model [23]\n-The clinical presentation good outcomes based on genotype/lineage have been poorly dis-\ncussed. \n-This study is an attempt to document and describe the clinical and biological features of CHIKV outbreak caused by the Caribbean linage in Mexico. \n-In addition, we compared clin- ical descriptions of outbreaks caused by the ECSA-IOL and Asian genotype worldwide with the results obtained in our study.\n-We conducted a cross-sectional observational study in a sec- ondary healthcare hospital in Tapachula, Chiapas, Mexico, at which probable CHIKV cases were recruited and then diagnosed by molecular and serological testing\n-Patients who were admitted in this hospital were included in the study if their clinical symptoms met the follow- ing inclusion criteria for suspicion of CHIKF: acute onset of fever&amp;gt;38.5˚C accompanied by severe arthralgia not explained by other medical conditions in patients residing in the epi- demic area [28]\n-To avoid any confusion between polyarthralgia and arthritis, we differentiated them being the first a transient, inter- mittent, or persistent pain in multiple joints while the second is the inflammation of one or more joints\n-RNA was extracted from 140μL of serum from each sample\n-For molecular diagnostics, one-step qRT-PCR was performed according to the Center of Disease Control (CDC) protocol using primers and probe designed for Caribbean lineage (Asian genotype)\n-Serum samples were screened for anti-CHIKV IgM antibodies by enzyme-linked immunosorbent assay (ELISA)\n-For dengue diagnosis, the samples were tested with Dengue Early ELISA and Dengue IgM Capture ELISA\n-Ministry of Health reported 2,500 probable chikungunya cases distributed in Soconusco Region from November 2014 to June 2015, of which 850 were admitted by Hospital “Dr. Roberto Nettel”. \n-Of these patients, only 112 agreed to enrollment in this study (Fig 1)\n-Ninety-five patients had confirmed CHIKF with 62 being +qRT-PCR and 33 +IgM/-qRT-PCR, while the remaining 17 patients were CHIKV- negative (Fig 1)\n-Only one patient was qRT-PCR and IgM positive and was categorized as a viremic case in subsequent data analysis. \n-None of the confirmed CHIKV cases was DENV- positive by NS1 or IgM ELISA\n-Data are shown only for viremic and post-viremic cases because the numbers of nega- tive cases were too few (17 cases) for meaningful analysis\n-The mean age of patients was similar at 37.2 and 39.2 years for viremic and post-viremic patients, respectively\n-The age groups most affected by CHIKV infection were adults 31–40 and 41–50 years, together accounting for almost half of the CHIKV cases in both phases of disease; how- ever, minors (&amp;lt;20 years) accounted for 12.6% of confirmed cases in both stages\n-Approximately 70% of patients in both phases of disease were female (Table 1)\n-The median numbers of days between symptom onset and consulta- tion (SOC) were 3.0 and 4.0 for viremic and post-viremic patients, respectively\n-The most common symptoms recorded during the viremic stage were fever (100%), polyarthralgia (100.0%), headache (82.3%), exanthem (82.3%), chills (82.3%), and nausea (71.0%)\n-Other symptoms often observed in the viremic patients included pruritus (66.1%), arthritis (58.1%), abdominal pain (46.8%), edema (43.5%) and diarrhea (33.9%).\n-On the other hand, the most frequent symp- toms described in post-viremic patients were polyarthalgia (100%), headache (87.9%), exan- thema (81.8%), chills (75.8%), and nausea (48.5%) and other symptoms developed, such as arthritis (78.8%) and adenopathy (60.6%)\n-The only symptoms that showed substantial differ- ences between phases were arthritis, adenopathy, and nausea (Table 2).\n-Most parameters measured in this study fell within normal ranges in both phases except for hepatic enzymes (AST, ALT, ALP), absolute count of white cells, lymphocytes, LDH and CRP\n-Of these features, however, notable differences between the two phases were observed in lymphocyte count, LDH and CRP levels.\n-Elevated concentration of hepatic enzymes (AST, ALT, ALP) was seen in approximately 30.6–48.4% and 24.4–42.4% of viremic and post- viremic patients, respectively. \n-Low white cell counts occurred in 60–70% of cases in both dis- ease stages, and lymphopenia was significantly more frequent in viremic patients (56.6%) than in post-viremic patients (12.1%). \n-Moreover, LDH levels were significantly more frequent in post-viremic patients (69.7%) than in viremic patients (33.9%). \n-CRP was expectedly elevated in the viremic patients of infection (61.0%) but normal in all post-viremic patients\n-The key results were as follows: \n-1) of 112 probable CHIKF cases, 95 cases (84.8%) were con-firmed by qRT-PCR (33) or IgM ELISA (62) being adults and females more affected; \n-2) fever, polyarthralgia, exanthem, and headache were the most common symptoms observed in patients, however, adenopathies that had not been deeply described in previous studies were also found in our study, \n-3) in the disease onset, symptomatology between previous IOL outbreaks and Mexican outbreak caused by Asian lineage seems to be similar and \n-4) biological abnormalities observed during CHIKV infection were lymphopenia, leukopenia, elevated transaminases and high LDH and CRP\n-Lack of herd immunity in the region may explain why CHIKV infections occurred more often in adults than in old and young patients [32].\n-While Thiberville et al.\n(2009), Reller et al. (2013), and Win et al. (2010) found a higher proportion of affected males, Mattar et al. (2015), Sahadeo et al. (2015), Macpherson et al. (2016) and our study found a higher proportion of infected females\n-Biased sampling may explain differences among these studies\n-It is important to consider that CHIKV transmission might have occurred more in home-envi- ronments putting housewives at major risk of infection, such as was described in previous reports of dengue seroprevalence in Mexico [33]\n-The most common symptoms reported by all previous studies including ours were fever (80–100%), polyarthralgia (80–100%), headache (50–80%), rash (30–70%), and digestive alter- ations (20–80%).\n-The occurrence of lymphadenopathy possibly may have been underdiagnosed in the rest of studies, given that it may occur toward the end of the febrile period, during recovery from the infection, and appears to be self-limiting [37].\n-Regarding arthritis and edema, the lack of sufficient data makes determining the prevalence of these symptoms difficult.\n-Data including viral genotype from the La Reunion Island, Singapore, Gabon, Sri Lanka, Colombia, and Trinidad &amp;amp; Tobago outbreaks are included in Table 4.\n-Although the Caribbean Asian lineage of CHIKV has been reported as less virulent than the IOL lineage [23], the Asian lineage outbreak from Chiapas and the rest of the ECSA-diverged IOL outbreaks worldwide appear to behave clinically similarly during the first 3–4 days of infection\n-We obtained a biased sampling, including\nonly patients for one hospital because of the ease of obtaining samples from its clinics, thus, not allowing for a sample that was truly representative of the general population.","page":"1-15","title":"Clinical characterization of acute and convalescent illness of confirmed chikungunya cases from Chiapas, S. Mexico: A cross sectional study","type":"article-journal","volume":"12"},"uris":["http://www.mendeley.com/documents/?uuid=6909786a-0eba-4630-b4db-bd53cb4e5c1d"]},{"id":"ITEM-14","itemData":{"DOI":"10.1016/j.jaut.2016.12.007","ISSN":"08968411","author":[{"dropping-particle":"","family":"Anaya","given":"Juan-Manuel","non-dropping-particle":"","parse-names":false,"suffix":""},{"dropping-particle":"","family":"Rodríguez","given":"Yhojan","non-dropping-particle":"","parse-names":false,"suffix":""},{"dropping-particle":"","family":"Monsalve","given":"Diana M.","non-dropping-particle":"","parse-names":false,"suffix":""},{"dropping-particle":"","family":"Vega","given":"Daniel","non-dropping-particle":"","parse-names":false,"suffix":""},{"dropping-particle":"","family":"Ojeda","given":"Ernesto","non-dropping-particle":"","parse-names":false,"suffix":""},{"dropping-particle":"","family":"González-Bravo","given":"Diana","non-dropping-particle":"","parse-names":false,"suffix":""},{"dropping-particle":"","family":"Rodríguez-Jiménez","given":"Mónica","non-dropping-particle":"","parse-names":false,"suffix":""},{"dropping-particle":"","family":"Pinto-Díaz","given":"Carlos A.","non-dropping-particle":"","parse-names":false,"suffix":""},{"dropping-particle":"","family":"Chaparro","given":"Pablo","non-dropping-particle":"","parse-names":false,"suffix":""},{"dropping-particle":"","family":"Gunturiz","given":"María L.","non-dropping-particle":"","parse-names":false,"suffix":""},{"dropping-particle":"","family":"Ansari","given":"Aftab A.","non-dropping-particle":"","parse-names":false,"suffix":""},{"dropping-particle":"","family":"Gershwin","given":"M. Eric","non-dropping-particle":"","parse-names":false,"suffix":""},{"dropping-particle":"","family":"Molano-González","given":"Nicolás","non-dropping-particle":"","parse-names":false,"suffix":""},{"dropping-particle":"","family":"Ramírez-Santana","given":"Carolina","non-dropping-particle":"","parse-names":false,"suffix":""},{"dropping-particle":"","family":"Acosta-Ampudia","given":"Yeny","non-dropping-particle":"","parse-names":false,"suffix":""}],"container-title":"Journal of Autoimmunity","id":"ITEM-14","issued":{"date-parts":[["2017","2"]]},"page":"123-138","title":"A comprehensive analysis and immunobiology of autoimmune neurological syndromes during the Zika virus outbreak in Cúcuta, Colombia","type":"article-journal","volume":"77"},"uris":["http://www.mendeley.com/documents/?uuid=114cec3e-4724-4f36-ab01-74ffa5ea8909"]},{"id":"ITEM-15","itemData":{"DOI":"10.1371/journal.pone.0179725","ISBN":"1111111111","ISSN":"1932-6203","PMID":"28650987","abstract":"BACKGROUND Zika is a new disease in the American continent and its surveillance is of utmost importance, especially because of its ability to cause neurological manifestations as Guillain-Barré syndrome and serious congenital malformations through vertical transmission. The detection of suspected cases by the surveillance system depends on the case definition adopted. As the laboratory diagnosis of Zika infection still relies on the use of expensive and complex molecular techniques with low sensitivity due to a narrow window of detection, most suspected cases are not confirmed by laboratory tests, mainly reserved for pregnant women and newborns. In this context, an accurate definition of a suspected Zika case is crucial in order for the surveillance system to gauge the magnitude of an epidemic. METHODOLOGY We evaluated the accuracy of various Zika case definitions in a scenario where Dengue and Chikungunya viruses co-circulate. Signs and symptoms that best discriminated PCR confirmed Zika from other laboratory confirmed febrile or exanthematic diseases were identified to propose and test predictive models for Zika infection based on these clinical features. RESULTS AND DISCUSSION Our derived score prediction model had the best performance because it demonstrated the highest sensitivity and specificity, 86·6% and 78·3%, respectively. This Zika case definition also had the highest values for auROC (0·903) and R2 (0·417), and the lowest Brier score 0·096. CONCLUSIONS In areas where multiple arboviruses circulate, the presence of rash with pruritus or conjunctival hyperemia, without any other general clinical manifestations such as fever, petechia or anorexia is the best Zika case definition.","author":[{"dropping-particle":"","family":"Braga","given":"José Ueleres","non-dropping-particle":"","parse-names":false,"suffix":""},{"dropping-particle":"","family":"Bressan","given":"Clarisse","non-dropping-particle":"","parse-names":false,"suffix":""},{"dropping-particle":"","family":"Dalvi","given":"Ana Paula Razal","non-dropping-particle":"","parse-names":false,"suffix":""},{"dropping-particle":"","family":"Calvet","given":"Guilherme Amaral","non-dropping-particle":"","parse-names":false,"suffix":""},{"dropping-particle":"","family":"Daumas","given":"Regina Paiva","non-dropping-particle":"","parse-names":false,"suffix":""},{"dropping-particle":"","family":"Rodrigues","given":"Nadia","non-dropping-particle":"","parse-names":false,"suffix":""},{"dropping-particle":"","family":"Wakimoto","given":"Mayumi","non-dropping-particle":"","parse-names":false,"suffix":""},{"dropping-particle":"","family":"Nogueira","given":"Rita Maria Ribeiro","non-dropping-particle":"","parse-names":false,"suffix":""},{"dropping-particle":"","family":"Nielsen-Saines","given":"Karin","non-dropping-particle":"","parse-names":false,"suffix":""},{"dropping-particle":"","family":"Brito","given":"Carlos","non-dropping-particle":"","parse-names":false,"suffix":""},{"dropping-particle":"","family":"Bispo de Filippis","given":"Ana Maria","non-dropping-particle":"","parse-names":false,"suffix":""},{"dropping-particle":"","family":"Brasil","given":"Patrícia","non-dropping-particle":"","parse-names":false,"suffix":""}],"container-title":"Plos One","id":"ITEM-15","issue":"6","issued":{"date-parts":[["2017"]]},"page":"e0179725","title":"Accuracy of Zika virus disease case definition during simultaneous Dengue and Chikungunya epidemics","type":"article-journal","volume":"12"},"uris":["http://www.mendeley.com/documents/?uuid=8a918fa0-da2e-492e-990d-4822973d68c0"]},{"id":"ITEM-16","itemData":{"DOI":"10.1111/tmi.13147","ISSN":"13653156","abstract":"OBJECTIVE To estimate the age-specific incidence of symptomatic dengue and chikungunya in Colombia. METHOD A passive facility-based fever surveillance study was conducted among individuals with undifferentiated fever. Confirmatory diagnostics included serological and molecular tests in paired samples, and surveillance's underreporting was assessed using capture-recapture methods. RESULTS Of 839 febrile participants 686 completed the study. There were 33.2% (295/839) dengue infections (51% primary infections), and 35.9% (191/532) of negative dengue cases there were chikungunya cases. On average, dengue cases were younger (median = 18 years) than chikungunya cases (median = 25 years). Thrombocytopaenia and abdominal pain were the main dengue predictors, while presence of rash was the main predictor for chikungunya diagnosis. Underreporting of dengue was 31%; the estimated expansion factors indicate an underreporting rate of dengue cases of threefold for all cases and of almost sixfold for inpatients. CONCLUSIONS These findings highlight the ongoing coexistence of both arboviruses, a distinct clinical profile of each condition in the study area that could be used by clinicians to generate a differential diagnosis, and the presence of underreporting, mostly among hospitalised cases.","author":[{"dropping-particle":"","family":"Carabali","given":"Mabel","non-dropping-particle":"","parse-names":false,"suffix":""},{"dropping-particle":"","family":"Lim","given":"Jacqueline K.","non-dropping-particle":"","parse-names":false,"suffix":""},{"dropping-particle":"","family":"Palencia","given":"Diana C.","non-dropping-particle":"","parse-names":false,"suffix":""},{"dropping-particle":"","family":"Lozano-Parra","given":"Anyela","non-dropping-particle":"","parse-names":false,"suffix":""},{"dropping-particle":"","family":"Gelvez","given":"Rosa Margarita","non-dropping-particle":"","parse-names":false,"suffix":""},{"dropping-particle":"","family":"Lee","given":"Kang Sung","non-dropping-particle":"","parse-names":false,"suffix":""},{"dropping-particle":"","family":"Florez","given":"Janeth P.","non-dropping-particle":"","parse-names":false,"suffix":""},{"dropping-particle":"","family":"Herrera","given":"Victor Mauricio","non-dropping-particle":"","parse-names":false,"suffix":""},{"dropping-particle":"","family":"Kaufman","given":"Jay S.","non-dropping-particle":"","parse-names":false,"suffix":""},{"dropping-particle":"","family":"Rojas","given":"Elsa M.","non-dropping-particle":"","parse-names":false,"suffix":""},{"dropping-particle":"","family":"Villar","given":"Luis Angel","non-dropping-particle":"","parse-names":false,"suffix":""}],"container-title":"Tropical Medicine and International Health","id":"ITEM-16","issue":"11","issued":{"date-parts":[["2018"]]},"page":"1231-1241","title":"Burden of dengue among febrile patients at the time of chikungunya introduction in Piedecuesta, Colombia","type":"article-journal","volume":"23"},"uris":["http://www.mendeley.com/documents/?uuid=f678ae22-dcce-4d51-8828-58c3b74f4c1d"]},{"id":"ITEM-17","itemData":{"DOI":"10.1186/s13104-018-3290-0","ISSN":"1756-0500","author":[{"dropping-particle":"","family":"Sánchez-Carbonel","given":"José","non-dropping-particle":"","parse-names":false,"suffix":""},{"dropping-particle":"","family":"Tantaléan-Yépez","given":"Derek","non-dropping-particle":"","parse-names":false,"suffix":""},{"dropping-particle":"","family":"Aguilar-Luis","given":"Miguel Angel","non-dropping-particle":"","parse-names":false,"suffix":""},{"dropping-particle":"","family":"Silva-Caso","given":"Wilmer","non-dropping-particle":"","parse-names":false,"suffix":""},{"dropping-particle":"","family":"Weilg","given":"Pablo","non-dropping-particle":"","parse-names":false,"suffix":""},{"dropping-particle":"","family":"Vásquez-Achaya","given":"Fernando","non-dropping-particle":"","parse-names":false,"suffix":""},{"dropping-particle":"","family":"Costa","given":"Luis","non-dropping-particle":"","parse-names":false,"suffix":""},{"dropping-particle":"","family":"Martins-Luna","given":"Johanna","non-dropping-particle":"","parse-names":false,"suffix":""},{"dropping-particle":"","family":"Sandoval","given":"Isabel","non-dropping-particle":"","parse-names":false,"suffix":""},{"dropping-particle":"","family":"Valle-Mendoza","given":"Juana","non-dropping-particle":"del","parse-names":false,"suffix":""}],"container-title":"BMC Research Notes","id":"ITEM-17","issue":"1","issued":{"date-parts":[["2018","12","14"]]},"page":"175","publisher":"BioMed Central","title":"Identification of infection by Chikungunya, Zika, and Dengue in an area of the Peruvian coast. Molecular diagnosis and clinical characteristics","type":"article-journal","volume":"11"},"uris":["http://www.mendeley.com/documents/?uuid=3ca8ad1e-d95a-4870-b026-adb8b20e0058"]},{"id":"ITEM-18","itemData":{"DOI":"10.1371/currents.outbreaks.0bf6aeb4d30824de63c4d5d745b217f5","ISSN":"2157-3999","author":[{"dropping-particle":"","family":"Azeredo","given":"Elzinandes Leal","non-dropping-particle":"","parse-names":false,"suffix":""},{"dropping-particle":"","family":"Hoscher Romanholi","given":"Izilyanne","non-dropping-particle":"","parse-names":false,"suffix":""},{"dropping-particle":"","family":"Badolato-Corrêa","given":"Jessica","non-dropping-particle":"","parse-names":false,"suffix":""},{"dropping-particle":"","family":"Cunha","given":"Rivaldo","non-dropping-particle":"","parse-names":false,"suffix":""},{"dropping-particle":"","family":"Barbosa","given":"Luciana Santos","non-dropping-particle":"","parse-names":false,"suffix":""},{"dropping-particle":"","family":"de-Oliveira-Pinto","given":"Luzia Maria","non-dropping-particle":"","parse-names":false,"suffix":""},{"dropping-particle":"","family":"Dal Fabbro","given":"Márcia","non-dropping-particle":"","parse-names":false,"suffix":""},{"dropping-particle":"","family":"Santos","given":"Flavia Barreto","non-dropping-particle":"dos","parse-names":false,"suffix":""},{"dropping-particle":"","family":"Sánchez-Arcila","given":"Juan Camilo","non-dropping-particle":"","parse-names":false,"suffix":""},{"dropping-particle":"","family":"Nunes","given":"Priscila Conrado Guerra","non-dropping-particle":"","parse-names":false,"suffix":""},{"dropping-particle":"","family":"Filippis","given":"Ana Maria","non-dropping-particle":"de","parse-names":false,"suffix":""},{"dropping-particle":"","family":"Souza","given":"Thiara Manuele Alves","non-dropping-particle":"","parse-names":false,"suffix":""}],"container-title":"PLoS Currents","id":"ITEM-18","issued":{"date-parts":[["2018"]]},"title":"Clinical and Laboratory Profile of Zika and Dengue Infected Patients: Lessons Learned From the Co-circulation of Dengue, Zika and Chikungunya in Brazil","type":"article-journal"},"uris":["http://www.mendeley.com/documents/?uuid=37c68539-8a51-4da5-a53c-34db0b33c9a9"]}],"mendeley":{"formattedCitation":"&lt;sup&gt;1–6,8,10–13,15–21&lt;/sup&gt;","plainTextFormattedCitation":"1–6,8,10–13,15–21","previouslyFormattedCitation":"[10,11,20–23,25,27–29,12–19]"},"properties":{"noteIndex":0},"schema":"https://github.com/citation-style-language/schema/raw/master/csl-citation.json"}</w:instrText>
            </w:r>
            <w:r w:rsidRPr="000A6CBE">
              <w:rPr>
                <w:rFonts w:ascii="Times New Roman" w:hAnsi="Times New Roman"/>
                <w:sz w:val="16"/>
                <w:szCs w:val="16"/>
                <w:lang w:val="en-GB"/>
              </w:rPr>
              <w:fldChar w:fldCharType="separate"/>
            </w:r>
            <w:r w:rsidR="00B77BE7" w:rsidRPr="00B77BE7">
              <w:rPr>
                <w:rFonts w:ascii="Times New Roman" w:hAnsi="Times New Roman"/>
                <w:noProof/>
                <w:sz w:val="16"/>
                <w:szCs w:val="16"/>
                <w:vertAlign w:val="superscript"/>
                <w:lang w:val="en-GB"/>
              </w:rPr>
              <w:t>1–6,8,10–13,15–21</w:t>
            </w:r>
            <w:r w:rsidRPr="000A6CBE">
              <w:rPr>
                <w:rFonts w:ascii="Times New Roman" w:hAnsi="Times New Roman"/>
                <w:sz w:val="16"/>
                <w:szCs w:val="16"/>
                <w:lang w:val="en-GB"/>
              </w:rPr>
              <w:fldChar w:fldCharType="end"/>
            </w:r>
          </w:p>
        </w:tc>
      </w:tr>
      <w:tr w:rsidR="00A8610A" w:rsidRPr="000A6CBE" w14:paraId="3D685BC4" w14:textId="77777777" w:rsidTr="005706DB">
        <w:trPr>
          <w:trHeight w:val="60"/>
        </w:trPr>
        <w:tc>
          <w:tcPr>
            <w:cnfStyle w:val="001000000000" w:firstRow="0" w:lastRow="0" w:firstColumn="1" w:lastColumn="0" w:oddVBand="0" w:evenVBand="0" w:oddHBand="0" w:evenHBand="0" w:firstRowFirstColumn="0" w:firstRowLastColumn="0" w:lastRowFirstColumn="0" w:lastRowLastColumn="0"/>
            <w:tcW w:w="1152" w:type="pct"/>
            <w:tcBorders>
              <w:top w:val="nil"/>
              <w:left w:val="nil"/>
              <w:bottom w:val="nil"/>
              <w:right w:val="nil"/>
            </w:tcBorders>
            <w:shd w:val="clear" w:color="auto" w:fill="auto"/>
            <w:vAlign w:val="center"/>
          </w:tcPr>
          <w:p w14:paraId="0964543E" w14:textId="77777777" w:rsidR="00A8610A" w:rsidRPr="000A6CBE" w:rsidRDefault="00A8610A" w:rsidP="005706DB">
            <w:pPr>
              <w:pStyle w:val="MDPI42tablebody"/>
              <w:spacing w:line="480" w:lineRule="auto"/>
              <w:jc w:val="left"/>
              <w:rPr>
                <w:rFonts w:ascii="Times New Roman" w:hAnsi="Times New Roman"/>
                <w:bCs w:val="0"/>
                <w:sz w:val="22"/>
                <w:szCs w:val="22"/>
                <w:lang w:val="en-GB"/>
              </w:rPr>
            </w:pPr>
            <w:r w:rsidRPr="000A6CBE">
              <w:rPr>
                <w:rFonts w:ascii="Times New Roman" w:hAnsi="Times New Roman"/>
                <w:bCs w:val="0"/>
                <w:sz w:val="22"/>
                <w:szCs w:val="22"/>
                <w:lang w:val="en-GB"/>
              </w:rPr>
              <w:t>Rash</w:t>
            </w:r>
          </w:p>
        </w:tc>
        <w:tc>
          <w:tcPr>
            <w:tcW w:w="894" w:type="pct"/>
            <w:tcBorders>
              <w:top w:val="nil"/>
              <w:left w:val="nil"/>
              <w:bottom w:val="nil"/>
              <w:right w:val="nil"/>
            </w:tcBorders>
            <w:shd w:val="clear" w:color="auto" w:fill="auto"/>
            <w:vAlign w:val="center"/>
          </w:tcPr>
          <w:p w14:paraId="6900763C" w14:textId="77777777" w:rsidR="00A8610A" w:rsidRPr="000A6CBE" w:rsidRDefault="00A8610A" w:rsidP="005706DB">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37.00</w:t>
            </w:r>
          </w:p>
        </w:tc>
        <w:tc>
          <w:tcPr>
            <w:tcW w:w="909" w:type="pct"/>
            <w:tcBorders>
              <w:top w:val="nil"/>
              <w:left w:val="nil"/>
              <w:bottom w:val="nil"/>
              <w:right w:val="nil"/>
            </w:tcBorders>
            <w:shd w:val="clear" w:color="auto" w:fill="auto"/>
            <w:vAlign w:val="center"/>
          </w:tcPr>
          <w:p w14:paraId="51C4BFFA" w14:textId="77777777" w:rsidR="00A8610A" w:rsidRPr="000A6CBE" w:rsidRDefault="00A8610A" w:rsidP="005706DB">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47.03</w:t>
            </w:r>
          </w:p>
        </w:tc>
        <w:tc>
          <w:tcPr>
            <w:tcW w:w="909" w:type="pct"/>
            <w:tcBorders>
              <w:top w:val="nil"/>
              <w:left w:val="nil"/>
              <w:bottom w:val="nil"/>
              <w:right w:val="nil"/>
            </w:tcBorders>
            <w:shd w:val="clear" w:color="auto" w:fill="auto"/>
            <w:vAlign w:val="center"/>
          </w:tcPr>
          <w:p w14:paraId="0405AE0B" w14:textId="77777777" w:rsidR="00A8610A" w:rsidRPr="000A6CBE" w:rsidRDefault="00A8610A" w:rsidP="005706DB">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74.03</w:t>
            </w:r>
          </w:p>
        </w:tc>
        <w:tc>
          <w:tcPr>
            <w:tcW w:w="1136" w:type="pct"/>
            <w:tcBorders>
              <w:top w:val="nil"/>
              <w:left w:val="nil"/>
              <w:bottom w:val="nil"/>
              <w:right w:val="nil"/>
            </w:tcBorders>
            <w:shd w:val="clear" w:color="auto" w:fill="auto"/>
            <w:vAlign w:val="center"/>
          </w:tcPr>
          <w:p w14:paraId="68F295C3" w14:textId="0EFF932C" w:rsidR="00A8610A" w:rsidRPr="000A6CBE" w:rsidRDefault="00A8610A" w:rsidP="005706DB">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rPr>
            </w:pPr>
            <w:r w:rsidRPr="000A6CBE">
              <w:rPr>
                <w:rFonts w:ascii="Times New Roman" w:hAnsi="Times New Roman"/>
                <w:sz w:val="16"/>
                <w:szCs w:val="16"/>
                <w:lang w:val="en-GB"/>
              </w:rPr>
              <w:fldChar w:fldCharType="begin" w:fldLock="1"/>
            </w:r>
            <w:r w:rsidR="00B77BE7">
              <w:rPr>
                <w:rFonts w:ascii="Times New Roman" w:hAnsi="Times New Roman"/>
                <w:sz w:val="16"/>
                <w:szCs w:val="16"/>
                <w:lang w:val="en-GB"/>
              </w:rPr>
              <w:instrText>ADDIN CSL_CITATION {"citationItems":[{"id":"ITEM-1","itemData":{"DOI":"10.1136/pgmj.2007.066746","ISSN":"00325473","abstract":"OBJECTIVES: To compare the clinical and laboratory features of confirmed cases of Chikungunya and Dengue fever; to validate the clinical diagnosis based on serology. METHODS: Cases with a clinical diagnosis of Chikungunya and Dengue fever were recruited for seroconfirmation during a concurrent epidemic in 2006-07, at the General Hospital, Peradeniya, Sri Lanka. RESULTS: Of 54 patients with fever, serology confirmed 21 with Chikungunya infection, 20 with Dengue infection, and three co-infections, with sensitivity of the clinical diagnosis of 92% for Chikungunya fever and 95% for Dengue fever. The mean age of patients with Chikungunya fever was 45 years (range 21-74 years), and patients with Dengue fever was 30 years (range 15-63 years) (p = 0.005). Sixteen (70%) of Chikungunya fever patients were females, while 15 (71%) of those with Dengue fever were males (p = 0.007). Arthralgia was common to both groups (p = 0.155), while headache and a bleeding tendency were observed more in patients with Dengue fever. Twelve (57%) Chikungunya cases had acute arthritis compared with none in the Dengue group (p = 0.001), lasting mean 6 days (range 1-14 days). They developed chronic arthritic disability (range 1-6 months). Leucopenia was common to both Chikungunya and Dengue fever patients. However, thrombocytopenia was more pronounced in the Dengue patients (mean (SD) platelet count 75 (34)x10(9)/l) than in the Chikungunya patients (117 (70)x10(9)/l) (p = 0.001). In the Chikungunya group there was a positive correlation between duration of the illness and the platelet count (r = 0.181, p = 0.194), but the Dengue group showed a negative correlation (r = -0.309, p&lt;0.001). CONCLUSION: Most of the clinical and laboratory features of patients with Chikungunya and Dengue fever are similar. Arthritis is the pathognomonic sign in patients with Chikungunya fever.","author":[{"dropping-particle":"","family":"Kularatne","given":"S. A.M.","non-dropping-particle":"","parse-names":false,"suffix":""},{"dropping-particle":"","family":"Gihan","given":"M. C.","non-dropping-particle":"","parse-names":false,"suffix":""},{"dropping-particle":"","family":"Weerasinghe","given":"S. C.","non-dropping-particle":"","parse-names":false,"suffix":""},{"dropping-particle":"","family":"Gunasena","given":"S.","non-dropping-particle":"","parse-names":false,"suffix":""}],"container-title":"Postgraduate Medical Journal","id":"ITEM-1","issue":"1005","issued":{"date-parts":[["2009"]]},"page":"342-346","title":"Concurrent outbreaks of Chikungunya and Dengue fever in Kandy, Sri Lanka, 2006-07: A comparative analysis of clinical and laboratory features","type":"article-journal","volume":"85"},"uris":["http://www.mendeley.com/documents/?uuid=fb8a5392-fef1-4ffe-85ab-4d517791fff6"]},{"id":"ITEM-2","itemData":{"DOI":"10.1111/j.1365-3156.2010.02485.x","ISBN":"1365-3156 (Electronic)\\r1360-2276 (Linking)","ISSN":"13602276","PMID":"20214759","abstract":"BACKGROUND: To record and assess the clinical features of chikungunya fever (CHIKF), with a view to enable diagnosis based on clinical criteria rather than costly laboratory procedures in field conditions.\\n\\nMETHODS: As part of a cross-sectional serologic survey conducted in Mayotte after a massive chikungunya outbreak in 2006, we collected data on clinical features of chikungunya infection and assessed the performance and accuracy of clinical case definition criteria combining different symptoms.\\n\\nRESULTS: Of 1154 participants included, 440 (38.1%) had chikungunya-specific IgM or IgG antibodies by enzyme-linked immunosorbent assay (ELISA). Of symptomatic participants, 318 (72.3%) had confirmed chikungunya, the dominant symptoms reported were incapacitating polyarthralgia (98.7%), myalgia (93.1%), backache (86%), fever of abrupt onset (85%) and headache (81.4%). There was a strong linear association between symptomatic infection and age (chi(2) for trend = 9.85, P &lt; 0.001). Only 52% of persons with presumptive chikungunya sought medical advice, principally at public primary health care facilities. The association of fever and polyarthralgia had a sensitivity of 84% (95% CI: 79-87) and a specificity of 89% (95% CI: 86-91). This association allowed to classify correctly 87% (95% CI: 85-89) of individuals with serologically confirmed chikungunya.\\n\\nCONCLUSIONS: Our results suggest that the pair fever and incapacitating polyarthralgia is an accurate and reliable tool for identifying presumptive CHIKF cases in the field. These criteria provide a useful evidence base to support operational syndromic surveillance in laboratory-confirmed chikungunya epidemic settings.","author":[{"dropping-particle":"","family":"Sissoko","given":"Daouda","non-dropping-particle":"","parse-names":false,"suffix":""},{"dropping-particle":"","family":"Ezzedine","given":"Khaled","non-dropping-particle":"","parse-names":false,"suffix":""},{"dropping-particle":"","family":"Moendandzé","given":"Amrat","non-dropping-particle":"","parse-names":false,"suffix":""},{"dropping-particle":"","family":"Giry","given":"Claude","non-dropping-particle":"","parse-names":false,"suffix":""},{"dropping-particle":"","family":"Renault","given":"Philippe","non-dropping-particle":"","parse-names":false,"suffix":""},{"dropping-particle":"","family":"Malvy","given":"Denis","non-dropping-particle":"","parse-names":false,"suffix":""}],"container-title":"Tropical Medicine and International Health","id":"ITEM-2","issue":"5","issued":{"date-parts":[["2010"]]},"note":"-Prompt identification of outbreaks and immediate implementation of appropriate interventions are thus essential for effective control.\n-To this end, the identification of valid case definitions for surveillance systems that will identify accurately the majority of individuals with CHIKF is essential\n-In routine practice in countries with adequate resources, a laboratory diagnosis would be required to assign a confirmed diagnosis of infection in patients with suspected CHIKF. \n-However, in numerous tropical or subtropical countries with middle or low income, CHIKF diagnosis is more challenging (Petti et al. 2006). \n-First, access to laboratory testing is extremely restricted, particularly at the periphery of the health care system. \n-Secondly, in the context of an outbreak, sufficient time or resources for compulsory laboratory confirmation would not be avail- able. \n-Thus validated, simple and practical diagnostic alternatives are needed; in particular, an accurate clinical case definition that may contribute to the successful surveillance during a CHIKF outbreak. \n-To address this issue, we examined the spectrum of clinical features of CHIKF and assessed the performance indicators and accuracy of different criteria for operational case definition in the setting of a community household serologic survey performed after an outbreak of CHIKF in Mayotte\n-Mayotte is a French-administrated territory located in the Comoros archipelago\n-Chikungunya virus (CHIKV) was detected in Mayotte for the first time in April 2005 and a massive outbreak developed in 2006 (Sissoko et al. 2008a)\n-To evaluate the seroprevalence of CHIKV exposure after the epidemic, a household-based cross-sectional serologic survey was performed within 9 months of the peak of the epidemic between November and December 2006\n-A target sample size of at least 850 individuals was determined, assuming a prevalence rate of 25%, a type I error of 0.05, a precision of 5% and a design effect of 3.0, to take into account the cluster sampling design.\n-In a first step, 40 of the 400 clusters provided by the 2002 census blocks were randomly sampled proportionally to popula- tion size. \n-In a second step, 7–12 households (defined as a group of individuals sleeping or eating together) were selected within each cluster using a stereotyped walk from a randomly selected start point.\n-Finally, in each selected household, all adults (aged 15 years and older) and one individual aged &amp;lt;15 years were invited to participate in the survey.\n-All participants completed a face-to-face interview\n-A structured, pre-coded and pre-tested questionnaire was administered by trained interviewers to collect demo- graphic (age, gender) and clinical features of any acute febrile illness consistent with presumptive CHIKF during the epidemic period\n-If a participant with a such clinical features presumptive of CHIKF responded ‘No’or‘I don’t know’ to the question ‘Have you ever had an acute febrile illness between February 1, 2005 and the date of interview?’ were considered as having no episode of acute febrile illness\n-All patients reporting an acute algo-eruptive episode were considered as symptomatic (presumptive diagnosis of CHIKF) and those who did not were considered asymptomatic.\n-Laboratory testing for CHIKV-Antibodies (Ab) was per- formed\n-All serum samples were tested for specific anti-CHIKV immuno- globulin M (IgM) antibodies by IgM-capture enzyme- linked immunosorbent assay (MAC-ELISA) and IgG antibodies by ELISA\n-The IgM and IgG ELISA assays used presented a sensitivity of 96.9% and 95.4% and a specificity of 98.3% and 100%, respectively (Litzba et al. 2008).\n-Each participant was classified as symptomatic or asymp- tomatic and as seropositive or seronegative on the basis of the criteria described previously\n-A symptomatic CHIK patient was an individual with a positive CHIKV-Ab status and with presumptive CHIKF fever considered as true positive (TP). \n-A symptomatic non-CHIK patient was an individual with a negative CHIKV-Ab status with a presumptive CHIKF fever considered as false positive (FP). \n-An asymp- tomatic CHIK was an individual with a positive CHIKV- Ab status without presumptive CHIKF considered as false negative (FN)\n-An asymptomatic non-CHIK patient was an individual with negative CHIKV-Ab status without presumptive CHIKF considered as true negative (TN).\n-Demographic characteristics and clinical features were compared between individuals with Lab-CHIKV-Ab-posi- tive result and negative result\n-Univariate comparison was performed for continuous variables using the unpaired Student’s t-test and for categorical data using the v2 or Fisher exact test\n-All reported signs or symptoms are presented descrip-tively. \n-The most frequently reported symptoms were paired to evaluate the most pertinent combinations of symptoms for diagnosis. \n-The performance of each different clinical case definition (pairs of symptoms) was compared in regard to Lab-CHIKV-Ab seropositivity status. \n-Performance indicators were estimated taking into account TP, TN, FP, FN results. \n-Sensitivity was calculated as TP⁄ (TP + FN), specificity as TN⁄(TN + FP), positive predictive value as TP⁄ (TP + FP) and negative predictive value as TN⁄(FN + TN) (Jaeschke et al. 1994; Greenhalgh 1997)\n-Concurrently, likelihood ratio (LR) and accuracy were computed for each case definition. Positive LR (PLR) for presence of a case definition pattern was computed as [(Sensitivity) ⁄ (1 ) Specificity)]; negative LR (NLR) for the absence of a case definition pattern was calculated as [(1 ) Sensitivity) ⁄ (Specificity)]\n-Accuracy was defined as the proportion of all combinations that were consistent with a correct result according to CHIKV serological status.\n-This latter indicator was calculated as the ratio of (TP + TN) with respect to the number of serological tests performed. \n-All estimates are presented with their 95% confidence intervals (CI).\n-A total of 418 households were surveyed, including 1952 eligible individuals\n-Of these, 1154 participants were recruited after three household visits and consented to be interviewed and to provide a serum sample\n-Of these, 499 (43.2%) were men and 655 were women (56.8%). \n-The mean and median ages were 27.2 and 24.0 years, respec- tively.\n-Participants with lab- confirmed and lab-unconfirmed CHIKV-Ab did not differ significantly with respect to age.\n-A group of 425 individuals (36.8%) reported having an acute febrile illness during the epidemic period compatible with a presumptive diagnosis of CHIKV (symptomatic group); 440 (38.1%) were seropositive for CHIKV-Ab.\n-Of the 440 individuals who were seropositive, 318 (72.3%) were symptomatic compared to 107 of the 714 (15%) seronegative participants (P &amp;lt;0Æ0001).\n-In contrast, 122 of 440 (27.7%) CHIKV-Ab-positive participants were asymptomatic (Table 1).\n-The mean declared duration of initial joint pain was 1.8 weeks (median: 1; range: 1–24 weeks). \n-A complete recovery was reported by 260 (82%) members of this group, whereas 58 (18%) reported either relapse or persistence of polyarthralgia.\n-The clinical symptoms most frequently recalled were incapacitating polyarthralgia (98.7%), myalgia (93.1%), backache (86%), fever of abrupt onset (85%) and headache (81.4%) (Table 2). \n-Other declared manifesta- tions were retro-orbital pain (47.2%), rash (29.9%) and vomiting (25.1%).\n-Among the 107 individuals who declared symptoms compatible with presumptive CHIKF diagnosis and without confirmed infection, incapacitating polyarthralgia (96.3%), myalgia (92.5%) and fever (90.7%) were also the most frequently reported symptoms\n-However, symptoms were generally more frequently reported in positive Lab-CHIKV-Ab subjects than in negative Lab-CHIKV-Ab subjects.\n-Among infected individuals, there was a strong positive association between reporting of symptoms and with age (v2 for trend = 9.85, P &amp;lt;0Æ001) (Figure 1).\n-Being aged 25 years or older was a significant predictor of symptom- atic infection [crude odds ratio, 2Æ14 (95% CI: 1Æ39–3Æ29)].\n-Different pairs of declared clinical symptoms were chosen in function of report frequency. \n-Fever was considered as an invariant sign and paired with one of the four other most frequent partner symptoms. \n-Four clinical patterns were thus retained, namely fever associated with either poly- arthralgia, lombalgia, myalgia or headache.\n-These pairs were tested for association with CHIKV seropositivity\n-Performance indicators for the different pairs of clinical symptoms are presented in Table 4\n-The pair ‘fever and polyarthralgia’ provided the stron-gest diagnostic accuracy, with the highest sensitivity (84%; 95% CI: 79%–87%) and comparable specificity (89%; 95% CI: 86%–91%) to the other combinations, except for the combination of fever with backache, which was more specific (91%; 95% CI: 89%–93%)\n-Adding another symptom to this pair decreased diagnostic accuracy.\n-The greatest diag- nostic accuracy (high PLR and low NLR) was obtained for the pair fever and polyarthralgia (PLR = 7.5, 95% CI: 9.2– 9.2; NLR = 0.18, 95% CI: 0.14–0.24). \n-This symptom combination classified 87% (95% CI: 85%–89%) of subjects accurately with respect to serology. \n-Performance indicators were comparable between children &amp;lt;15 years and adults (data not shown)\n-In this large and well-defined community-based serological survey, we found that the most commonly declared symptoms in individuals seropositive for CHIKV-Ab dur- ing the 2005–2006-outbreak in Mayotte were fever of abrupt onset, headache, incapacitating polyarthralgia, myalgia and lombalgia\n-This study also highlights the proportion of asymp-tomatic serologically confirmed CHIKV infection, which was estimated approximately at 28% and may be as high as 37% in children (&amp;lt;15 years of age) and 33% in young adults (&amp;lt;25 years).\n-This proportion of asymptomatic infection of around one quarter is consistent with that reported previously in the Philippines (Retuya et al. 1998).\n-However, it differs from the reported rates of asymptomatic infections reported in Reunion Island, which were 16.7% in the general population and only 3.2% in French Caucasian policemen (Gerardin et al. 2008; Queyriaux et al. 2008). \n-These discrepancies may be in part related to the fact that the survey in French Caucasian policemen included much older individuals than in our population (median age 40 years vs. 24 years)\n-A linear relationship between age at the time of CHIKV infection and the probability of having symptomatic-disease was observed, and this is the first such report of an association between symptomatic expression of CHIK and age.\n-The seroprevalence of CHIKV was quite similar between young adults (&amp;lt;25 years old) and other age groups, but symptomatic expression of infection was significantly lower in the younger age group\n-Importantly, only a minority of these infections were notified to public health authorities, consistent with previous observations (Sissoko et al. 2008a)\n-These find- ings illustrate the limits of monitoring uniquely such major arboviral outbreaks by laboratory and practice-based surveillance systems (Sanders et al. 1998).\n-Our results support that the pair incapacitating polyarthralgia and fever of abrupt onset is an accurate and reliable tool for the diagnosis of CHIKF in the field\n-Nevertheless, when interpreting these findings, it remains important to keep in mind that other infections may give similar clinical signs and thus, respond to the definition of presumptive CHIKF\n-This study presents certain limitations. First, interviews were conducted several months after the outbreak and recall bias could have influenced self-reported clinical information.\n-Secondly, the presence of anti-CHIKV IgG antibodies could be linked to previous exposure. \n-However, to the best of our knowledge, CHIKV infection was never identified in Mayotte before 2005. \n-Moreover, no other Semliki Forest antigenic serocomplex alphavirus has been identified in Mayotte, ruling out cross-reactivity of serological testing\n-In the context of massive CHIKF outbreaks, the majority of presumptive patients may be identified accurately by standardised clinical criteria. \n-These provide a useful evidence base to support the development and the imple- mentation of syndromic surveillance in the community and the evaluation of patients consulting in a range of health care settings where diagnostic facilities may be limited","page":"600-607","title":"Field evaluation of clinical features during chikungunya outbreak in Mayotte, 2005-2006","type":"article-journal","volume":"15"},"uris":["http://www.mendeley.com/documents/?uuid=a586ef23-4386-4361-be64-b2fda55c0ff9"]},{"id":"ITEM-3","itemData":{"DOI":"10.1371/journal.pntd.0001786","ISBN":"1935-2735 (Electronic)\\r1935-2727 (Linking)","ISSN":"19352727","PMID":"23029573","abstract":"BACKGROUND: Dengue and chikungunya are co-circulating vector-borne diseases with substantial overlap in clinical presentations. It is important to differentiate between them during first presentation as their management, especially for dengue hemorrhagic fever (DHF), is different. This study compares their clinical presentation in Singapore adults to derive predictors to assist doctors in diagnostic decision-making.\\n\\nMETHODS: We compared 117 patients with chikungunya infection diagnosed with reverse transcription-polymerase chain reaction (RT-PCR) with 917 dengue RT-PCR-positive adult patients (including 55 with DHF). We compared dengue fever (DF), DHF, and chikungunya infections by evaluating clinical characteristics of dengue and chikungunya; developing classification tools via multivariate logistic regression models and classification trees of disease etiology using clinical and laboratory factors; and assessing the time course of several clinical variables.\\n\\nFINDINGS: At first presentation to hospital, significantly more chikungunya patients had myalgia or arthralgia, and fewer had a sore throat, cough (for DF), nausea, vomiting, diarrhea, abdominal pain, anorexia or tachycardia than DF or DHF patients. From the decision trees, platelets &lt;118 × 10(9)/L was the only distinguishing feature for DF versus chikungunya with an overall correct classification of 89%. For DHF versus chikungunya using platelets &lt;100 × 10(9)/L and the presence of bleeding, the overall correct classification was 98%. The time course analysis supported platelet count as the key distinguishing variable.\\n\\nINTERPRETATION: There is substantial overlap in clinical presentation between dengue and chikungunya infections, but simple clinical and laboratory variables can predict these infections at presentation for appropriate management.","author":[{"dropping-particle":"","family":"Lee","given":"Vernon J.","non-dropping-particle":"","parse-names":false,"suffix":""},{"dropping-particle":"","family":"Chow","given":"Angela","non-dropping-particle":"","parse-names":false,"suffix":""},{"dropping-particle":"","family":"Zheng","given":"Xiaohui","non-dropping-particle":"","parse-names":false,"suffix":""},{"dropping-particle":"","family":"Carrasco","given":"Luis R.","non-dropping-particle":"","parse-names":false,"suffix":""},{"dropping-particle":"","family":"Cook","given":"Alex R.","non-dropping-particle":"","parse-names":false,"suffix":""},{"dropping-particle":"","family":"Lye","given":"David C.","non-dropping-particle":"","parse-names":false,"suffix":""},{"dropping-particle":"","family":"Ng","given":"Lee Ching","non-dropping-particle":"","parse-names":false,"suffix":""},{"dropping-particle":"","family":"Leo","given":"Yee Sin","non-dropping-particle":"","parse-names":false,"suffix":""}],"container-title":"PLoS Neglected Tropical Diseases","id":"ITEM-3","issue":"9","issued":{"date-parts":[["2012"]]},"title":"Simple Clinical and Laboratory Predictors of Chikungunya versus Dengue Infections in Adults","type":"article-journal","volume":"6"},"uris":["http://www.mendeley.com/documents/?uuid=d56e9c63-dcee-48c7-b527-12366297dfd9"]},{"id":"ITEM-4","itemData":{"DOI":"10.4269/ajtmh.2012.11-0704","ISSN":"0002-9637","abstract":"Chikungunya virus (CHIKV) and dengue virus (DENV) are circulating individually in the state of West Bengal, India. However, after 1965 the dual-infection caused by both viruses had not been recorded until 2010. In 2010, an investigation of the febrile cases was carried out to confirm the involvement of both viruses simultaneously. A total of 550 blood samples were tested for the detection of immunoglobulin M (IgM) antibody against both CHIKV and DENV. Serology by the enzyme-linked immunosorbent assay method confirmed that 131 (23.8%) and 104 (18.9%) patients had IgM antibody against CHIKV and DENV, respectively, whereas 68 (12.4%) had IgM antibodies against both CHIKV and DENV. Fever, joint pain, rashes, headache, myalgia, and nausea/vomiting are the common features in the case of both monotypic and dual-infection. Severe arthralgia and swelling of joints were common only in CHIKV-positive cases and abdominal pain was mainly associated with DENV infection. Diarrhea was reported only by the dual-infected patients (16.2%).","author":[{"dropping-particle":"","family":"Taraphdar","given":"Debjani","non-dropping-particle":"","parse-names":false,"suffix":""},{"dropping-particle":"","family":"Sarkar","given":"Arindam","non-dropping-particle":"","parse-names":false,"suffix":""},{"dropping-particle":"","family":"Mukhopadhyay","given":"Bansi B.","non-dropping-particle":"","parse-names":false,"suffix":""},{"dropping-particle":"","family":"Chatterjee","given":"Shyamalendu","non-dropping-particle":"","parse-names":false,"suffix":""}],"container-title":"The American Journal of Tropical Medicine and Hygiene","id":"ITEM-4","issue":"4","issued":{"date-parts":[["2012","4","1"]]},"page":"720-723","title":"A Comparative Study of Clinical Features between Monotypic and Dual Infection Cases with Chikungunya Virus and Dengue Virus in West Bengal, India","type":"article-journal","volume":"86"},"uris":["http://www.mendeley.com/documents/?uuid=a8d76074-d682-43bf-8641-042e032577f8"]},{"id":"ITEM-5","itemData":{"DOI":"10.1016/j.jcv.2012.10.019","ISBN":"1873-5967 (Electronic)\\r1386-6532 (Linking)","ISSN":"13866532","PMID":"23201456","abstract":"Background: Chikungunya virus (CHIKV) and dengue virus (DENV) co-circulate in areas endemic with the Aedes mosquito vectors. Both viruses cause similar illnesses which may be difficult to distinguish clinically. CHIKV is also associated with persistent arthralgia. Objectives: To compare and describe factors which differentiate between DENV and CHIKV infections on presentation; and to describe predictors of persistent arthralgia in CHIKV patients. Study design: Patients aged &gt;14 years diagnosed with acute CHIKV and DENV infections in Kuala Lumpur, Malaysia were retrospectively identified. Clinical and laboratory data were obtained from medical records, and compared. CHIKV patients were telephoned 15-24 months later and interviewed about persistent symptoms. Logistic regression analysis was performed. Results: A total of 53 CHIKV and 113 DENV patients were included. CHIKV patients were older and more likely to be female. CHIKV was independently associated with arthralgia and rash, while DENV was associated with myalgia, raised aspartate transaminase, and leucopaenia. Forty CHIKV patients were followed up, with a median duration of self-reported arthralgia of 3 months (range, 0-24 months). Eighteen (45%) had persistent arthralgia beyond 4 months, for which age &gt;40 years was an independent predictor. At 1 year, 9 (22.5%) patients had arthralgia. Conclusion: In Kuala Lumpur, selected clinical and laboratory predictors help to distinguish between DENV and CHIKV infections. Persistent arthralgia was a frequent sequel of CHIKV infection in this cohort. ?? 2012 Elsevier B.V..","author":[{"dropping-particle":"","family":"Mohd Zim","given":"M.A.","non-dropping-particle":"","parse-names":false,"suffix":""},{"dropping-particle":"","family":"Sam","given":"I.-C.","non-dropping-particle":"","parse-names":false,"suffix":""},{"dropping-particle":"","family":"Omar","given":"S.F. Syed","non-dropping-particle":"","parse-names":false,"suffix":""},{"dropping-particle":"","family":"Chan","given":"Y.F.","non-dropping-particle":"","parse-names":false,"suffix":""},{"dropping-particle":"","family":"AbuBakar","given":"S.","non-dropping-particle":"","parse-names":false,"suffix":""},{"dropping-particle":"","family":"Kamarulzaman","given":"A.","non-dropping-particle":"","parse-names":false,"suffix":""}],"container-title":"Journal of Clinical Virology","id":"ITEM-5","issue":"2","issued":{"date-parts":[["2013","2"]]},"note":"-Both CHIKV and DENV are transmitted by the mosquito vectors Aedes aegypti and Ae. albopictus. \n-Both diseases cause similar presentations, with fever, myalgia, headache, arthralgia, and rash. \n-Both viruses potentially co-circulate in the same Aedes-endemic areas.7 \n-As these are mainly developing countries where facilities for virological diagnosis are often limited, the ability to clinically differentiate between the two diseases assumes greater impor- tance, in view of their different clinical courses and outcomes\n-As there are conflicting reports on how common persistent arthralgia is, further follow-up data from different cohorts would be useful.\n-This study aimed to compare and describe factors which would help differentiate between DENV and CHIKV infections on presen- tation.\n-A secondary objective was to ascertain the rate and describe predictors of persistent arthralgia in CHIKV patients\n-Patients aged &amp;gt;14 years with acute CHIKV and DENV infections confirmed by the diagnostic virology laboratory from April 2008 to July 2009 were retrospectively iden- tifie\n-Two DENV cases were randomly selected for each CHIKV case identified\n-Confirmed CHIKV infections had a positive culture, pos- itive PCR detection of the E1 gene,11 or positive IgM by indirect immunofluorescence.4 As\n-We used a positive viral culture as specific confirmation of acute DENV infection, as a sin- gle positive dengue IgM may also indicate infection up to several months ago\n-Cultures were performed using Vero (African green monkey kidney) and C6/36 (Ae. albopictus) cells, and identified with polyclonal anti-CHIKV or monoclonal anti-DENV antibodies\n-For follow-up, CHIKV patients were contacted by telephone in\n2011\n-For this study, persistent arthralgia was defined as the presence of self- reported pain more than 4 months after the acute illness\n-For univariate analysis, Mann–Whitney U tests were used for contin- uous variables, and Fisher’s exact or chi-squared tests were used for categorical variables. \n-Logistic regression analysis was carried out for two separate outcomes: first, to predict either DENV or CHIKV infection; and second, to predict CHIKV patients with persis- tent arthralgia.\n-Univariate logistic regression was initially carried out for selected variables, based on previous studies and biological plausibility. \n-Odds ratio (OR) and 95% confidence intervals (CI) were calculated. \n-Those variables significant at p &amp;lt; 0.2 were entered into the multivariate regression model, and retained based on the likeli- hood ratio test\n-The final model was then tested for collinearity, and assessed with the Hosmer and Lemeshow goodness-of-fit test and calculation of the area under the receiver operating characteristic curve\n-A total of 60 patients with confirmed CHIKV and 120 patients with confirmed DENV were identified from laboratory records\n-A total of 53 CHIKV patients and 113 DENV patients were therefore included in the study\n-For CHIKV, 35 patients were diagnosed by IgM, 12 by PCR, and 17 by culture, or a combina- tion of these. \n-The predominant DENV serotypes were DENV1 (46, 40.7%) and DENV2 (46, 40.7%), followed by DENV3 (20, 17.7%) and DENV4 (1, 0.9%).\n-Compared to DENV patients, CHIKV patients were signifi- cantly older and more likely to be female\n-There were 82 (72.6%) admissions in the DENV group, and only 12 (22.6%) in the CHIKV group (?2 = 36.6, p &amp;lt; 0.001)\n-The 5 most frequently reported presenting symptoms in CHIKV patients were fever (96.2%), arthralgia (96.2%), rash (58.5%), myalgia (32.1%), and headache (22.6%). \n-DENV patients commonly reported fever (96.4%), myalgia (74.3%), nausea/vomiting (66.4%), headache (57.5%), and diarrhoea (39.8%)\n-On univariate analysis, DENV patients were more likely to have headache, nausea/vomiting, diarrhoea, and myalgia; while CHIKV patients were more likely to report rash and arthral- gia\n-CHIKV patients had significantly lower aspartate transaminase levels (AST; 114.0 vs. 144.9 U/L, p &amp;lt; 0.001), higher white cell counts\n(5.9 vs. 2.9 ×109/L, p &amp;lt; 0.001), and higher platelet counts (200.9 vs. 78.5 × 109/L, p = 0.001)\n-On multivariate analysis, CHIKV was associated with arthralgia (OR 159.0, 95% CI 17.7–1430.1) and rash (OR 4.4, 95% CI 1.1–17.8); and absence of myalgia (OR 0.04, 95% CI 0.01–0.2), absence of raised AST (OR 0.09, 95% CI 0.02–0.4), and absence of leucopaenia (OR 0.09, 95% CI 0.02–0.4)\n-This model had satisfactory fit (?2 = 5.3, p = 0.72) and discrimination (area under the curve = 0.97, 95% CI 0.95–0.99, p &amp;lt; 0.001)\n-At a predicted probability cut-off value of 0.5, this model had a sensitivity of 88.7%, specificity of 96.3%, positive predictive value of 92.2%, negative predictive value of 94.5%, positive likeli- hood ratio of 24.0, and negative likelihood ratio of 0.12\n-Patients with CHIKV were then telephoned for follow-up interviews, a mean duration of 20 ± 2 months (range, 15–24 months) after the initial illness\n-Out of 53 CHIKV patients, 40 patients\nwere interviewed.\n-At the time of interview, 31 (77.5%) were pain- free, while 9 (22.5%) still had arthralgia, of which 6 had mild pain and 3 had moderate pain\n-In 17 (42.5%) patients, arthralgia affected at least one daily activity for &amp;lt;30 days, 20 (50%) patients were affected for 30–90 days, and 3 (7.5%) were affected for &amp;gt;90 days\n-The median self-reported duration of arthralgia was 3 months (range, 0–24 months), with 18 (45.0%) of the patients reporting persistent arthralgia beyond 4 months, and 9/40 (22.5%) beyond 1 year\n-Only age &amp;gt;40 years was shown to be an independent predictor (OR 8.0, 95% CI 1.5–43.4).\n-Gender, pre-existing rheuma- tological condition, and presence of arthritis, number of joints involved, and severe pain during acute illness were not significantly associated with persistent arthralgia\n-Studies comparing adult patients with DENV or CHIKV are few, due to the previous relative rarity of CHIKV and its occurrence in countries with historically limited diagnostic capacity\n-We found demographic differences between patients with DENV or CHIKV. \n-CHIKV patients were older, as seen in other sites.2,14,15\n-CHIKV likely affected people across all ages, with the older, more severely affected patients more likely to seek medical care than younger, milder cases\n-This may explain the apparent age disparity between the two sets of patients seen in this study\n-It is not clear why there were more males and non-Malaysians with DENV, and more females with CHIKV\n-The differing relative roles of Ae. aegypti and Ae. albopictus in transmitting DENV and CHIKV, and factors such as biting habits and geographical distribution, may contribute to the epidemiological differences between the two dis- eases in urban centres\n-For differentiating between the two diseases, we found that arthralgia and rash were associated with CHIKV, while myalgia, raised AST and leucopaenia were associated with DENV\n-Arthral- gia was seen in 96.2% of our CHIKV patients and 30.1% of DENV patients, and strongly predicted CHIKV, as in Singapore,14 France,19 and Thailand.20,21\n-However, in Sri Lanka2 and Gabon,22 high rates of arthralgia were reported in 67–84% of DENV patients, making arthralgia unhelpful as a distinguishing feature\n-Raised AST and leucopaenia have been previously associated with DENV,14 but we did not find thrombocytopaenia to predict DENV as reported by others.14,19\n-A large study from Gabon concluded that the two diseases were clinically indistinguishable.22\n-Although follow-up studies are hard to compare due to differ- ent definitions of persistent arthralgia and duration of follow-up, the wide variations reported, even within the same country, likely reflects differences in population genetics, cultural and behavioural factors, and possibly viral virulence\n-We found that age &amp;gt;40 years predicted chronic arthralgia.\n-Older age is consistently described as a risk factor in other stud- ies across settings.8,10,24,27 \n-Defects in regulation of the immune response leading to persisting inflammation may underlie this.29 \n-Other reported associated factors include severe initial joint pain,10 longer duration of acute symptoms,24 pre-existing osteoarthritis,10 and female gender.30\n-","page":"141-145","publisher":"Elsevier B.V.","title":"Chikungunya infection in Malaysia: Comparison with dengue infection in adults and predictors of persistent arthralgia","type":"article-journal","volume":"56"},"uris":["http://www.mendeley.com/documents/?uuid=8405f246-cf3a-476a-b33c-820e099ba747"]},{"id":"ITEM-6","itemData":{"DOI":"10.1371/journal.pntd.0002004","ISBN":"1935-2735 (Electronic)\\r1935-2727 (Linking)","ISSN":"19352735","PMID":"23350006","abstract":"BACKGROUND: Chikungunya virus (CHIKV) is responsible for acute febrile polyarthralgia and, in a proportion of cases, severe complications including chronic arthritis. CHIKV has spread recently in East Africa, South-West Indian Ocean, South-Asia and autochthonous cases have been reported in Europe. Although almost all patients are outpatients, medical investigations mainly focused on hospitalised patients.\\n\\nMETHODOLOGY/PRINCIPAL FINDINGS: Here, we detail clinico-biological characteristics of Chikungunya (CHIK) outpatients in Reunion Island (2006). 76 outpatients with febrile arthralgia diagnosed within less than 48 hours were included by general practitioners during the CuraChik clinical trial. CHIK was confirmed in 54 patients and excluded in 22. A detailed clinical and biological follow-up was organised, that included analysis of viral intrahost diversity and telephone survey until day 300. The evolution of acute CHIK included 2 stages: the 'viral stage' (day 1-day 4) was associated with rapid decrease of viraemia and improvement of clinical presentation; the 'convalescent stage' (day 5-day 14) was associated with no detectable viraemia but a slower clinical improvement. Women and elderly had a significantly higher number of arthralgia at inclusion and at day 300. Based on the study clinico-biological dataset, scores for CHIK diagnosis in patients with recent febrile acute polyarthralgia were elaborated using arthralgia on hands and wrists, a minor or absent myalgia and the presence of lymphopenia (&lt;1G/L) as major orientation criteria. Finally, we observed that CHIKV intra-host genetic diversity increased over time and that a higher viral amino-acid complexity at the acute stage was associated with increased number of arthralgia and intensity of sequelae at day 300.\\n\\nCONCLUSIONS/SIGNIFICANCE: This study provided a detailed picture of clinico-biological CHIK evolution at the acute phase of the disease, allowed the elaboration of scores to assist CHIK diagnosis and investigated for the first time the impact of viral intra-host genetic diversity on the disease course.","author":[{"dropping-particle":"","family":"Thiberville","given":"Simon Djamel","non-dropping-particle":"","parse-names":false,"suffix":""},{"dropping-particle":"","family":"Boisson","given":"Veronique","non-dropping-particle":"","parse-names":false,"suffix":""},{"dropping-particle":"","family":"Gaudart","given":"Jean","non-dropping-particle":"","parse-names":false,"suffix":""},{"dropping-particle":"","family":"Simon","given":"Fabrice","non-dropping-particle":"","parse-names":false,"suffix":""},{"dropping-particle":"","family":"Flahault","given":"Antoine","non-dropping-particle":"","parse-names":false,"suffix":""},{"dropping-particle":"","family":"Lamballerie","given":"Xavier","non-dropping-particle":"de","parse-names":false,"suffix":""}],"container-title":"PLoS Neglected Tropical Diseases","id":"ITEM-6","issue":"1","issued":{"date-parts":[["2013"]]},"note":"-Although almost all CHIK patients are outpatients, most clinical and laboratory investigations of CHIK focused on hospitalised patients (i.e. mostly with severe presentations that represented a very small proportion of total infections) [9,10,11,12]\n-Our attempts to describe the clinical and biological features of chikungunya acute disease took advantage of data collected during the CuraChik clinical trial, performed on Reunion Island during the 2006 Indian Ocean outbreak [13]. \n-CuraChik provided a unique opportunity to collect detailed clinical and biological information from CHIKV infected patients with the most common forms of clinical presentation, recruited by general practitioners.\n-Objectives: \n-(i) We aimed to provide a precise clinical and biological description of acute laboratory-confirmed CHIKV infection in outpatients and some information regarding follow-up until day 300.\n-(ii) We also compared CHIKV positive and negative patients recruited on the basis of clinical presentation with acute febrile arthralgia during an epidemic period.\n-(iii) We finally performed a comprehensive comparative analysis of intra-host viral genetic diversity\n-Curachik (http:// clinicaltrials.gov/ct2/show/NCT00391313) was a randomised double blind, placebo-controlled, prospective trial aiming at evaluating the efficacy and safety of chloroquine as therapeutic treatment of CHIK\n-This trial included adult patients (18–65 years old, men and women), who volunteered to take part in the study, residing in Reunion Island, having a typical presentation of acute CHIK (defined by acute febrile arthralgia) diagnosed within less than 48 hours\n-Clinical data were collected from three sources: -(i) a daily auto- questionnaire from day 1 (D1) to day 14 (D14); \n-(ii) three consultations with a GP on D1, day 7 (D7) (mean 6.4, SD=1.4) and day 25 (D25) (mean 26.5, SD=9.8); \n-(iii) a telephone questionnaire on day 100 (D100) (mean 130.5, SD=28.1) and day 300 (D300) (mean 300.7, SD=13.8).\n-Biological data were collected from the analysis of blood samples on D1, D3, D6 and D16\n-The extraction of nucleic acids and CHIKV specific RT-PCR [15] were carried out from all samples (D1, D3, D6 and D16)\n-Tests for the presence of CHIKV- specific immunoglobulin G (IgG) and IgM were performed at D1, D6 and D16 by an indirect immunofluorescence assay\n-The case definition of CHIKV positive patients relied on the association of a CHIKV specific positive RT-PCR on D1 and seroconversion on D16. \n-CHIK negative patients tested negative for CHIKV genome on D1 and showed no evidence of seroconversion on D16\n-Ten patients with a variety of clinical and biological presentations and a positive CHIKV RT-PCR diagnostic test were selected within the placebo subgroup\n-The extraction of nucleic acids was performed from D1 and D3 sera\n-For all patients (n=10), a 692-nucleotide fragment within the E1 gene (positions 10138–10829) was amplified using the high fidelity Eppendorf One-Step RT-PCR kit and primers CV1F (59-CTATCGCTTGATTACATCACG-39) and CV1R (59-CGCTTCCGGTATGTCGATG-39). \n-This fragment includes amino acidsspanning position E1/226.\n-Analysis was also performed for samples collected at D3 for 2 patients still viraemic at this time\n-An average of 45 clones per serum sample was sequenced directly from the plasmid using the T7 promoter primer (5'-CCCTATAGTGAGTCGTATTA-3')\n-Differences in nucleotide and protein sequences were analysed according to different clinical, biological or demographic parameters.\n-For the analysis of intra-host genetic diversity, the sequence of each clone was compared to all other clones for each human serum. \n-The percentage of variable nucleotide sites (number of variable nt sites/ number of nt sites), of nucleotide mutations (number of nt mutation/number of nt sequenced), and of mutant clones (number of clones with mutation/total number of clones) was calculated, as well as the p nt, p aa, dN, dS and dN/dS parameters\n-To assess factors\nrelating to clinical presentation and laboratory abnormality during CHIK on D1 and D300, we performed univariate analysis, for qualitative factors with Fisher’s exact test and for continuous factors using the Mann Whitney nonparametric test\n-Correlations were assessed using the Spearman nonparametric test\n-Following the Mickey and Greenland approach [22], variables with P-values ,0,2 were retained and entered into backwards stepwise multivariate linear regression models (logistic, Gaussian or Poisson regression depending on the dependent variable, respective percentage, continuous or count variable), following the Mickey and Greenland approach [22].\n-The standard deviation (SD) and 95% confidence interval (CI) of the odds ratio (OR) (logistic regression), the linear regression coefficient (b) (Gaussian regres- sion) and the Standardized Incidence Ratio (SIR, Poisson regression) were estimated\n-To compare the intra-host diversity and the available clinical and laboratory data, we performed correlation analyses using the Spearman nonparametric test\n-Finally, we evaluated the possibility of generating a diagnostic score of CHIK on the first day of monitoring, by comparing the clinical and biological features of CHIKV positive and negative samples. \n-Any factor for which a Pearson’s chi2 or Fisher test was ,0.2, was included in multivariate analysis (hierarchical log-linear model) to study the adjusted relationship between different variables and their interactions. \n-Sensitivities (Se), specificities (Sp), predictive values - positive (PPV) and negative (NPV) - were estimated and yielded a Receiver Operating Characteristic (ROC) curve and the area under the curve (AUC)\n-Amongst 76 patients included at D1, the diagnosis of CHIKV was confirmed in 54 patients (CHIKV+ve patients) and excluded in 22 patients (CHIKV2ve patients).\n-By contrast, only the patients who received the placebo (27 CHIKV+ve and 13 patients CHIKV2ve, placebo group) were used to describe the evolution of the disease.\n-Amongst CHIKV+ve patients (54 patients), the mean age was 40 years old, the sex ratio (m/f) was 1.7\n-The average time between symptom onset and inclusion was 1.2 days (ranging between 0–2, SD=0.595)\n-The most common presenting clinical symptom was a febrile poly-arthralgia (16 joints on average, out of 34 on the proposed diagram, SD=10, median=17) with an intensity assessed as important (among 4 categories: absent, minimal, moderate, important) in 46.3%\n-Arthralgia was symmetrical (i.e., bilateral) in 53.7% of cases and small joints were more frequently affected (hands 79.6%, wrist 72.2%, ankles 68.5%, knees 61.1%, lumbar 46.3%, shoulders 48.1%, feet 42.6%, cervix 38.9%, elbows 25.9%)\n-General symptoms were most often recorded as headache (72%), asthenia (76%), myalgia (74%) and chills (83%).\n-Few other signs were noted: dermatological signs (28%), digestive disorders such as nausea/vomiting (44%), diarrhoea (22%) and dysgeusia (13%) (Figure 1).\n-Quality of life (assessed by visual analogical scales (VAS)) was severely impacted with the capacity to perform normal activities, health status and quality of sleep assessed on average at 33/100 (SD=26), 28/100 (SD=25) and 27/100 (SD=13), respectively. \n-More than half of the patients scored ,30/100 in all aspects of quality of life evaluation (Figure 2)\n-Demographic and biological data were compared as functions of clinical presentation at D1 using multivariate analysis. \n-A higher number of arthralgic joints was independently associated with women (p,0.001, SIR=1.361, CI (1.191;1.554)), with an increase of age (p,0.001, SIR=1.017, CI (1.011;1.022)) and a decrease of leukocytosis (p,0.001, SIR=0.881 CI(0.841;0.923)). \n-Patients with important arthralgia were significantly older than others (p,0.05, OR=1.073, CI (1.013;1.136)) and associated with a shorter time between onset of symptom and inclusion (p,0.05, OR=0.288, CI (0.071;0.764))\n-Lymphopenia was frequent at inclusion (94% of cases)\n-Thrombocytopenia was noted in 24% of cases and neutropenia in 33% of cases\n-Abnormal liver function (ALT and AST) was found in 14% and 28% respectively.\n-C Reactive Protein (CRP) was &amp;gt;15 mg/L in 82% of cases, &amp;gt;50 mg/L in 33% and &amp;gt;100 mg/L in 12% (Table 1).\n-The average viral load at D1 was 1.26109 (3.76105–1.461010, SD=2.36109 RNA copies/ml).\n-In multivariate analysis, a lower lymphocytosis was associated with a shorter time between onset of symptoms and inclusion (p=0.053, b=0.249, CI(20.03;0.502)) and a higher viral load (p,0.05, b=20.144, CI(20.284;20.004)). \n-A higher viral load was associated with an increase of age (p,0.05, b=0.024, CI(0.001;0.047)) and a decrease of delay of inclusion (p,0.05, b=20.608, CI(21.093;20.124)).\n-There was no hospitalisation during the 14-day follow-up and two clinical stages of evolution were observed (Figures 2 and 3):\n-From D1 to D4, a rapid improvement was observed (the percentage of patients with arthralgia decreased from 98% to 68%, the average number of arthralgic joints decreased from 16 to 9 (SD=8,7), VAS quality of life scores increased more than twice and the percentage of VAS ,50/100 decreased from 83% to 19%).\n-From D5 until D14, the evolution was slower (68% of patient still suffered from arthralgia on D14 with an average number of 6 painful joints per person (SD=7,2), VAS quality of life was assessed at 82/100 on average, with less than 5% of VAS ,50).\n-At the last medical visit (D25), 36% of patients reported residual asthenia; 65% reported arthralgia (corresponding to 71% with sporadic and 57% with permanent arthralgia respectively) while 44% and 32% of patients were assessed by GPs as recovered or improved in condition respectively\n-The number of patients with positive viraemia decreased from 54 (100%) on D1 to 21 (39.6%) on D3 and the average viral load was 6.42 (4.43 to 9, SD=1.19, log10 copies/ml).\n-At D6, all viral loads were negative\n-At D16, there was neither lymphopenia nor thrombocytopenia, while neutropenia and abnormal liver function persisted in 12% and 7% of patients respectively. \n-CRP was &amp;gt;5 mg/L in 12% of cases\n-During the D300 telephone interview, 5 out of 26 patients who could be contacted (19.2%) considered that they had not completely recovered; 6/26 (23%) declared residual arthralgia (7 joints on average, SD=5.3); morning stiffness was assessed in 4/6 (66.7%) cases but arthralgia was always related to joint activity\n-In univariate analysis, patients who did not report recovery at D300 were older (p,0.05, 52.80612.61 vs 35.62610.56) and more frequently women (p,0.05, women 60.0% (3/5); men 9.5% (2/21))\n-Patients who reported persistent arthralgia at D300 were older (p,0.01, 51.33611.84 vs 35.20610.65) and had a higher number of arthralgic joints at D1 (p,0.05, 23.5066.75 vs 12.2569.86)\n-In multivariate analysis, the number of painful joints at D300 was higher for women (p=0.065, SIR=1.841, CI (0.963;3.520)) and increased with age (p,0.001, SIR=1.142, CI (1.103;1.183)).\n-In univariate analysis, CHIKV+ve patients had:\n-(i) more frequent pain in small upper joints (wrists, W) (p,0.01, OR=4.55, CI(1.59;13.04)), metacarpophalangeal (MCP) (p,0.01, OR=4.13, CI(1.45;11.74), proximal interphalangeal (PIP) (p,0.05, OR=3.14 CI(1.13;8.77)),\n-(ii) more frequently minor or absent myalgia (MYOPAIN) (p,0.01, OR=5.22, CI(1.56;17.48))\n-(iii) more frequently lymphopenia (,1G/L)(p,0.0001, OR=15.64, CI(4.35;56.25)).\n-CHIKV+ve and CHIKV2ve patients were not statistically different for the impact on quality of life at the acute stage.\n-Finally, the probability (p) of having been infected by CHIKV has been estimated, using logistic regression, as follows: p=1/(1+exp(4.139)6exp(23.6666lymphopenia)6exp(21.9406MCP+)6exp(22.3416W+)6exp(22.7006MYOPAIN)). \n-Each co- variate was validated if equal to 1, otherwise 0. \n-Tested on our cohort, the ROC curve had an AUC=0.93 (p,0.001), with Se=90%, Sp=85%, PPV=94% and NPV=77% using a 0.579 probability threshold value\n-Similarly, we could calculate a clinical score relying only on clinical symptoms (i.e., excluding lymphopenia) : p=1/(1+exp (1.609)6exp(21.4506MCP+)6exp(21.7326W+)6exp(22.0446 MYOPAIN)). \n-Tested on our cohort, the ROC curve had an AUC=0.81 (p,0.001) and with Se=76%, Sp=73%, PPV=87% and NPV=55% using a 0.717 probability threshold value\n-Noticeably, in both scores, the variable Handpain (pain on MCP and/or PIP) could be used instead of the MCP variable with similar results\n-Finally, these results were used to propose a clinical and clinico- biological score usable in ambulatory practice by GPs (see on Figure 4).\n-To investigate the intra-host genetic diversity of CHIKV we sequenced, on average, 45 clones/serum (41–57) within the E1 gene (Table 2). \n-For the 10 D1 sera, the average proportion of mutant clones observed was 35.6%, the mutations occurred in 10 (1.4%) to 27 (3.9%) sites of the 692 nucleotides sequenced and the average proportion of non- synonymous mutations was 73.2%. \n-Forty-eight (24%) mutations were observed more than once (41 twice, 7 in three clones). \n-The transition/transversion ratio was 5.8 (219:38). \n-The average dN/dS ratio (that illustrates selective pressure [23]), was 1.03 and 0.16 at the intra-host and inter-host level, respectively. \n-Over a total of 519 clones studied, the A226V mutation was found in all but one clone (99.8%)\n-Analysis of CHIKV intra-host genetic diversity was conducted according to demographic, clinical and biological data (Table 2). The major findings were:\n-(i) An increased percentage of mutant clones and average p aa and dN was significantly correlated with an increased delay between onset of disease and inclusion (p=0.045 for % of mutant clones, p,0.001 for p aa and dN).\n-(ii) A high viral load at D1 was significantly correlated with a low intra-host diversity (p,0.01 for % of mutant clones, % of nt mutations, % of variable nt sites and p nt, p,0.05 for dS).\n-(iii) A comparison of intra-host genetic diversity based on sequential serum at D1 and D3 from the same patients (nu 304 and nu4002) revealed an increase of genetic diversity over time (Table 2).\n-(iv) From the D300 telephone interview, intensity of sequelae and an increased number of reported arthralgia were significantly correlated with a higher amino-acid diversity at inclusion (p aa, dN; p,0.05)\n-These outpatients represent ‘standard’, ‘mild’, clinical presentations (the basis for inclusion was a recent presentation associating fever and arthralgia), which did not require hospitalisation or specific treatment for complications\n-Such patients represent the majority of cases: the proportion of hospitalised patients during the CHIKV 2005–2006 outbreak in Reunion Island was estimated to be 0.3% [12] whilst the majority of medical investigations were dedicated to hospitalised patients\n-The unique aspect of the current study relies on the detailed clinical and virological follow-up of such patients. It included laboratory confirmation of CHIKV infection (based on RT-PCR and seroconversion), a clinical follow-up at the acute phase (associating daily auto-questionnaires and medical consultations), and late assessments (by telephone until day 300). \n-The study took place at the end of the outbreak (i.e., the enrolment was performed by practitioners who had previously managed approximately one third of the population infected by the virus), and there is no evidence that another arbovirus (e.g. dengue virus) has been circulating in Reunion Island during this period\n-This study has obvious limitations. Firstly, a low patient count: 54 patients, with a confirmed CHIKV infection, was studied on day 1 (inclusion), but the follow-up was performed for only 27 of these patients\n-The clinical presentation of CHIK at inclusion conformed with the canonical presentation previously reported in Reunion Island and in the recent Indian reports, which included fever and symmetrical poly- arthralgia [9,10,34,35,36,37,38]. \n-However, this simplistic associ- ation (fever+polyarthralgia) seems to perform modestly for the specific diagnosis of CHIK: in a retrospective serologic survey of the CHIK outbreak in Mayotte Island [28], the PPV was as low as 74%. \n-In our study, despite the great recent clinical experience of general practitioners, the PPV was similar (71%). \n-We proposed a very simple and purely clinical score (Figure 4) which reached 87% PPV in our population (i.e., outpatient 18 to 60 years old, examined before the second day of illness). \n-For convenience, results were categorised as ‘probable’, ‘possible’ and ‘not probable’.\n-Viral load at D1 significantly increased with age but no relationship with clinical presentation or co-morbidity could be identified.\n-In contrast with previous studies dedicated to hospitalised patients [9,41], we did not identify a relationship between the level of CRP and transaminases, a reduction of the polymorphonuclear neutrophil level or other biological abnormalities, and the intensity and number of arthralgia or the quality of life at D1\n-Lymphopenia constituted an important clue for the diagnosis of CHIK as illustrated by our clinico-biological score (Figure 4)\n-Data indicated that the acute disease includes 2 distinct stages:\n-(i) the first (D1–D4, ‘viral stage’) was associated with viraemia, i.e., clinical symptoms that reflect the viral ‘burst’ and the initiation of innate immunity, associated with high levels of\npro-inflammatory cytokines [42,43,44] such as interferon-a and IL-6 but also IL-1Ra, IL-12, IL-15, IP-10 and MCP-1\n-(ii) From day 5 to day 14 (‘convalescent stage’), all patients had no detectable viraemia, but improvement was slower, considering both quality of life scores (Figure 2) or rheumatic parameters (Figure 3a, 3b and supporting information figure S1 and movie S1).\n-Previous reports [44] showed that, by day 10, a number of inflammatory mediators (including interferon-a, IL-6, IL-1Ra, IL-12, IL-15, IP-10 and MCP-1) had significantly decreased, at least in patients with initial high viraemia.\n-The final outcome (complete clinical recovery or persistent pain and chronic joint inflammation) appears likely to depend upon a series of genetic, viral and immunologic factors that operate at the acute and convalescent stages.\n-Here, in agreement with the clinical pattern observed on Reunion Island, patients with a high number of arthralgic joints at disease onset reported more frequently persistent arthralgia at D300\n-The early and convalescent immune response may be, in addition to putative yet uncharacterised viral factors, modulated by innate (genetic) and acquired factors.\n-The latter certainly include age, which appears in many studies to be a major determinant of the clinical presentation and outcome\n-Here, we found that an increase of age was an independent risk factor for symptomatic illness at the time of disease onset (number and intensivity of joint pains) and at D300 (number of cases with persistent arthralgia).\n-Genetic factors presumably trigger different immune responses which may account for the inter-individual and inter-ethnic variability of clinical presentation. \n-Amongst them, gender is of specific interest\n-A single report mentioned a higher susceptibility of males, to CHIKV infection [52] but globally, previously published data suggest that symptomatic CHIK is more frequent in women [35,38].\n-The interplay between the immune response and viral evolution most probably constitutes an important issue for disease outcome\n-We observed that CHIKV was represented in serum by a variety of closely related genomes and that genetic diversity increased over time and was correlated with the decrease of viral load.\n-These data are consistent with a mechanism in which acute infection produced an accumulation of mutations over time (resulting in an increased intra-host genetic diversity), associated with a lower number of virions and, possibly, an increased potential for persistence\n-Interestingly, we found that a higher amino-acid complexity at the acute stage was associated with increased reporting of arthralgia and intensity of sequelae at D300. \n-This may indicate that the immunological processes associated with the initial viraemia decline or are partly circumvented, thus enhancing the opportu- nity for onset of virus persistence and long term clinical complications\n-Altogether, these data are consistent with the hypothesis that CHIKV displays increased intra-host diversity which may be associated with prolonged viraemia, higher organ viral load and an increased risk of chronic disease\n-Our results appear more closely related to previous reports on the relationship between intra-host genetic diversity, fitness and virulence in the examples of chronic infections by induced HIV or HCV [56,57].","title":"Chikungunya Fever: A Clinical and Virological Investigation of Outpatients on Reunion Island, South-West Indian Ocean","type":"article-journal","volume":"7"},"uris":["http://www.mendeley.com/documents/?uuid=54e4c36f-928b-4b2e-a321-06f40829b842"]},{"id":"ITEM-7","itemData":{"DOI":"10.1371/journal.pntd.0004199","ISBN":"10.1371/journal.pntd.0004199","ISSN":"19352735","PMID":"26580074","abstract":"Local transmission of Chikungunya virus (CHIKV) was first documented in Trinidad and Tobago (T&amp;T) in July 2014 preceding a large epidemic. At initial presentation, it is difficult to distinguish chikungunya fever (CHIKF) from other acute undifferentiated febrile illnesses (AUFIs), including life-threatening dengue disease. We characterised and compared dengue virus (DENV) and CHIKV infections in 158 patients presenting with suspected dengue fever (DF) and CHIKF at a major hospital in T&amp;T, and performed phylogenetic analyses on CHIKV genomic sequences recovered from 8 individuals. The characteristics of patients with and without PCR-confirmed CHIKV were compared using Pearson's χ2 and student's t-tests, and adjusted odds ratios (aORs) and 95% confidence intervals (CIs) were determined using logistic regression. We then compared signs and symptoms of people with RT-qPCR-confirmed CHIKV and DENV infections using the Mann-Whitney U, Pearson's χ2 and Fisher's exact tests. Among the 158 persons there were 8 (6%) RT-qPCR-confirmed DENV and 30 (22%) RT-qPCR-confirmed CHIKV infections. Phylogenetic analyses showed that the CHIKV strains belonged to the Asian genotype and were most closely related to a British Virgin Islands strain isolated at the beginning of the 2013/14 outbreak in the Americas. Compared to persons who were RT-qPCR-negative for CHIKV, RT-qPCR-positive individuals were significantly more likely to have joint pain (aOR: 4.52 [95% CI: 1.28-16.00]), less likely to be interviewed at a later stage of illness (days post onset of fever-aOR: 0.56 [0.40-0.78]) and had a lower white blood cell count (aOR: 0.83 [0.71-0.96]). Among the 38 patients with RT-qPCR-confirmed CHIKV or DENV, there were no significant differences in symptomatic presentation. However when individuals with serological evidence of recent DENV or CHIKV infection were included in the analyses, there were key differences in clinical presentation between CHIKF and other AUFIs including DF, which can be used to triage patients for appropriate care in the clinical setting.","author":[{"dropping-particle":"","family":"Sahadeo","given":"Nikita","non-dropping-particle":"","parse-names":false,"suffix":""},{"dropping-particle":"","family":"Mohammed","given":"Hamish","non-dropping-particle":"","parse-names":false,"suffix":""},{"dropping-particle":"","family":"Allicock","given":"Orchid M.","non-dropping-particle":"","parse-names":false,"suffix":""},{"dropping-particle":"","family":"Auguste","given":"Albert J.","non-dropping-particle":"","parse-names":false,"suffix":""},{"dropping-particle":"","family":"Widen","given":"Steven G.","non-dropping-particle":"","parse-names":false,"suffix":""},{"dropping-particle":"","family":"Badal","given":"Kimberly","non-dropping-particle":"","parse-names":false,"suffix":""},{"dropping-particle":"","family":"Pulchan","given":"Krishna","non-dropping-particle":"","parse-names":false,"suffix":""},{"dropping-particle":"","family":"Foster","given":"Jerome E.","non-dropping-particle":"","parse-names":false,"suffix":""},{"dropping-particle":"","family":"Weaver","given":"Scott C.","non-dropping-particle":"","parse-names":false,"suffix":""},{"dropping-particle":"","family":"Carrington","given":"Christine V.F.","non-dropping-particle":"","parse-names":false,"suffix":""}],"container-title":"PLoS Neglected Tropical Diseases","id":"ITEM-7","issue":"11","issued":{"date-parts":[["2015"]]},"note":"-CHIKV exists as a single serotype thought to confer life-long immunity in recovered indi-\nviduals\n-There is, however, sufficient variation to discern three genotypes, namely the enzootic West African (WAf), and East /Central/South African (ECSA), and the epidemic Asian geno- types\n-The ECSA recently gave rise to the Indian Ocean Lineage (IOL) responsible for epidem- ics in the Indian Ocean islands, mainland India and Europe beginning in 2004 [5]\n-The expansion of this lineage has been attributed to adaptive mutations in the E1 and E2 envelope glycoproteins that provide a fitness advantage in Aedes albopictus without reducing fitness in A. aegypti [6] and permit rapid lineage diversification [7][8].\n-In light of the dramatic re-emergence of CHIKV in Asia, the intensity of global travel and\nthe widespread prevalence of A. aegypti and A. albopictus, the emergence of CHIKV in the Americas was long anticipated [9].\n-In this study we report the genetic charac- terisation of CHIKV and compare clinical, laboratory and epidemiological characteristics of patients with and without confirmed CHIKV or dengue virus (DENV) infections who pre- sented at a major hospital in Trinidad, during an acute undifferentiated febrile illness (AUFI) surveillance study.\n-Study participants were enrolled at the Adult Primary Care Facility (APCF) of the Eric Wil- liams Medical Sciences Complex (EWMSC) during the period of December 25th 2013 to November 5th 2014\n-Indi- viduals presenting at the APCF on study days with suspected dengue fever (DF) or CHIKF were eligible for enrollment\n-Specifically, patients were eligible for enrollment if they were\nfebrile (having an axillary temperature of?38°C) or had a reported history of fever within the last 7 days, accompanied by one or more of the following symptoms commonly associated with DF and CHIKF: headache, nausea, vomiting, diarrhoea, aches and pains, eye pain, evidence of haemorrhagic manifestation, rash, joint pain and swollen joints.\n-At presentation and enrollment, whole blood was collected in non-additive and/or ethylene- diaminetetraacetic acid (EDTA) containing blood collection tubes and a questionnaire eliciting relevant demographic and clinical information, medical and recent travel history, and risk fac- tors for exposure to mosquito bites was administered\n-Nucleic acid extraction was performed\n-Nucleic acid samples were screened and serotyped for DENV-1-4 using the DENV multiplex RT-qPCR assay\n-Screening for CHIKV was carried out using the RT-qPCR general assay\n-For ten samples with low Ct values in RT-qPCR assays, viral RNA was extracted\n-First and second strand synthesis, adapter ligation and amplification of the library were performed\n-Cluster formation of the library DNA templates was performed\n-Paired end 50 base sequencing by synthesis was performed\n-Cluster density per lane was 820–940 k/mm2 and post-filter reads ranged from 148–218\nmillion per lane\n-Base call conversion to sequence reads was performed\n-Reads were filtered for quality and adapter sequences were removed, then viral contigs were assembled\n-Assembled contigs were checked using bowtie2 to align reads to the contigs [25] followed by visualization\n-Newly generated CHIKV genomic sequences along with sequences from Genbank representing all three genotypes were aligned\n-Sequences were trimmed to 11,259 nucleotides at the boundaries of the open reading frames (ORFs) so that ambiguous alignment of the 5’ and 3’ untranslated regions was excluded from analyses\n-The final data set comprised of 74 of these complete coding sequences from 23 countries isolated during 1953–2014 (S1 Table).\n-The best-fit model for subsequent analyses (GTR+G4) was selected\n-Phylogenetic trees were inferred under this model using the maximum-likelihood (ML) method in the PhyML program online [33] and the maximum clade credibility (MCC)\n-The analysis ran in duplicate for 50 million generations with 10% removed as burnin, and the convergence of parameters were assessed by calculating the effective sample size (ESS&amp;gt;200)\n-Panbio Dengue IgM and IgG Capture ELISA (Brisbane, Australia) were used to screen sera for the presence of DENV-specific antibodies\n-Samples were designated as positive for dengue-specific IgM if both duplicates returned a value of&amp;gt;11 Panbio Units and as negative at&amp;lt;9 Panbio Units\n-Samples were designated as positive for dengue-specific IgG if both duplicates returned a value of&amp;gt;22 Panbio Units and as negative at&amp;lt;18 Panbio Units\n-According to the manufacturer (due to the detection thresholds for the two assays), the\npresence of detectable levels of IgM (in the absence of detectable IgG) indicates a probable recent primary infection with DENV, while the presence of detectable levels of IgG indicates probable recent secondary dengue virus infection\n-The manufacturers note that IgM levels in a secondary infection may be undetectable by the assay. \n-Thus IgM+/IgG- result was interpreted as evidence of a probable recent primary DENV infection, and both IgM+/IgG+ and IgM-/IgG + results were interpreted as probable recent\n-Euroimmum Chikungunya IgM Capture ELISA (Leubeck, Germany) was used to screen sera and plasma for the presence of CHIKV-specific IgM antibodies secondary DENV infections\n-Samples were designated as positive for CHIKV-specific IgM if both duplicates returned a\nvalue of&amp;gt;1.1 and as negative at&amp;lt;0.8\n-The outcome for analysis was having a confirmed infection with CHIKV, defined as a positive result on RT-qPCR. \n-Bivariable associations with a confirmed CHIKV infection were determined using the student’s t-test for continuous variables and the Pearson’s chi-square or Fisher’s exact test for categorical variables\n-All variables with a p-value less than or equal to 0.10 were considered in the final multivariable model, which was determined using binary logistic regression using a forward stepwise selection procedure (entry: 5%, exit: 10%).\n-Adjusted odds ratios (aORs) and 95% confidence intervals (CIs) are reported\n-To compare the symptomatic presentation for RT-qPCR positive DENV and CHIKV, a\nbivariable analysis was performed using the Mann-Whitney Utest for continuous variables and the Pearson’s chi-square or Fisher’s exact test for categorical variables\n-Positive predictive values (PPVs), negative predictive values (NPVs), and the sensitivity,\nspecificity and likelihood ratios of different combinations of clinical features used to distin- guish confirmed and probable DF and CHIKF from other AUFIs were also calculated\n-Combi- nations used to differentiate DF from CHIKF were also compared\n-For both CHIKF and DF these values were calculated using confirmed cases (RT-PCR positive for virus) and probable recent cases (ELISA positive for IgM/IgG antibodies)\n-There were 158 patients who met the inclusion criteria for AUFI and agreed to participate in the study\n-Of these, the median age was 32, ranging from 16–88 years. \n-Half (50%) of the patients were male and, of those with complete data on ethnicity, the majority were Afro- (33%), Indo-(31%) Trinidadian or Mixed (26%) (S2 Table)\n-Just under a third (30%) had received greater than a secondary level of education, and most (69%) were employed\n-Twenty-two percent reported having had laboratory-confirmed DF previously, 25% reported that others in their household had been febrile in the two weeks prior to their interview, 55% reported storing water at home and, while 15% reported having screened windows at home, most (80%) reported a history of mosquito bites at their place of residence\n-At interview, themost commonly reported symptoms were headache (83%), weakness (67%), joint pain (65%) andmuscle pain (65%)\n-Seventeen percent reported some degree of haemorrha- gicmanifestations and 22%reported a rash (S2 Table). \n-Thirty (19%) of the 158 individuals were positive for CHIKV on RT-qPCR.\n-Additionally, 27 (17%) of the 158 individuals were positive by ELISA for anti-CHIKV IgMantibodies, including 6 of those persons positive by RT-qPCR for CHIKV. \n-Eight of the 158 individuals (5.1%) were confirmed as DENV-positive by RT-qPCR (Fig 1)\n-Using the combined RT-qPCR and ELISA results, 4.8% (n = 6) were designated as “confirmed current DENV infections” of which three were primary infections (i.e. IgM+/IgG-) and three were secondary infections (IgM+/IgG +), 18.4% (n = 23) were “probable recent primary DENV infections”, 42.4% (n = 53) were “probable recent secondary DENV infections” and 3.2% (n = 4) were equivocal.\n-In total 66% (n = 82) had evidence of a current or probable recent DENV infection (S3 Table).\n-On bivariable analyses (Table 1 &amp;amp; S4 Table), patients with RT-qPCR confirmed CHIKV infec- tion (CHIKV+; n = 30) were significantly more likely to report joint pain (83%, p = 0.020) than individuals who were RT-qPCR-negative for CHIKV (not CHIKV+) but were less likely to have travelled outside of Trinidad in the 2 weeks prior to interview (17%, p = 0.044), or to have reported laboratory-confirmed dengue previously (7%, p = 0.026). \n-They were also more likely to have presented to the APCF earlier (mean days post onset of fever: 2.39 [CHIKV+] vs. 3.33 [not CHIKV+], p = 0.021) and had lower mean white blood cell counts (6.52 [CHIKV+] vs. 8.36x103/μl [not CHIKV+], p = 0.016)\n-In addition to the above variables, the following also met the criteria for inclusion in the multivariable model: marital status (p = 0.054), nationality (p = 0.080), number of days post onset of illness (p = 0.032), rash (p = 0.084), sore throat (p = 0.015), and abdominal pain (p = 0.006).\n-The following variables were considered in the final multivariable model: marital status, joint pain, rash, days post onset of fever and white blood cell count\n-As shown in Table 2, those who had confirmed CHIKV infection were significantly more likely to have reported joint pain (aOR: 4.52, 95% CI: 1.28–16.00), and significantly less likely to be inter- viewed at a later stage of illness (days post onset of fever—aOR: 0.56, 95% CI: 0.40–0.78) and have a lower white blood cell count (aOR: 0.83, 95% CI: 0.71–0.96)\n-Among the 38 patients positive by RT-qPCR for CHIKV (n = 30) or DENV (n = 8), there were no significant differences in clinical presentations (p&amp;gt;0.05) between those with CHIKV and those with DENV (Table 3 and S5 Table). \n-However, when compared to DENV, persons with CHIKV more often reported joint pain (83% vs. 50%, p = 0.071) and rash (33% vs. 0%, p = 0.082), and less often reported abdominal pain (7% vs. 38%, p = 0.053). \n-Patients with DENV had significantly lower median white blood cell count (3.50 vs. 6.00 x103/μl, p = 0.028) and platelet (PLT) counts (1.47 vs. 2.39x105/μl, p = 0.022).\n-The clinical features joint pain and white blood cell count&amp;lt;7 x103/μl were selected as they were significant on bivariable analysis\n-For DF, PLT count&amp;lt;150 x103/ μl and abdominal pain were also selected as patients with confirmed DENV infection were more likely to display/ report these symptoms than persons with confirmed CHIKV infection\n-Similarly for CHIKF rash was included as patients with confirmed CHIKV infection were more likely to report this sign than persons with confirmed DENV infection (Table 4).\n-Individually none of the clinical features was able to efficiently differentiate DF or CHIKF\nfrom other AUFIs\n-However the combination of rash, joint pain and white blood cell count&amp;lt;7 x103/μl was most efficiently able to differentiate CHIKF from other AUFIs\n-This combination had a PPV and NPV of 77% and 96% respectively\n-The three parameters combined had a sensitivity of 94% and a specificity of 84%\n-Furthermore the positive and negative likelihood ratios were 5.9 and 0.1 respectively (Table 4)\n-None of the combinations tested was overall able to efficiently differentiate between DENV and CHIKV. \n-The combination that performed the best was rash, joint pain and white blood cell count&amp;lt;7 x103/μl with a PPV and NPV of 58% and 95% respectively as well as a sensitivity of 88% and a specificity of 78% (Table 5).\n-Complete genome sequences for CHIKV were determined directly from RNA isolated from the sera of 8 individuals\n-The most closely related Asian sequences circulated between 2012 and 2013 in China, the Philippines and Micronesia\n-None of the four single adaptive mutations in E1 (A226V) and E2 (K252Q; K233E; L210Q) or the synergistic adaptive mutations in E2/E3 (R198Q/S18F) that confer a fitness advantage for IOL strains in A. albopictus [6,8,40,41] were detected.\n-Of the 158 individuals enrolled in the study CHIKV was detected by RT-qPCR in 19% (n = 30). \n-Anti-CHIKV IgM antibodies were detected in 6 of the 30 individuals and in 21 indi- viduals who tested negative for CHIKV by RT-qPCR\n-Therefore 51 individuals (32.3%) had evidence of infection with CHIKV\n-Our results confirm that the etiologic CHIKV strain in Trinidad belongs to the Asian geno-\ntype and is nearly a direct descendent of the BVI strain isolated in January 2014 [11], with which it shares over 99.9% nucleotide sequence identity across the two ORFs.\n-The data presented arose froma febrile surveillance study for which the initial focus was\nDENV, however with the emergence of CHIKV in the Americas, specific screening for CHIKV using RT-qPCR was included. Amongst\n-Amongst the 158 participants, only 8 were RT-qPCR positive for DENV\n-However based on the subset of samples (n = 125) that underwent both RT-qPCR and complete ELISA testing, a total of 82 (66%) had evidence of a current or recent DENV infections\n-Our findings suggest that persons with confirmed CHIKV infection (i.e. RT-qPCR-positive\nfor CHIKV) visited the APFC roughly one day earlier than those without RT-qPCR evidence of CHIKV.\n-The extent of leucopenia in the those confirmed CHIKV cases was less than observed in the 88 individuals with confirmed DENV infection (i.e. positive for DENV by RT-qPCR), who had significantly lower white blood cell and platelet counts than individuals with confirmed CHIKV infection\n-We investigated the feasibility of using combinations of clinical features as a\nmeans of differentiating between individuals with confirmed and probable CHIKF (i.e. with evidence of CHIKV infection by PCR and / or ELISA) and individuals with confirmed and recent probable DF. \n-The combination rash, joint pain and white blood cell count&amp;lt;7 x103/μl was most efficient with a PPV and NPV of 77% and 96% respectively and, a sensitivity and specificity of 94% and 84% respectively\n-Rash, joint pain and white blood cell count&amp;lt;7 x103/μl together were also most efficient at differentiating CHIKF from other AUFIs.\n-In this case the combination had a PPV and NPV of 58% and 95% respectively and, a sensitivity and specificity of 88% and 78% respectively.\n-Considering the mean PLT count was lower (&amp;lt;150 x 103/μl) in individuals positive for DENV by RT-qPCR, a profile using these 4 clinical features might be suitable as a means of differentiating between those with CHIKV infection and those with DENV infection\n-Our study confirms the presence of Asian genotypeCHIKV in Trinidad and identi- fies symptoms that distinguish individuals with acute fevers who are viraemic forCHIKV from those who are CHIKV negative by RT-qPCR, and identifies laboratory and clinical features that distinguish between those who are viraemic forCHIKV versusDENV","page":"1-18","title":"Molecular Characterisation of Chikungunya Virus Infections in Trinidad and Comparison of Clinical and Laboratory Features with Dengue and Other Acute Febrile Cases","type":"article-journal","volume":"9"},"uris":["http://www.mendeley.com/documents/?uuid=08bf1199-b1a8-4ec5-8d25-e540e89abdc1"]},{"id":"ITEM-8","itemData":{"DOI":"10.1093/cid/ciw589","ISSN":"15376591","abstract":"Background. Zika virus (ZIKV), chikungunya virus (CHIKV), and dengue virus (DENV) cocirculate in Nicaragua. In this study, we sought to compare the quantified viremia and clinical presentation of patients infected with 1 or more of these viruses. Methods. Acute-phase serum samples from 346 patients with a suspected arboviral illness were tested using a multiplex real-time reverse-transcription polymerase chain reaction for ZIKV, CHIKV, and DENV. Viremia was quantitated for each detected virus, and clinical information from request forms submitted with each sample was recorded. Results. A total of 263 patients tested positive for 1 or more viruses: 192 patients tested positive for a single virus (monoinfec-tions) and 71 patients tested positive for 2 or all 3 viruses (coinfections). Quantifiable viremia was lower in ZIKV infections compared with CHIKV or DENV (mean 4.70 vs 6.42 and 5.84 log 10 copies/mL serum, respectively; P &lt; .001 for both comparisons), and for each virus, mean viremia was significantly lower in coinfections than in monoinfections. Compared with patients with CHIKV or DENV, ZIKV patients were more likely to have a rash (P &lt; .001) and less likely to be febrile (P &lt; .05) or require hospitalization (P &lt; .001). Among all patients, hospitalized cases had higher viremia than those who did not require hospitalization (7.1 vs 4.1 log10 copies/mL serum, respectively; P &lt; .001). Conclusions. ZIKV, CHIKV, and DENV result in similar clinical presentations, and coinfections may be relatively common. Our findings illustrate the need for accurate, multiplex diagnostics for patient care and epidemiologic surveillance.","author":[{"dropping-particle":"","family":"Waggoner","given":"Jesse J.","non-dropping-particle":"","parse-names":false,"suffix":""},{"dropping-particle":"","family":"Gresh","given":"Lionel","non-dropping-particle":"","parse-names":false,"suffix":""},{"dropping-particle":"","family":"Vargas","given":"Maria Jose","non-dropping-particle":"","parse-names":false,"suffix":""},{"dropping-particle":"","family":"Ballesteros","given":"Gabriela","non-dropping-particle":"","parse-names":false,"suffix":""},{"dropping-particle":"","family":"Tellez","given":"Yolanda","non-dropping-particle":"","parse-names":false,"suffix":""},{"dropping-particle":"","family":"Soda","given":"K. James","non-dropping-particle":"","parse-names":false,"suffix":""},{"dropping-particle":"","family":"Sahoo","given":"Malaya K.","non-dropping-particle":"","parse-names":false,"suffix":""},{"dropping-particle":"","family":"Nuñez","given":"Andrea","non-dropping-particle":"","parse-names":false,"suffix":""},{"dropping-particle":"","family":"Balmaseda","given":"Angel","non-dropping-particle":"","parse-names":false,"suffix":""},{"dropping-particle":"","family":"Harris","given":"Eva","non-dropping-particle":"","parse-names":false,"suffix":""},{"dropping-particle":"","family":"Pinsky","given":"Benjamin A.","non-dropping-particle":"","parse-names":false,"suffix":""}],"container-title":"Clinical infectious diseases : an official publication of the Infectious Diseases Society of America","id":"ITEM-8","issue":"12","issued":{"date-parts":[["2016"]]},"page":"1584-1590","title":"Viremia and Clinical Presentation in Nicaraguan Patients Infected With Zika Virus, Chikungunya Virus, and Dengue Virus","type":"article-journal","volume":"63"},"uris":["http://www.mendeley.com/documents/?uuid=106a498f-7483-444c-be3b-a8bd25fb322b"]},{"id":"ITEM-9","itemData":{"DOI":"10.1371/journal.pntd.0004636","author":[{"dropping-particle":"","family":"Romero","given":"Carolina","non-dropping-particle":"","parse-names":false,"suffix":""},{"dropping-particle":"","family":"Zogbi","given":"Heruza","non-dropping-particle":"","parse-names":false,"suffix":""},{"dropping-particle":"","family":"Carvalho","given":"Marilia Sá","non-dropping-particle":"","parse-names":false,"suffix":""},{"dropping-particle":"","family":"Souza","given":"Rogerio Valls","non-dropping-particle":"de","parse-names":false,"suffix":""},{"dropping-particle":"","family":"Calvet","given":"Guilherme Amaral","non-dropping-particle":"","parse-names":false,"suffix":""},{"dropping-particle":"","family":"Brasil","given":"Patrícia","non-dropping-particle":"","parse-names":false,"suffix":""},{"dropping-particle":"","family":"Filippis","given":"Ana Maria Bispo","non-dropping-particle":"de","parse-names":false,"suffix":""},{"dropping-particle":"","family":"Bressan","given":"Clarisse da Silveira","non-dropping-particle":"","parse-names":false,"suffix":""},{"dropping-particle":"de","family":"Mendonça","given":"Marco Cesar Lima","non-dropping-particle":"","parse-names":false,"suffix":""},{"dropping-particle":"","family":"Alves","given":"Simone Sampaio","non-dropping-particle":"","parse-names":false,"suffix":""},{"dropping-particle":"","family":"Wakimoto","given":"Mayumi","non-dropping-particle":"","parse-names":false,"suffix":""},{"dropping-particle":"","family":"Lupi","given":"Otilia","non-dropping-particle":"","parse-names":false,"suffix":""},{"dropping-particle":"","family":"Sequeira","given":"Patrícia Carvalho","non-dropping-particle":"de","parse-names":false,"suffix":""},{"dropping-particle":"","family":"Nogueira","given":"Rita Maria Ribeiro","non-dropping-particle":"","parse-names":false,"suffix":""},{"dropping-particle":"","family":"Quintana","given":"Marcel de Souza Borges","non-dropping-particle":"","parse-names":false,"suffix":""},{"dropping-particle":"","family":"Nobre","given":"Aline","non-dropping-particle":"","parse-names":false,"suffix":""},{"dropping-particle":"","family":"Jaenisch","given":"Thomas","non-dropping-particle":"","parse-names":false,"suffix":""},{"dropping-particle":"","family":"Lourenço-de-Oliveira","given":"Ricardo","non-dropping-particle":"","parse-names":false,"suffix":""},{"dropping-particle":"","family":"Siqueira","given":"André Machado","non-dropping-particle":"","parse-names":false,"suffix":""}],"container-title":"PLOS Neglected Tropical Diseases","id":"ITEM-9","issue":"4","issued":{"date-parts":[["2016"]]},"page":"e0004636","title":"Zika Virus Outbreak in Rio de Janeiro, Brazil: Clinical Characterization, Epidemiological and Virological Aspects","type":"article-journal","volume":"10"},"uris":["http://www.mendeley.com/documents/?uuid=b3c0228d-1590-4746-b385-fa1ddec45b4a"]},{"id":"ITEM-10","itemData":{"DOI":"10.4269/ajtmh.16-0122","ISBN":"1476-1645 (Electronic)\\r0002-9637 (Linking)","ISSN":"00029637","PMID":"27527629","abstract":"Chikungunya virus (CHIKV) spread rapidly throughout the Caribbean region in 2014, and the first serologically confirmed case was seen in Grenada in July. This study investigated the outbreak of CHIKV in Grenada to identify the distinguishing clinical manifestations and the symptoms that corresponded the closest with serological test results. Sera were tested by IgM enzyme-linked immunosorbent assay and polymerase chain reaction to distinguish between cases positive or negative for CHIKV. Of 493 cases, 426 (86%) tested positive for CHIKV. The diagnostic decision rule, \"Define as CHIKV positive a patient presenting with joint pain and any combination of fever, body pain, or rash,\" produced the closest agreement (85%) with the serological test results (Cohen's kappa, k = 0.289, P value &lt; 0.001). When laboratory facilities are not available for diagnostic confirmation, syndromic surveillance using these four symptoms could be useful to define cases during a CHIKV outbreak when CHIKV is the predominant circulating arbovirus. Copyright © 2016 by The American Society of Tropical Medicine and Hygiene.","author":[{"dropping-particle":"","family":"Macpherson","given":"Calum","non-dropping-particle":"","parse-names":false,"suffix":""},{"dropping-particle":"","family":"Noël","given":"Trevor","non-dropping-particle":"","parse-names":false,"suffix":""},{"dropping-particle":"","family":"Fields","given":"Paul","non-dropping-particle":"","parse-names":false,"suffix":""},{"dropping-particle":"","family":"Jungkind","given":"Donald","non-dropping-particle":"","parse-names":false,"suffix":""},{"dropping-particle":"","family":"Yearwood","given":"Katherine","non-dropping-particle":"","parse-names":false,"suffix":""},{"dropping-particle":"","family":"Simmons","given":"Monika","non-dropping-particle":"","parse-names":false,"suffix":""},{"dropping-particle":"","family":"Widjaja","given":"Susana","non-dropping-particle":"","parse-names":false,"suffix":""},{"dropping-particle":"","family":"Mitchell","given":"George","non-dropping-particle":"","parse-names":false,"suffix":""},{"dropping-particle":"","family":"Noel","given":"Dolland","non-dropping-particle":"","parse-names":false,"suffix":""},{"dropping-particle":"","family":"Bidaisee","given":"Satesh","non-dropping-particle":"","parse-names":false,"suffix":""},{"dropping-particle":"","family":"Myers","given":"Todd E.","non-dropping-particle":"","parse-names":false,"suffix":""},{"dropping-particle":"","family":"LaBeaud","given":"A. Desiree","non-dropping-particle":"","parse-names":false,"suffix":""}],"container-title":"American Journal of Tropical Medicine and Hygiene","id":"ITEM-10","issue":"4","issued":{"date-parts":[["2016"]]},"note":"-7 months after the introduction of CHIKV to the Caribbean island of Saint Martin, the seroprevalence rate on the island was estimated to be nearly 17% with 39% of infected persons being asymp- tomatic indicating the disease can circulate inconspicuously throughout the region.20\n-Anticipating the imminent arrival of CHIKV into Grenada in 2014 and since no local CHIKV laboratory diagnostic facil- ities existed, a collaborative link was established between St. George’s University School of Medicine and the Naval Infec- tious Diseases Diagnostic Laboratory (NIDDL) at the Naval Medical Research Center in the United States\n-CHIKV transmission was confirmed in Grenada, and an explosive outbreak lasted for 13 weeks from mid-July to mid-October 2014\n-On the basis of cases observed during the outbreak, the 3-fold objectives of this study were to:\n-1. describe the demographic attributes of patients suspected to be CHIKV infected,\n-2. determine whether the CHIKVand dengue virus (DENV) were cocirculating in Grenada, and\n-3. identify a set of observed symptoms that could provide the closest agreement with serological test results\n-From the time of presentation of the first suspected CHIKV case in Grenada in July, patients with symptoms consistent with either CHIKVor DENV were enrolled in the study from health facilities throughout the country.\n-During the 2014 outbreak in Grenada, demographic infor- mation, symptom data, and whole blood specimens were collected from 493 suspected cases from the index case on July 9 until October 9, by which time symptomatic patients were no longer presenting at the clinics\n-Of the 493 cases enrolled, 325 (66%) were female and 165 were male (34%)\n-The cases spanned the entire range of ages in Grenada from less than 1 year to over 80 years, with a median age of 34.5 years with no signif- icant difference in the age distributions by gender (Figure 1).\n-Thirty symptoms were clinically observed in the cases enrolled in the study. \n-The top 10 clinical symptoms are shown in Table 1 listed in descending order of frequency observed. \n-The remaining symptoms were observed in less than 20% of the cases, and therefore were deemed nonindicative of the presence of CHIKV\n-Sera samples were tested at the NIDDL using the indirect CHIKV IgM enzyme-linked immunosorbent assay (ELISA) with a cutoff value for seropositivity &amp;gt; 0.30 mean adjusted net optical density\n-Since CHIKV was the predominant circu- lating alphavirus during the outbreak, there were few, if any, other infections that would have been cross-reactive with the ELISA test.\n-In addition, a quantitative multiplex real-time polymerase chain reaction (PCR) for CHIKV and DENV was performed\n-Of all 493 cases in the study, 426 (86%) tested positive for CHIKV by either IgM or PCR, with 49 testing positive by both tests. \n-By gender, 286 of 325 (88%) female cases and 140 of 165 (85%) male cases tested positive. \n-Only two cases were asymptomatic cases yet tested positive. \n-No cases tested positive for DENV\n-Positive CHIKV cases in Grenada were most likely to have\njoint pain, but unlike the CHIKV outbreak in Trinidad22— the largest neighboring country to Grenada—abdominal pain and sore throat were not associated with CHIKV in Grenada\n-The clinical presentations of CHIKV in Grenada were more similar to what was seen in Colombia where joint pain, fever, headache, and rash were the most common symptoms.23\n-Signifi- cance was evaluated using the Holm–Bonferroni sequential procedure for multiple comparisons to control for a false dis- covery rate of 5%. \n-As a result, six symptoms were identified as possibly indicative of CHIKV: joint pain, fever, body pain, chills, rash, and joint swelling.\n-Joint pain was by far the most statistically significant clinical symptom distinguishing between positive and nega- tive CHIKV cases. \n-Of 441 cases with joint pain, 395 (90%) tested positive for CHIKV, whereas only 31 of 49 (63%) cases without joint pain tested positive.\n-How- ever, fever and chills were more distinguishing between CHIKV positive and negative cases in males (P values = 0.023 and 0.035, respectively)\n-Generalized linear modeling with binary categorical response and explanatory variables was used to test all pos- sible combinations of the observed symptoms ranging from single symptoms to all six possibly indicative symptoms to determine the combination of symptoms that would most closely agree with the serological test results for each gender and for all cases combined.\n-Although a study in Mayotte (Indian Ocean area) reported in 2010 that joint pain and fever correctly classified 87% of serologically confirmed CHIKV cases,24 in Grenada, those two symptoms alone were insufficient to reliably classify cases. \n-In fact, no single symptom or combinations of only two symptoms were sufficient as diagnostic indicators\n-In the Grenada cases, the decision rule to “Diagnose as CHIKV positive patients who present with joint pain along with any combination of the fever, body pain, or rash,” would have provided 85% agreement with the serological tests.\n-Agreement was tested using Cohen’s kappa statistic and was adjusted for prevalence. \n-The decision rule applied to both genders with 85% agreement with the serological results for females and 82% agreement for males.\n-In summary, due to the absence of cocirculating DENV, this study has provided a clear picture of the clinical manifes- tations of CHIKV unconfounded with DENV. \n-Although the results of this study are not generalizable beyond the cases studied, a diagnostic decision rule such as the one devel- oped in this study can give close agreement with serological tests. \n-Since CHIKV is now presumed to be endemic in the Caribbean region, syndromic surveillance could be used to define cases in similar immunologically naive populations, where laboratory facilities for serological diagnostic confir- mation are not available, as was the situation in Grenada during the 2014 CHIKV outbreak","page":"890-893","title":"Clinical and serological insights from the asian lineage Chikungunya outbreak in Grenada, 2014: An observational study","type":"article-journal","volume":"95"},"uris":["http://www.mendeley.com/documents/?uuid=564c4d92-0845-4347-bd94-f2e45819d0b4"]},{"id":"ITEM-11","itemData":{"DOI":"10.1371/journal.pntd.0005075","ISSN":"1935-2735","author":[{"dropping-particle":"","family":"Bloch","given":"Danielle","non-dropping-particle":"","parse-names":false,"suffix":""},{"dropping-particle":"","family":"Roth","given":"Nicole M.","non-dropping-particle":"","parse-names":false,"suffix":""},{"dropping-particle":"V.","family":"Caraballo","given":"Elba","non-dropping-particle":"","parse-names":false,"suffix":""},{"dropping-particle":"","family":"Muñoz-Jordan","given":"Jorge","non-dropping-particle":"","parse-names":false,"suffix":""},{"dropping-particle":"","family":"Hunsperger","given":"Elizabeth","non-dropping-particle":"","parse-names":false,"suffix":""},{"dropping-particle":"","family":"Rivera","given":"Aidsa","non-dropping-particle":"","parse-names":false,"suffix":""},{"dropping-particle":"","family":"Pérez-Padilla","given":"Janice","non-dropping-particle":"","parse-names":false,"suffix":""},{"dropping-particle":"","family":"Rivera Garcia","given":"Brenda","non-dropping-particle":"","parse-names":false,"suffix":""},{"dropping-particle":"","family":"Sharp","given":"Tyler M.","non-dropping-particle":"","parse-names":false,"suffix":""}],"container-title":"PLOS Neglected Tropical Diseases","id":"ITEM-11","issue":"10","issued":{"date-parts":[["2016"]]},"note":"-Although infection with CHIKV results in long-term protection from reinfection [7], it has been associated with persistent arthritis and/or arthralgia that may last several months [8, 9].\n-The first documented locally acquired chikungunya case in the Western Hemisphere was reported inDecember 2013 on the Caribbean island of St.Martin [11]. \n-Soon after, CHIKV spread to at least 45 countries and territories throughout the Americas where over 2 million suspected cases have been reported to date [12]\n-In theUnited States territory of Puerto Rico, the first laboratory-confirmedchikungunya case occurred in a patient fromthe San Juan met- ropolitan area who had illness onset in May 2014 and no history of recent travel [13]. \n-The peak of cases reported through passive surveillance occurred in August 2014 [14], and to date &amp;gt;30,000 suspected chikungunya cases have been reported [15].\n-However, detection of anti- CHIKV antibodies in nearly 25% of blood donated during 2014 suggests a higher incidence of infection than was reported to public health authorities [16].\n-Human popu- lation density, particularly in relation to urban centers, has also been associatedwith clustering of chikungunya cases [22].\n-Following the introduction of CHIKV into Puerto Rico,we conducted household-based\ncluster investigations to describe the spectrum of disease and factors associated with CHIKV infection, identify host factors associated with symptomatic infection, describe care-seeking behavior in individuals with chikungunya, and identify patient characteristics associated with accurate clinical diagnosis and case reporting of chikungunya patients.\n-A cross-sectional investigation was conducted in which neighbors of chikungunya patients were offered enrollment in household-basedcluster investigations.\n-A convenience sample of laboratory-positive chikungunya caseswas identified fromsuspected chikungunya cases that were reported to PuertoRicoDepartment ofHealth (PRDH) and tested laboratory-positive for CHIKV infection (“index cases”)\n-Index case-patients or their parent or guardianwere contacted by telephone within 30 days of the index case-patients’ illness onset and a home visit was scheduled\n-During each household visit, the head-of-household of the index case-patient’s household\n(the “index household”) and all households within a 50-meter radius of the index household were eligible for enrollment in the investigation\n-A questionnaire (S1 Appendix) addressing household characteristicswas administered to the head-of-household, and an individual questionnaire (S1 Appendix) addressing demographics, travel history, and recent illnesseswas administered to all participants\n-To detect evidence of CHIKVinfection, all specimens were tested by rRT-PCR [24], IgM antibody capture (MAC) ELISA [25], and IgG ELISA [26].\n-Specimens were also tested for evidence ofDENV infection, the results of which have been previously reported [13]. \n-In summary, 5% of participants were positive for recent DENV infection, and none were positive for current DENV infection\n-Inclusion of DENV diagnostic test results in epidemiologic analyses did not appreciably affect the statistical significance of any findings, as there was minimal overlap of participants with evi- dence of infection with both CHIKV and DENV (i.e., 1 of 74 [1.4%]).\n-Hence,DENV diagnostic test results are not included in the analyses presented herein.\n-Participants were individuals that provided a serum specimen and answered an individual questionnaire. \n-Current CHIKV infection was defined by detection of CHIKVnucleic acid by rRT-PCR. \n-Recent CHIKV infection was defined by detection of either anti-CHIKV IgM antibody byMAC ELISA or anti-CHIKV IgG antibody by IgG ELISA. \n-Participants were defined as being laboratory-positive for CHIKV infection if they had evidence of either current or recent infection.\n-Participants were defined as laboratory-negative for CHIKV infection if they had no evidence of either current or recent CHIKV infection. \n-For participants with current CHIKV infection that did not report any symptomof illness (n = 2), development of illness after interview was ruled out by follow-up phone call within 30 days of the household visit. \n-Findings from multivariable and hierarchical clustering analysis of signs and symptoms associatedwith current or recent CHIKV infection were used to define symptomatic CHIKV infection\n-General estimating equations (GEE) were used to model associations between individual health and household characteristics and binary outcomes of CHIKV infection status, correct chikungunya diagnosis, or asymptomatic infection\n-Multivariate GEE analysis was performed to obtain a finalmodel for the association between laboratory-positivity and symptoms reported among participants with illness in the past three months\n-Backward eliminationwas used in best-fitting model selection, removing variables from the full model that lowered the Quasilikelihood Information Criteria (QIC) relative to the full model [28]\n-Hierarchical cluster analysis, which uses a distance measure to identify similar clusters of variables and an agglom- eration method to link clusters, was performed to analyze patterns of symptoms among participants with recent illness.\n-A total of 21 household-basedcluster investigations were conducted in the health regions of San Juan, Bayamón, Ponce, Arecibo and Caguas (S1 Table).\n-Of 499 households eligible for par- ticipation, heads-of-household from200 (46.2%) occupied householdswere available to be offered enrollment, and 137 (68.5%) accepted (Fig 1)\n-Of the 410 residents of all enrolled households, 250 (61.0%) participated in the investigation.\n-Par- ticipants tended to be older than all residents living in participating households (median age = 45 vs. 25 years, respectively)\n-Of the 250 household cluster investigation participants, 74 (29.6%) had evidence of CHIKV\ninfection\n-Although infection rates varied by cluster both between and within health regions, all clusters had at least one infected individual apart fromthe index case-patient (Fig 2).\n-This included 12 participantswith current CHIKV infection and 62 participants recent CHIKV infection.\n-Among thosewith current CHIKV infection, 9 (75.0%) were positive only by rRT-PCR, 1 (8.3%) was positive by rRT-PCR and IgM ELISA, and 2 (16.7%) were positive by rRT-PCR as well as both IgM and IgG ELISA.\n-Of those with recent CHIKVinfection, 53 (85.4%) were positive by both IgM and IgG ELISA, 5 (8.1%) were positive by IgM ELISA only, and 4 (6.5%) were positive by IgG ELISA only\n-All specimens collectedbefore day four post-illness- onset (PIO) were positive by rRT-PCR. \n-Detection of CHIKV nucleic acid by rRT-PCR decreased over time by day of specimen collection PIO, and by day 13 PIO no rRT-PCR-posi- tive specimens were identified.\n-Percent positivity by anti-IgM and IgG ELISA both increased according to day of specimen collectionPIO. \n-All specimens collected after week two PIO were IgM-positive,while all specimens collected after week three PIO were IgG-positive\n-Following bivariate analysis, age and genderwere not significantly associatedwith CHIKV infection (Table 1).\n-Participants that reported having chronic joint disease or arthritis had nearly two-fold increased odds of having evidence of CHIKV infection\n-Reportinghaving had an acute illness in the past threemonths or having a householdmember that had an acute ill- ness in the past threemonths were both associatedwith 14-fold increased odds of being labora- tory-positive for CHIKV infection\n-No significant associationswere found betweenCHIKV infection and housing type\n-Participants that reported using household air conditioning or citronella candles had two- or three-fold decreased odds of being laboratory-positive for CHIKVinfection, respectively\n-Followingmultivariable analysis that controlled for age and gender, female genderwas asso-\nciatedwith protection fromCHIKV infection\n-Neither reporting having a chronicmedical con- dition nor use of dailymedicationswas associatedwith protection fromCHIKV infection\n-Reporting having an acute illness or having a household member with an acute illness in the past three months both remained strongly associated with increased odds of CHIKV infection. \n-Use ofmosquito repellent and citronella candles remained associatedwith protection from CHIKVinfection\n-Of 99 participants that reported having an acute illness within the previous three months, 61 (61.6%) were laboratory-positive for CHIKV infection (Table 2).\n-Median duration of illness in laboratory-positive participantswas six days (range: 2–21 days)\n-Signs and symptoms associatedwith CHIKVinfection in ill participantswere fever, skin rash, arthralgia, and arthritis\n-Cough, rhinorrhea, and sore throat were associated with being labora- tory-negative for CHIKV infection\n-Following multivariable analysis, arthralgia and skin rash remained significantly associated with laboratory-positive symptomatic participants, and only retro-orbital eye pain remained significantly associated with laboratory-negative symptomatic participants\n-Headache, fever, arthralgia,myalgia, and chills tended to occur simultaneouslymore often among laboratory-positive participants\n-Combinations of symptoms that grouped together following hierarchical cluster analysis and weremost frequently reported among laboratory-positiveparticipants followingmultivari- ate analysis were utilized to refine the definition of “symptomatic CHIKVinfection” in order tominimize incorrect classification of symptomatically-infected participants (S2 Table).\n-The maximal association of symptom combinations among laboratory-positive participants with concomitant minimization of association with laboratory-negative participants was arthralgia with skin rash or fever. \n-This combination of symptoms yielded a symptomatic CHIKV infec- tion rate of 62.5%, and was present among 6.8% of participants without evidence of CHIKV infection.\n-This combination of symptoms was utilized in subsequent analyses to define “symptomatic CHIKV infection”.\n-Twenty-one (37.5%) participants, including two that had CHIKV nucleic acid detected by RT-PCR, were defined as having asymptomatic infection\n-After again excluding the index case-patients, 22 (62.9%) of 35 symptomatic, laboratory-posi- tive participants soughtmedical care. \n-Seeking medical care for acute illness was associated with 3-fold increased odds of being laboratory-positive (Table 2)\n-Neither hospitalization nor dura- tion of illnesswas significantly associatedwith being laboratory-positive for CHIKV infection\n-No demographic or clinical characteristicswere significantly associatedwith seekingmedical care\n-All laboratory-positive, symptomatic patients diagnosedwith chikungunya reporting having arthralgia in the hands, wrist, knee, ankle, and feet\n-By conducting household-basedcluster investigations during the earlymonths of the 2014 chi- kungunya epidemic in PuertoRico that included 250 participants residingwithin 50meters of a known chikungunya case-patient,we found that 30% of participants had evidence of CHIKV infection.\n-Reportinghaving had an acute illness in the past three months and having a house- hold member with an acute illness were associated with increased odds of infection, while use of either air conditioning or citronella candles were associated with decreased odds of infection. \n-Symptoms significantly associated with CHIKV infection included arthralgia and skin rash. \n-Nearly two-thirds of symptomatically-infected individuals sought medical care; however, less than one-quarter of these individuals were diagnosed with chikungunya, and one-tenth were reported to public health authorities as a chikungunya case. \n-These findings demonstrate the utility of household-basedcluster investigation to describe the epidemiologic and clinical char- acteristics associatedwith an emerging infectious disease and reasons for underreportingof clinically-apparent disease cases\n-Overall,30% of partici- pants in this investigation had evidence of CHIKV infection, which varied by cluster from 6.3% to 100%\n-These estimates likely do not reflect the final infection rates in these communi- ties, as investigations were conducted during the firstweeks of the epidemic in PuertoRico where furtherCHIKV transmission likely occurred.\n-The objective of this investigation was not to determine the number of indi- viduals infectedwith CHIKVduring the indicated time frame, but rather to identify and com- pare the behaviors and characteristics of infected and uninfected participants\n-The estimates of seroprevalence fromprevious studies and our findings are not directly comparable, as previous studies retrospectivelymeasured rate of infectionwhereas this investigation col- lected a cross-sectional “snapshot” of infection rates during the initial stages of the epidemic\n-[32].Use of citronella can- dleswas also associatedwith reduced odds of CHIKV infection; however, the proportion of all participants using citronella candleswas relatively small (17%), and thus likely did not contrib- ute substantially to protection frominfection on a population level\n-Past studies have shown varying and inconsistent levels of reduction ofmosquito abundance associatedwith citronella candles [33, 34] as the quantity, concentration, and positioning of candlesmay play a role in their effectiveness [35].\n-By using findings frommultivariable and hierarchical cluster analyses to identify arthralgia\nwith fever or rash as being associatedwith CHIKVinfection,we were able tomore confidently define the rate of symptomatic CHIKVinfection in this population as being 62.5%\n-Conversely, one-third of CHIKV-infected participants appear to have experiencedasymptomatic infection, which is consistent with findings frompast outbreaks that reported asymptomatic infection rates of 3–39% [36–38]; however, recent reports have suggested substantially higher rates of asymptomatic infection (e.g., 81%) [39]\n-Most CHIKV-infected participants identified in this investigation that reported an acute ill-\nness in the past threemonths complained of characteristic symptoms of chikungunya: fever, arthralgia,myalgia, and skin rash [6]. \n-Nearly two-thirds of symptomatically-infected patients soughtmedical care, demonstrating\na relatively high rate of care-seeking behavior thatmay reflect the increased severity of arthral- gia andmyalgia as compared to patients with other etiologies of acute febrile illness.\n-However, only one-quarter of chikungunya patients that sought care reported having been diagnosed with chikungunya, suggesting gaps in clinical suspicion of chikungunya.\n-Because just one-tenth of clinically apparent chikungunya caseswere reported as such to public health authorities, it is unclear how accu- rately the number of chikungunya cases reported to PRDHin 2014 reflects the true incidence of disease due to CHIKV infection\n-As with other reportable conditions for which passive case reporting is sub-optimal [40], including dengue [41, 42], the identified gaps in case detection via passive surveillance should be taken into considerationwhenmaking estimates of the bur- den of symptomatic and clinically-apparent chikungunya\n-Factors identifiedwith protection fromCHIKVinfection identified in this investigation were household rather than individual behaviors, suggesting the importance of prevention practices in and around the household\n-The clinical findings of this investigation highlight the need for increased capacity to identify chikungunya patients in out-patient settings.\n-Due to the difficulty in utilizing signs and symptoms alone to differentiate patients with chikungunya fromother febrile illnesses, clinical diagnosis and decision-making as well as case reportingwould be aided by improved availability of rapid diagnostic tests","page":"e0005075","title":"Use of Household Cluster Investigations to Identify Factors Associated with Chikungunya Virus Infection and Frequency of Case Reporting in Puerto Rico","type":"article-journal","volume":"10"},"uris":["http://www.mendeley.com/documents/?uuid=617c3d67-aa62-42e1-abc5-2e726a19e3a2"]},{"id":"ITEM-12","itemData":{"DOI":"10.1371/journal.pntd.0004625","ISBN":"10.1371/journal.pntd.0004625","ISSN":"19352735","PMID":"27082985","abstract":"BACKGROUND: In June 2014, Suriname faced the first Chikungunya outbreak. Since international reports mostly focus on hospitalized patients, the least affected group, a study was conducted to describe clinical characteristics of mainly outpatients including children. In addition, the cumulative incidence of this first epidemic was investigated.\\n\\nMETHODOLOGY: During August and September 2014, clinically suspected Chikungunya cases were included in a prospective follow-up study. Blood specimens were collected and tested for viral RNA presence. Detailed clinical information was gathered through multiple telephone surveys until day 180. In addition, a three stage household-based cluster with a cross-sectional design was conducted in October, December 2014 and March 2015 to assess the cumulative incidence.\\n\\nPRINCIPAL FINDINGS: Sixty-eight percent of symptomatic patients tested positive for Chikungunya virus (CHIKV). Arthralgia and pain in the fingers were distinctive for viremic CHIKV infected patients. Viremic CHIKV infected children (≤12 years) characteristically displayed headache and vomiting, while arthralgia was less common at onset. The disease was cleared within seven days by 20% of the patients, while 22% of the viremic CHIKV infected patients, mostly women and elderly reported persistent arthralgia at day 180. The extrapolated cumulative CHIKV incidence in Paramaribo was 249 cases per 1000 persons, based on CHIKV self-reported cases in 53.1% of the households and 90.4% IgG detected in a subset of self-reported CHIKV+ persons. CHIKV peaked in the dry season and a drastic decrease in CHIKV patients coincided with a governmental campaign to reduce mosquito breeding sites.\\n\\nCONCLUSIONS/SIGNIFICANCE: This study revealed that persistent arthralgia was a concern, but occurred less frequently in an outpatient setting. The data support a less severe pathological outcome for Caribbean CHIKV infections. This study augments incidence data available for first outbreaks in the region and showed that actions undertaken at the national level to mount responses may have positively impacted containment of this CHIKV outbreak.","author":[{"dropping-particle":"","family":"Genderen","given":"Farah T.","non-dropping-particle":"van","parse-names":false,"suffix":""},{"dropping-particle":"","family":"Krishnadath","given":"Ingrid","non-dropping-particle":"","parse-names":false,"suffix":""},{"dropping-particle":"","family":"Sno","given":"Rachel","non-dropping-particle":"","parse-names":false,"suffix":""},{"dropping-particle":"","family":"Grunberg","given":"Meritha G.","non-dropping-particle":"","parse-names":false,"suffix":""},{"dropping-particle":"","family":"Zijlmans","given":"Wilco","non-dropping-particle":"","parse-names":false,"suffix":""},{"dropping-particle":"","family":"Adhin","given":"Malti R.","non-dropping-particle":"","parse-names":false,"suffix":""}],"container-title":"PLoS Neglected Tropical Diseases","id":"ITEM-12","issue":"4","issued":{"date-parts":[["2016"]]},"note":"-Chikungunya is endemic in tropical Africa, South-East Asia and on the Indian subcontinent\n[1, 3].\n-In recent years, outbreaks have been appearing outside the endemic zone probably due to\nincreased global air travel and seaborne trade [9–12] and Chikungunya has recently emerged as a major public health concern in the Caribbean Region [13].\n-Recently, it was demonstrated that this strain causes a less severe pathological outcome compared to the East Central South African (ECSA) genotype [17]\n-In June 2014, the first locally acquired case of Chikungunya was reported in Suriname [18]\n-In this period, no other outbreaks of vector-borne diseases (e.g. yellow fever, malaria, leptospi- rosis) were recorded by the Bureau of Public Health, BOG (BOG Annual Report).\n-A study was initiated with two objectives, firstly to assess the manifestation and course of Chikungunya infection following acute illness in a naïve population, and secondly to determine the cumula- tive incidence of the Chikungunya outbreak in Suriname\n-CHIKV presence was determined with Real-Time reverse transcription-polymerase chain reaction (RT-rPCR). \n-Detailed clinical information from Chikungunya infected patients was collected and the symptom development was recorded through multiple telephone inter- views until 6 months after onset\n-To determine the cumulative incidence of this first Chikungunya outbreak in Suriname, a community surveillance consisting of three successive household-based cluster investigations was conducted in the capital in October 2014, December 2014 and March 2015, gathering information on 1169 households with 4842 participants. \n-The validity of self-reported CHIKV infections was crosschecked with serological analysis\n-To our knowledge, the study is unique in describing in detail the clinical evolution of autochthonous CHIKV outpatients in a Caribbean country. Furthermore, clinical follow-up was conducted for six months for almost one hundred viremic CHIKV infected patients\n-The prospective follow-up study was complemented with cluster-based cross-sectional data, adding valuable data to the interna- tional Chikungunya outbreak information\nManifestation and course of CHIKV symptoms\n-A prospective cohort study during the first CHIKV outbreak in Suriname\nwas carried out from August 2014 to April 2015. \n-Eligible patients were enrolled in two general practices: a private practice located in Paramaribo and a governmental practice in a rural area (Commewijne).\n-Patients were included in the study if they presented with a sudden onset of fever (&amp;gt;38.5°C) and arthralgia/arthritis not explained by any other medical condition (i.e. clinically suspected cases).\n-A short questionnaire was filled in by physicians to collect information on demographic characteristics including age and gender, presence of arthritis and periarticular edema.\n-Furthermore, joint pain intensity was evaluated using a numerical rating scale (0–10 NRS score). \n-By assigning a score between 0 and 10, the pain intensity of the patient was categorized as mild (score between 1 and 3), moderate (score between 4 and 6) or severe (score between 7 and 10) [20]\n-Consenting participants were interviewed by telephone by three trained investigators. \n-The first interview followed as soon as possible after inclusion in the study tominimize recall bias\n-A questionnaire was used to gather information about date of onset, history of travel, residence and CHIKV symptoms such as musculoskeletal pain, fatigue, headache and skin rash.\n-Asmost symptoms were collected retrospectively, they were defined only in general terms as presence/absence with- out a severity indication. \n-The location of joint pain was also recorded\n-Patients with a positive RT-rPCR were regarded as confirmed cases of a CHIKV infection in the viremic stage. \n-Patients with a negative RT-rPCR were designated as CHIKV- patients, although this category can also include non viremic CHIKV infected patients\n-Clinical data for all patients were collected from the day of onset (defined as day 0, D0) until 7 days (D7) after onset\n-Viremic CHIKV infected patients were also interviewed in the acute stage on day 14 (D14); in the post-acute stage on day 30 (D30) and day 90 (D90) in order tomonitor the trend of clinical manifestations\n-Potential relapsing was assessed atD90 and day 180 (D180) and was defined as joint pain that lasted&amp;gt;1 day after a symptom-free period of&amp;gt;1month [21]. \n-The final outcome, complete clinical recovery or persistent arthralgia i.e. intermittent or contin- uous joint pain [21], was evaluated in the chronic stage on day 180 (D180)\nCommunity-based surveillance\n-The study was a three-stage survey of household-based clusters with a cross-sectional design\n-The household-based clusters were not connected to the index cases enrolled in the prospective survey.\n-Investigations were conducted in October 2014, December 2014 and March 2015 in the capital Paramaribo to identify and enlist suspected CHIKV cases\n-A self-reported CHIKV suspected case was defined as a patient with acute severe or immobiliz- ing joint pain with or without fever/with or without rash, since July 2014. Assuming\n-Assuming a preva- lence of 50% in a household and a confidence interval of 95%, a minimum sample size of 385 households was required\n-For each survey, a sample frame was generated for six sections based on all the streets in Paramaribo and the households were randomly selected for each section\n-Polls were conducted by trained field workers with standardized questionnaires to collect anonymous data on gender, date of onset, treatment seeking behavior and the use of insect repellent within households.\n-In order to assess the validity of the self-reported CHIKV infections, serological testing was performed for 4% of the respective participants. \n-Serum samples were col- lected from 52 randomly selected persons with a self-reported CHIKV infection for the analysis of IgG and IgM anti-chikungunya antibodies\n-All reported signs and symptoms are presented descriptively, namely the presence/absence of arthritis, periarticular edema, arthralgia, fever, myalgia, skin rash, itching, headache, back pain, eye pain, vomiting, nausea, fatigue, asthenia and joint pain intensity and location\n-The Chi- square test was used to compare characteristics and symptoms of the participants. \n-To evaluate differences in age distribution between the viremic CHIKV infected and the CHIKV- group, the Mann-Whitney U test was used\nManifestation and course of CHIKV symptoms\n-180 clinically suspected patients were included in our study\n-56.7% of the patients were included in Paramaribo, 15.6% in Commewijne and 27.8% by the emergency clinic of the Academic Hospital of Paramaribo\n-Results from interviews conducted by tele- phone were available for 60.3% CHIKV- patients and 80.3% viremic CHIKV infected patients (Fig 1)\n-Four patients (2.2%) were hospitalized, one CHIKV- patient on day 5 and three viremic CHIKV infected patients, at day 1, day 4 and day 7, respectively\n-Two of the hospitalized vire- mic CHIKV infected patients died in the months after acute illness; a 52-years-old woman and the eldest male patient (82 years) who was hospitalized at inclusion\n-Both of them had severe underlying illnesses\n-The median age of the study population was 32 years (range 2–82 years old)\n-The gender and age distribution did not follow the general Surinamese population [19], as the male/female ratio (m/f: 0.48 vs 1.0) and persons less than 15 years old (9.4% vs 27.6%) were lower in our study population\n-Clinically suspected acute CHIKV infection was confirmed with RT-rPCR in 68% of the\ncases (viremic CHIKV infected patients), while 58 patients were negative with RT-rPCR (CHIKV- cases) (Fig 1)\n-The differences in manifestations in viremic CHIKV infected and CHIKV- patients are repre- sented in Table 1. \n-Analysis of the viremic CHIKV infected and CHIKV- patients at inclusion revealed no differences in sex ratio (m/f) and age distribution. \n-Furthermore, at inclusion, the median score of pain intensity (median NRS score = 8) and the frequency of arthritis and periarticular edema were similar for viremic CHIKV infected and CHIKV- patients\n-At disease onset, viremic CHIKV infected persons had more frequent headache, arthralgia and pain in the fingers. \n-Moreover, arthralgia was more frequently reported at D1 and D2 in viremic CHIKV infected patients, while fever at days 4 and 5, myalgia at days 3 and 4, skin rash at days 5 and 6, itching at day 6 and eye pain at days 6 and 7 were reported less frequently\n-The pain intensity was severe at inclusion for 70.8% patients (NRS score between 7 and 10) and moderate for 29.2% patients (NRS score between 4 and 6). \n-At consultation, 35.8% of the viremic CHIKV infected patients had arthritis and 25.5% had periarticular edema\n-Amongst the viremic CHIKV infected patients, general symptoms at onset most often\nrecorded in descending order were arthralgia (84.4%), fever (73.5%), asthenia (64.4%), headache (54.4%), myalgia (53.3%) and back pain (50.5%).\n-Arthralgia (n = 92) was observed in several locations but most commonly in the small joints (ankles 54.3%, fingers 51.1%, hands 48.9%, feet 47.8%, knees 40.2%, wrist 25.0%, shoulders 21.7%, elbows 14.7%). \n-The majority of the patients (73.9%) with arthralgia were affected at multiple arthralgic sites while 35.9% of these patients even complained about four or more different locations. 92.1% (58/63) of the patients reported to have difficulty with walking at onset\n-From day 1 to day 4, the percentage\nof patients with arthralgia decreased from91.6% to 67.0%. \n-From day 5 to day 7, a smaller steady decrease was observed (Table 2). \n-The frequency of other symptoms decreased gradually fromday 1 to day 7 (Fig 2).\n-The occurrence of rash, however, displayed a different pattern during acute illness, with an initial increase from 19.8% on day 1 to 31.3% on day 2 and peak- ing on day 3 before attenuation. A similar pattern was observed for itching and nausea (Table 2).\n-Maculopapular skin rash was reported (n = 49) on the following sites: limbs (87.8%), trunk\n(63.3%) and face (10.2%), with 38.8% of these patients reporting rash over the entire body. \n-None of the patients in this study noticed bullous skin lesions. \n-The disease seemed to be self- limiting within 7 days for 20% (9/45) of our viremic CHIKV infected cohort\n-From day 14 (median 15.0, 95% CI: 12.0–22.2) till day 90 (median 94.0, 95% CI: 79.7–\n114.8), a further decline was observed for all reported symptoms. Arthralgia was the most prominent clinical feature in this follow-up period (Fig 2)\n-Results frominterviews at D180 were available for 91.8% of the individuals enrolled in the\ntelephone survey (8 patients were lost to follow-up). \n-From the 90 patients who could be con- tacted around day 180 (median 187.0, 95% CI: 181.0–210.9), twenty (22.2%) perceived an incomplete recovery and reported residual arthralgia, with 25.0% of the patients in this cate- gory reporting continuous joint pain. \n-Persistent arthralgia was significantly more common in women (women 30.6% (19/62), men 3.7% (1/28), p = 0.004). \n-Older age was also a significant factor for incomplete recovery (42.5 vs 31.0 years, median, p = 0.045). At D90, none of the patients reported a relapse, however, at D180, 8.9% of the patients reported relapses\nCommunity-based surveillance\n-Between October 2014 and March 2015, a total of 4842 participants (1637, 1583 and 1622 in the three surveys respectively) from 1169 households (385, 392, and 392, respectively) in all 12 regions in Paramaribo were included.\n-The gender distribution of this sur-\nvey followed the general Surinamese population distribution (m/f ratio: 1.1 vs 1.0).\n-The limited number of participants in each of the twelve regions in Paramaribo did not allow for compari- sons per region\n-Suspected CHIKV was reported in 53.1% of the households, resulting in a cumulative incidence in the period July 2014 till March 2015 of 276 cases per 1000 persons. \n-The incidence was significantly higher for women than men (328 cases/1000 vs 226 cases/1000, p&amp;lt;0.0001). \n-The serological testing on the presence of CHIKV antibodies in a random subset of samples (n = 52) fromthe self-reported CHIKV positives revealed that 90.4% carried IgG antibodies, while 17.3% also displayed IgM antibodies. \n-This high percentage validates the value of self-reporting CHIKV infection. \n-The actual CHIKV cumulative incidence in the community-based surveillance by inference was 249 cases per 1000 persons\n-The investigation of the health care seeking behavior revealed that 79.5% of the CHIKV suspected participants sought medical care\n-We observed that CHIKV suspected women more frequently visited the physician (women 81.8% vs men 71.4%, p = 0.0098)\n-47.4% of the households reported use of insect repellent\n-In the first two surveys the use of insect repellent in households with self- reported CHIKV was significantly higher than households without CHIKV (survey 1: 52.1% vs 40.4%, p = 0.026; survey 2: 54.4% vs 41.3%, p = 0.010)\n-The combination of fever and severe arthralgia/arthritis in the clinically suspected sample pop-\nulation (68%RT-rPCR positive), demonstrated that with these cardinal symptoms, general prac- titioners in Suriname were able to correctly diagnose themajority of the patients during this CHIKV outbreak\n-The manifestation of arthralgia in the fingers was charac- teristic for viremic CHIKV infected patients, while CHIKV- patients hadmore frequent pain in the eyeball compared to viremic CHIKV infected patients, and less frequent arthralgia\n-In the clinical differentiation, the symptoms arthralgia and onset of rashmay therefore be good markers to differentiate Chikungunya fromother exanthematous diseases\n-The gathered detailed information about daily clinical symptoms of acute disease and\nchronic illness of viremic CHIKV infected outpatients in Suriname revealed that the most com- mon reported symptoms were abrupt onset of fever, arthralgia, asthenia and myalgia\n-The fre- quency of pain by location (ankles 54.3%, hands 48.9%, feet 47.8%, knees 40.2%) during acute CHIKV infection was lower than those reported by the TELECHIK cohort study [27] (ankles 74.9%, hands 75.7%, feet 73.1%, knees 67.6%) and the French soldiers cohort (ankles 68%, fin- gers and palms 76%, feet 68%, knees 58%) [28].\n-This finding is consistent with the presumed circulation of the Asian lineage in Suriname, which is less virulent than the ECSA strain circu- lating in the latter population-based studies in La Reunion [17].\n-The overall assigned score of pain intensity in other studies was generally high (i.e. NRS\nscore!7) [25] as was corroborated by our findings (score 8). \n-The intense joint pain caused walking difficulties in almost all our viremic CHIKV infected patients (92.1%), which is even\nhigher than during the outbreak in La Reunion (2005–2006), where 46.4% to 75.0% [21, 25]of the viremic and/or serologically-confirmed patients reported discomfort in performing daily activities such as walking\n-The presence of acute arthritis in 35.8% of our viremic CHIKV infected cohort is lower in comparison to the French soldiers cohort study from La Reunion with 44.8% reporting polyar- thritis [28], as could be expected from the Asian lineage. \n-Moreover, a study from India (Maha- rashtra State) even observed arthritis in 68.8% [31].\n-Symptoms improved gradually during the acute phase, except for skin rash and itching, consistent with previous reports [4, 32]\n-The presence of skin rash, in 37.9% of our patients, falls within the broad range that is reported worldwide (10% to 81%) [33, 34]\n-The general observations on maculopapular rash [35], mostly reported on limbs and trunk, rarely affecting the face and occasionally spreading over the entire body was corroborated by our findings\n-At day 7, fever receded for most patients, but asthenia and arthralgia were still reported by\nmore than 40% of the patients, in coherence with the study of Thiberville et al.[4].\n-Twenty percent of our cohort was symptom-free within 7 days after disease onset, which\nseems slightly more favorable than in La Reunion with a duration of symptoms&amp;lt;15 days for 23% of the cases [25].\n-The manifestation and the course of CHIKV symptoms are variable and depend on several\nfactors such as virus strain, age, gender, immune status [32, 36, 37] and possibly also on the genetic predisposition [38]\n-Earlier studies report that women aremore prone toCHIKV infection [31, 33, 40, 41], consis-\ntent with our results, probably because of greater home-based activities and different clothing behaviors enabling an increased accessibility formosquitoes\n-The inconsistency of sex as factor in exposure to viral infection across countries/communities may be related to different lifestyles and behaviors\n-The occurrence of Chikungunya viral infections in Suriname in all age groups substantiates\nthe general finding.\n-Persistent arthralgia was described in La Reunion and Italy in more than half of the Chikun- gunya patients in outpatients and hospitalized patients [21, 25, 46], while in our setting, arthralgia was observed in 22% of the patients six months after disease onset\n-In this cohort 93.7% of the symptomatic patients still complained about chronic pains 6 months after infection (our study: 22%). \n-This difference could be caused by the less pathological outcome of the Asian lineage presumably present in Suriname compared to the Indian Ocean strain [17]\n-Relapse was less common in Suriname than in the hospitalised-based study from Borgherini et al. (21%) [21]. \n-Moreover, in the population-based French soldier cohort, the more virulent ECSA strain caused a relapse in 58.7% of the patients [28]\n-We could therefore not relate viral load to symptomatology and severity of symp- toms\n-Clinical symptoms were only described for Chikungunya infections in patients consulting a physician in the initial stage of disease. \n-The described symptoms are therefore expected to be more severe than the general symptoms, since less severe or asymptomatic cases were not included\n-Symptomatic differences between viremic CHIKV infected and CHIKV- patients could be obscured, since symptoms of CHIKV- patients were characterized only in the acute phase\n-No serology was performed to differentiate between real negative CHIKV cases and potential CHIKV+ cases in a late stage with no detectable viremia\n-The high value of serologically confirmed CHIKV infections (90.4% IgG) in self-reported\ncases clearly demonstrated the acquired skill of the population to recognize and diagnose CHIKV infection\n-In the community surveillance, more women self-reported to be Chikungunya positive, underlining the observation among the laboratory confirmed CHIKV cases that women are more prone to CHIKV infection. \n-Moreover, also the health care seeking behavior was higher for women than men, corroborating the results of a general study on the utilization of health care services in the USA [51] and underlining the generally poor recovery observed in women\n-The sharp decline of CHIKV after week 40, coincided with the start of the governmental\ncampaign to eliminate mosquito breeding sites, which may have positively impacted the con- tainment of this outbreak. \n-These results thus support country actions to increase effectiveness of vector control and to raise population awareness","page":"1-18","title":"First Chikungunya Outbreak in Suriname; Clinical and Epidemiological Features","type":"article-journal","volume":"10"},"uris":["http://www.mendeley.com/documents/?uuid=c9157fc4-d721-41bb-8e04-f5a16e1c5601"]},{"id":"ITEM-13","itemData":{"DOI":"10.1371/journal.pone.0186923","ISBN":"1111111111","ISSN":"19326203","PMID":"29065182","abstract":"BACKGROUND The emerging chikungunya virus (CHIKV), is an arbovirus causing intense outbreaks in North America. The situation in Mexico is alarming, and CHIKV threatens to spread further throughout North America. Clinical and biological features of CHIKF outbreaks in Mexico have not been well described; thus, we conducted a cross sectional study of a CHIKV outbreak in Chiapas, Southern Mexico to further characterize these features. METHODOLOGY/PRINCIPAL FINDINGS We collected blood samples from patients suspected of having chikungunya fever (CHIKF) who presented to Clinical Hospital ISSSTE Dr. Roberto Nettel in Tapachula, Chiapas, Mexico. In addition to the clinical examination, real-time polymerase chain reaction (PCR) standardized for the Asian Chikungunya lineage and/or enzyme-linked immunosorbent assay for immunoglobulin M (IgM) were used to confirm CHIKV diagnosis. Of a total of 850 patients who presented with probably CHIKV at Hospital \"Dr. Roberto Nettel\", 112 probable CHIKF cases were enrolled in this study from November 2014- June 2015, of which 95 patients (84.8%) were CHIKV positive and 17 were negative (15.2%). Of these 95 CHIKV positive patients, 62 were positive by real-time reverse transcriptase PCR (+qRT-PCR); and 33 were seropositive to +IgM with a negative qRT-PCR. The most frequent symptoms reported were fever (100%), headache (82.3%), polyarthralgia (72.1%), and exanthem (82.3%). Biological abnormalities observed during CHIKV infection were lymphopenia (41.1%), leukopenia (51.6%), elevated transaminases (30.5%-46.3%) and high LDH (46.3%) and CRP (60.0%). CONCLUSION Clinical and biological data obtained from this study is providing more useful information for benchmarking purposes with outbreaks from different parts of the world and would be helpful for better patient care and treatment.","author":[{"dropping-particle":"","family":"Danis-Lozano","given":"Rogelio","non-dropping-particle":"","parse-names":false,"suffix":""},{"dropping-particle":"","family":"Díaz-González","given":"Esteban Eduardo","non-dropping-particle":"","parse-names":false,"suffix":""},{"dropping-particle":"","family":"Trujillo-Murillo","given":"Karina del Carmen","non-dropping-particle":"","parse-names":false,"suffix":""},{"dropping-particle":"","family":"Caballero-Sosa","given":"Sandra","non-dropping-particle":"","parse-names":false,"suffix":""},{"dropping-particle":"","family":"Sepúlveda-Delgado","given":"Jesús","non-dropping-particle":"","parse-names":false,"suffix":""},{"dropping-particle":"","family":"Malo-García","given":"Iliana Rosalía","non-dropping-particle":"","parse-names":false,"suffix":""},{"dropping-particle":"","family":"Canseco-Ávila","given":"Luis Miguel","non-dropping-particle":"","parse-names":false,"suffix":""},{"dropping-particle":"","family":"Salgado-Corsantes","given":"Luis Manuel","non-dropping-particle":"","parse-names":false,"suffix":""},{"dropping-particle":"","family":"Domínguez-Arrevillaga","given":"Sergio","non-dropping-particle":"","parse-names":false,"suffix":""},{"dropping-particle":"","family":"Torres-Zapata","given":"Raúl","non-dropping-particle":"","parse-names":false,"suffix":""},{"dropping-particle":"","family":"Gómez-Cruz","given":"Omar","non-dropping-particle":"","parse-names":false,"suffix":""},{"dropping-particle":"","family":"Fernández-Salas","given":"Ildefonso","non-dropping-particle":"","parse-names":false,"suffix":""}],"container-title":"PLoS ONE","id":"ITEM-13","issue":"10","issued":{"date-parts":[["2017"]]},"note":"-After a year of chikungunya emergence in the Americas, this arbovirus entered Mexico in October 2014 through the Mexico-Guatemala border in Chiapas State [4], but was not reported officially until November of the same year [5]\n-In Mexico, the Asian genotype of the CHIKV is circulating, and transmission is con- strained to Ae. aegypti [6–8]\n-Of the outbreaks in the Americas, only CHIKF outbreaks in Colombia, Trinidad and Grenada have been described in detail [19–21].\n-Clinical variation could be explained by unique immunopathogenic responses of the two CHIKV genotypes. \n-Evidence of the lesser virulence and pathogenicity of the Caribbean lineage (Asian genotype) compared with the Indian Ocean lineage, which evolved from the Eastern/Central/Southern African (ECSA) genotype, was recently obtained using a mouse infection model [23]\n-The clinical presentation good outcomes based on genotype/lineage have been poorly dis-\ncussed. \n-This study is an attempt to document and describe the clinical and biological features of CHIKV outbreak caused by the Caribbean linage in Mexico. \n-In addition, we compared clin- ical descriptions of outbreaks caused by the ECSA-IOL and Asian genotype worldwide with the results obtained in our study.\n-We conducted a cross-sectional observational study in a sec- ondary healthcare hospital in Tapachula, Chiapas, Mexico, at which probable CHIKV cases were recruited and then diagnosed by molecular and serological testing\n-Patients who were admitted in this hospital were included in the study if their clinical symptoms met the follow- ing inclusion criteria for suspicion of CHIKF: acute onset of fever&amp;gt;38.5˚C accompanied by severe arthralgia not explained by other medical conditions in patients residing in the epi- demic area [28]\n-To avoid any confusion between polyarthralgia and arthritis, we differentiated them being the first a transient, inter- mittent, or persistent pain in multiple joints while the second is the inflammation of one or more joints\n-RNA was extracted from 140μL of serum from each sample\n-For molecular diagnostics, one-step qRT-PCR was performed according to the Center of Disease Control (CDC) protocol using primers and probe designed for Caribbean lineage (Asian genotype)\n-Serum samples were screened for anti-CHIKV IgM antibodies by enzyme-linked immunosorbent assay (ELISA)\n-For dengue diagnosis, the samples were tested with Dengue Early ELISA and Dengue IgM Capture ELISA\n-Ministry of Health reported 2,500 probable chikungunya cases distributed in Soconusco Region from November 2014 to June 2015, of which 850 were admitted by Hospital “Dr. Roberto Nettel”. \n-Of these patients, only 112 agreed to enrollment in this study (Fig 1)\n-Ninety-five patients had confirmed CHIKF with 62 being +qRT-PCR and 33 +IgM/-qRT-PCR, while the remaining 17 patients were CHIKV- negative (Fig 1)\n-Only one patient was qRT-PCR and IgM positive and was categorized as a viremic case in subsequent data analysis. \n-None of the confirmed CHIKV cases was DENV- positive by NS1 or IgM ELISA\n-Data are shown only for viremic and post-viremic cases because the numbers of nega- tive cases were too few (17 cases) for meaningful analysis\n-The mean age of patients was similar at 37.2 and 39.2 years for viremic and post-viremic patients, respectively\n-The age groups most affected by CHIKV infection were adults 31–40 and 41–50 years, together accounting for almost half of the CHIKV cases in both phases of disease; how- ever, minors (&amp;lt;20 years) accounted for 12.6% of confirmed cases in both stages\n-Approximately 70% of patients in both phases of disease were female (Table 1)\n-The median numbers of days between symptom onset and consulta- tion (SOC) were 3.0 and 4.0 for viremic and post-viremic patients, respectively\n-The most common symptoms recorded during the viremic stage were fever (100%), polyarthralgia (100.0%), headache (82.3%), exanthem (82.3%), chills (82.3%), and nausea (71.0%)\n-Other symptoms often observed in the viremic patients included pruritus (66.1%), arthritis (58.1%), abdominal pain (46.8%), edema (43.5%) and diarrhea (33.9%).\n-On the other hand, the most frequent symp- toms described in post-viremic patients were polyarthalgia (100%), headache (87.9%), exan- thema (81.8%), chills (75.8%), and nausea (48.5%) and other symptoms developed, such as arthritis (78.8%) and adenopathy (60.6%)\n-The only symptoms that showed substantial differ- ences between phases were arthritis, adenopathy, and nausea (Table 2).\n-Most parameters measured in this study fell within normal ranges in both phases except for hepatic enzymes (AST, ALT, ALP), absolute count of white cells, lymphocytes, LDH and CRP\n-Of these features, however, notable differences between the two phases were observed in lymphocyte count, LDH and CRP levels.\n-Elevated concentration of hepatic enzymes (AST, ALT, ALP) was seen in approximately 30.6–48.4% and 24.4–42.4% of viremic and post- viremic patients, respectively. \n-Low white cell counts occurred in 60–70% of cases in both dis- ease stages, and lymphopenia was significantly more frequent in viremic patients (56.6%) than in post-viremic patients (12.1%). \n-Moreover, LDH levels were significantly more frequent in post-viremic patients (69.7%) than in viremic patients (33.9%). \n-CRP was expectedly elevated in the viremic patients of infection (61.0%) but normal in all post-viremic patients\n-The key results were as follows: \n-1) of 112 probable CHIKF cases, 95 cases (84.8%) were con-firmed by qRT-PCR (33) or IgM ELISA (62) being adults and females more affected; \n-2) fever, polyarthralgia, exanthem, and headache were the most common symptoms observed in patients, however, adenopathies that had not been deeply described in previous studies were also found in our study, \n-3) in the disease onset, symptomatology between previous IOL outbreaks and Mexican outbreak caused by Asian lineage seems to be similar and \n-4) biological abnormalities observed during CHIKV infection were lymphopenia, leukopenia, elevated transaminases and high LDH and CRP\n-Lack of herd immunity in the region may explain why CHIKV infections occurred more often in adults than in old and young patients [32].\n-While Thiberville et al.\n(2009), Reller et al. (2013), and Win et al. (2010) found a higher proportion of affected males, Mattar et al. (2015), Sahadeo et al. (2015), Macpherson et al. (2016) and our study found a higher proportion of infected females\n-Biased sampling may explain differences among these studies\n-It is important to consider that CHIKV transmission might have occurred more in home-envi- ronments putting housewives at major risk of infection, such as was described in previous reports of dengue seroprevalence in Mexico [33]\n-The most common symptoms reported by all previous studies including ours were fever (80–100%), polyarthralgia (80–100%), headache (50–80%), rash (30–70%), and digestive alter- ations (20–80%).\n-The occurrence of lymphadenopathy possibly may have been underdiagnosed in the rest of studies, given that it may occur toward the end of the febrile period, during recovery from the infection, and appears to be self-limiting [37].\n-Regarding arthritis and edema, the lack of sufficient data makes determining the prevalence of these symptoms difficult.\n-Data including viral genotype from the La Reunion Island, Singapore, Gabon, Sri Lanka, Colombia, and Trinidad &amp;amp; Tobago outbreaks are included in Table 4.\n-Although the Caribbean Asian lineage of CHIKV has been reported as less virulent than the IOL lineage [23], the Asian lineage outbreak from Chiapas and the rest of the ECSA-diverged IOL outbreaks worldwide appear to behave clinically similarly during the first 3–4 days of infection\n-We obtained a biased sampling, including\nonly patients for one hospital because of the ease of obtaining samples from its clinics, thus, not allowing for a sample that was truly representative of the general population.","page":"1-15","title":"Clinical characterization of acute and convalescent illness of confirmed chikungunya cases from Chiapas, S. Mexico: A cross sectional study","type":"article-journal","volume":"12"},"uris":["http://www.mendeley.com/documents/?uuid=6909786a-0eba-4630-b4db-bd53cb4e5c1d"]},{"id":"ITEM-14","itemData":{"DOI":"10.1016/j.jaut.2016.12.007","ISSN":"08968411","author":[{"dropping-particle":"","family":"Anaya","given":"Juan-Manuel","non-dropping-particle":"","parse-names":false,"suffix":""},{"dropping-particle":"","family":"Rodríguez","given":"Yhojan","non-dropping-particle":"","parse-names":false,"suffix":""},{"dropping-particle":"","family":"Monsalve","given":"Diana M.","non-dropping-particle":"","parse-names":false,"suffix":""},{"dropping-particle":"","family":"Vega","given":"Daniel","non-dropping-particle":"","parse-names":false,"suffix":""},{"dropping-particle":"","family":"Ojeda","given":"Ernesto","non-dropping-particle":"","parse-names":false,"suffix":""},{"dropping-particle":"","family":"González-Bravo","given":"Diana","non-dropping-particle":"","parse-names":false,"suffix":""},{"dropping-particle":"","family":"Rodríguez-Jiménez","given":"Mónica","non-dropping-particle":"","parse-names":false,"suffix":""},{"dropping-particle":"","family":"Pinto-Díaz","given":"Carlos A.","non-dropping-particle":"","parse-names":false,"suffix":""},{"dropping-particle":"","family":"Chaparro","given":"Pablo","non-dropping-particle":"","parse-names":false,"suffix":""},{"dropping-particle":"","family":"Gunturiz","given":"María L.","non-dropping-particle":"","parse-names":false,"suffix":""},{"dropping-particle":"","family":"Ansari","given":"Aftab A.","non-dropping-particle":"","parse-names":false,"suffix":""},{"dropping-particle":"","family":"Gershwin","given":"M. Eric","non-dropping-particle":"","parse-names":false,"suffix":""},{"dropping-particle":"","family":"Molano-González","given":"Nicolás","non-dropping-particle":"","parse-names":false,"suffix":""},{"dropping-particle":"","family":"Ramírez-Santana","given":"Carolina","non-dropping-particle":"","parse-names":false,"suffix":""},{"dropping-particle":"","family":"Acosta-Ampudia","given":"Yeny","non-dropping-particle":"","parse-names":false,"suffix":""}],"container-title":"Journal of Autoimmunity","id":"ITEM-14","issued":{"date-parts":[["2017","2"]]},"page":"123-138","title":"A comprehensive analysis and immunobiology of autoimmune neurological syndromes during the Zika virus outbreak in Cúcuta, Colombia","type":"article-journal","volume":"77"},"uris":["http://www.mendeley.com/documents/?uuid=114cec3e-4724-4f36-ab01-74ffa5ea8909"]},{"id":"ITEM-15","itemData":{"DOI":"10.1371/journal.pone.0179725","ISBN":"1111111111","ISSN":"1932-6203","PMID":"28650987","abstract":"BACKGROUND Zika is a new disease in the American continent and its surveillance is of utmost importance, especially because of its ability to cause neurological manifestations as Guillain-Barré syndrome and serious congenital malformations through vertical transmission. The detection of suspected cases by the surveillance system depends on the case definition adopted. As the laboratory diagnosis of Zika infection still relies on the use of expensive and complex molecular techniques with low sensitivity due to a narrow window of detection, most suspected cases are not confirmed by laboratory tests, mainly reserved for pregnant women and newborns. In this context, an accurate definition of a suspected Zika case is crucial in order for the surveillance system to gauge the magnitude of an epidemic. METHODOLOGY We evaluated the accuracy of various Zika case definitions in a scenario where Dengue and Chikungunya viruses co-circulate. Signs and symptoms that best discriminated PCR confirmed Zika from other laboratory confirmed febrile or exanthematic diseases were identified to propose and test predictive models for Zika infection based on these clinical features. RESULTS AND DISCUSSION Our derived score prediction model had the best performance because it demonstrated the highest sensitivity and specificity, 86·6% and 78·3%, respectively. This Zika case definition also had the highest values for auROC (0·903) and R2 (0·417), and the lowest Brier score 0·096. CONCLUSIONS In areas where multiple arboviruses circulate, the presence of rash with pruritus or conjunctival hyperemia, without any other general clinical manifestations such as fever, petechia or anorexia is the best Zika case definition.","author":[{"dropping-particle":"","family":"Braga","given":"José Ueleres","non-dropping-particle":"","parse-names":false,"suffix":""},{"dropping-particle":"","family":"Bressan","given":"Clarisse","non-dropping-particle":"","parse-names":false,"suffix":""},{"dropping-particle":"","family":"Dalvi","given":"Ana Paula Razal","non-dropping-particle":"","parse-names":false,"suffix":""},{"dropping-particle":"","family":"Calvet","given":"Guilherme Amaral","non-dropping-particle":"","parse-names":false,"suffix":""},{"dropping-particle":"","family":"Daumas","given":"Regina Paiva","non-dropping-particle":"","parse-names":false,"suffix":""},{"dropping-particle":"","family":"Rodrigues","given":"Nadia","non-dropping-particle":"","parse-names":false,"suffix":""},{"dropping-particle":"","family":"Wakimoto","given":"Mayumi","non-dropping-particle":"","parse-names":false,"suffix":""},{"dropping-particle":"","family":"Nogueira","given":"Rita Maria Ribeiro","non-dropping-particle":"","parse-names":false,"suffix":""},{"dropping-particle":"","family":"Nielsen-Saines","given":"Karin","non-dropping-particle":"","parse-names":false,"suffix":""},{"dropping-particle":"","family":"Brito","given":"Carlos","non-dropping-particle":"","parse-names":false,"suffix":""},{"dropping-particle":"","family":"Bispo de Filippis","given":"Ana Maria","non-dropping-particle":"","parse-names":false,"suffix":""},{"dropping-particle":"","family":"Brasil","given":"Patrícia","non-dropping-particle":"","parse-names":false,"suffix":""}],"container-title":"Plos One","id":"ITEM-15","issue":"6","issued":{"date-parts":[["2017"]]},"page":"e0179725","title":"Accuracy of Zika virus disease case definition during simultaneous Dengue and Chikungunya epidemics","type":"article-journal","volume":"12"},"uris":["http://www.mendeley.com/documents/?uuid=8a918fa0-da2e-492e-990d-4822973d68c0"]},{"id":"ITEM-16","itemData":{"DOI":"10.1093/cid/ciy1083","ISSN":"1537-6591","PMID":"30561554","abstract":"Background Since their emergence in the Americas, chikungunya (CHIKV) and Zika (ZIKV) viruses co-circulate with dengue virus (DENV), hampering clinical diagnosis. We investigated clinical and epidemiological characteristics of arboviral infections during the introduction and spread of CHIKV and ZIKV through northeastern Brazil. Methods Surveillance for arboviral diseases among febrile patients was performed at an emergency health unit of Salvador, Brazil between Sep/2014-Jul/2016. We interviewed patients to collect data on symptoms, reviewed medical records to obtain the presumptive diagnoses, and performed molecular and serological testing to confirm DENV, CHIKV, ZIKV, or non-specific flavivirus (FLAV) diagnosis. Results f 948 participants, 247 (26.1%) had an acute infection, of which 224 (23.6%) were single infections (DENV: 32, or 3.4%; CHIKV: 159, 16.7%; ZIKV: 13, 1.4%; and FLAV: 20, 2.1%), and 23 (2.4%) co-infections (DENV/CHIKV: 13, 1.4%; CHIKV/FLAV: 9, 0.9%; and DEN/ZIKV: 1, 0.1%). An additional 133 (14.0%) patients had serological evidence for a recent arboviral infection. Patients with Zika presented rash (69.2%) and pruritus (69.2%) more frequently than those with dengue (37.5% and 31.2%, respectively) and chikungunya (22.9% and 14.7%, respectively) (P&lt;0.001 for both comparisons). Conversely, arthralgia was more common in chikungunya (94.9%) and FLAV/CHIKV (100.0%) than in dengue (59.4%) and Zika (53.8%) (P&lt;0.001). A correct presumptive clinical diagnosis was made for 9-23% of the confirmed patients. Conclusions Arboviral infections are frequent causes of febrile illness. Co-infections are not rare events during periods of intense, concomitant arboviral transmission. Given the challenge to clinically distinguish these infections, there is an urgent need for rapid, point-of-care, multiplex diagnostics.","author":[{"dropping-particle":"","family":"O Silva","given":"Monaíse M","non-dropping-particle":"","parse-names":false,"suffix":""},{"dropping-particle":"","family":"Tauro","given":"Laura B","non-dropping-particle":"","parse-names":false,"suffix":""},{"dropping-particle":"","family":"Kikuti","given":"Mariana","non-dropping-particle":"","parse-names":false,"suffix":""},{"dropping-particle":"","family":"Anjos","given":"Rosângela O","non-dropping-particle":"","parse-names":false,"suffix":""},{"dropping-particle":"","family":"Santos","given":"Viviane C","non-dropping-particle":"","parse-names":false,"suffix":""},{"dropping-particle":"","family":"Gonçalves","given":"Thaiza S F","non-dropping-particle":"","parse-names":false,"suffix":""},{"dropping-particle":"","family":"Paploski","given":"Igor A D","non-dropping-particle":"","parse-names":false,"suffix":""},{"dropping-particle":"","family":"Moreira","given":"Patrícia S S","non-dropping-particle":"","parse-names":false,"suffix":""},{"dropping-particle":"","family":"Nascimento","given":"Leile C J","non-dropping-particle":"","parse-names":false,"suffix":""},{"dropping-particle":"","family":"Campos","given":"Gúbio S","non-dropping-particle":"","parse-names":false,"suffix":""},{"dropping-particle":"","family":"Ko","given":"Albert I","non-dropping-particle":"","parse-names":false,"suffix":""},{"dropping-particle":"","family":"Weaver","given":"Scott C","non-dropping-particle":"","parse-names":false,"suffix":""},{"dropping-particle":"","family":"Reis","given":"Mitermayer G","non-dropping-particle":"","parse-names":false,"suffix":""},{"dropping-particle":"","family":"Kitron","given":"Uriel","non-dropping-particle":"","parse-names":false,"suffix":""},{"dropping-particle":"","family":"Ribeiro","given":"Guilherme S","non-dropping-particle":"","parse-names":false,"suffix":""}],"container-title":"Clinical infectious diseases : an official publication of the Infectious Diseases Society of America","id":"ITEM-16","issued":{"date-parts":[["2018","12","18"]]},"title":"Concomitant transmission of dengue, chikungunya and Zika viruses in Brazil: Clinical and epidemiological findings from surveillance for acute febrile illness.","type":"article-journal","volume":"8"},"uris":["http://www.mendeley.com/documents/?uuid=19a1cdfe-de93-4d0a-8b81-4a1da149d2e1"]},{"id":"ITEM-17","itemData":{"DOI":"10.1111/tmi.13147","ISSN":"13653156","abstract":"OBJECTIVE To estimate the age-specific incidence of symptomatic dengue and chikungunya in Colombia. METHOD A passive facility-based fever surveillance study was conducted among individuals with undifferentiated fever. Confirmatory diagnostics included serological and molecular tests in paired samples, and surveillance's underreporting was assessed using capture-recapture methods. RESULTS Of 839 febrile participants 686 completed the study. There were 33.2% (295/839) dengue infections (51% primary infections), and 35.9% (191/532) of negative dengue cases there were chikungunya cases. On average, dengue cases were younger (median = 18 years) than chikungunya cases (median = 25 years). Thrombocytopaenia and abdominal pain were the main dengue predictors, while presence of rash was the main predictor for chikungunya diagnosis. Underreporting of dengue was 31%; the estimated expansion factors indicate an underreporting rate of dengue cases of threefold for all cases and of almost sixfold for inpatients. CONCLUSIONS These findings highlight the ongoing coexistence of both arboviruses, a distinct clinical profile of each condition in the study area that could be used by clinicians to generate a differential diagnosis, and the presence of underreporting, mostly among hospitalised cases.","author":[{"dropping-particle":"","family":"Carabali","given":"Mabel","non-dropping-particle":"","parse-names":false,"suffix":""},{"dropping-particle":"","family":"Lim","given":"Jacqueline K.","non-dropping-particle":"","parse-names":false,"suffix":""},{"dropping-particle":"","family":"Palencia","given":"Diana C.","non-dropping-particle":"","parse-names":false,"suffix":""},{"dropping-particle":"","family":"Lozano-Parra","given":"Anyela","non-dropping-particle":"","parse-names":false,"suffix":""},{"dropping-particle":"","family":"Gelvez","given":"Rosa Margarita","non-dropping-particle":"","parse-names":false,"suffix":""},{"dropping-particle":"","family":"Lee","given":"Kang Sung","non-dropping-particle":"","parse-names":false,"suffix":""},{"dropping-particle":"","family":"Florez","given":"Janeth P.","non-dropping-particle":"","parse-names":false,"suffix":""},{"dropping-particle":"","family":"Herrera","given":"Victor Mauricio","non-dropping-particle":"","parse-names":false,"suffix":""},{"dropping-particle":"","family":"Kaufman","given":"Jay S.","non-dropping-particle":"","parse-names":false,"suffix":""},{"dropping-particle":"","family":"Rojas","given":"Elsa M.","non-dropping-particle":"","parse-names":false,"suffix":""},{"dropping-particle":"","family":"Villar","given":"Luis Angel","non-dropping-particle":"","parse-names":false,"suffix":""}],"container-title":"Tropical Medicine and International Health","id":"ITEM-17","issue":"11","issued":{"date-parts":[["2018"]]},"page":"1231-1241","title":"Burden of dengue among febrile patients at the time of chikungunya introduction in Piedecuesta, Colombia","type":"article-journal","volume":"23"},"uris":["http://www.mendeley.com/documents/?uuid=f678ae22-dcce-4d51-8828-58c3b74f4c1d"]},{"id":"ITEM-18","itemData":{"DOI":"10.1186/s13104-018-3290-0","ISSN":"1756-0500","author":[{"dropping-particle":"","family":"Sánchez-Carbonel","given":"José","non-dropping-particle":"","parse-names":false,"suffix":""},{"dropping-particle":"","family":"Tantaléan-Yépez","given":"Derek","non-dropping-particle":"","parse-names":false,"suffix":""},{"dropping-particle":"","family":"Aguilar-Luis","given":"Miguel Angel","non-dropping-particle":"","parse-names":false,"suffix":""},{"dropping-particle":"","family":"Silva-Caso","given":"Wilmer","non-dropping-particle":"","parse-names":false,"suffix":""},{"dropping-particle":"","family":"Weilg","given":"Pablo","non-dropping-particle":"","parse-names":false,"suffix":""},{"dropping-particle":"","family":"Vásquez-Achaya","given":"Fernando","non-dropping-particle":"","parse-names":false,"suffix":""},{"dropping-particle":"","family":"Costa","given":"Luis","non-dropping-particle":"","parse-names":false,"suffix":""},{"dropping-particle":"","family":"Martins-Luna","given":"Johanna","non-dropping-particle":"","parse-names":false,"suffix":""},{"dropping-particle":"","family":"Sandoval","given":"Isabel","non-dropping-particle":"","parse-names":false,"suffix":""},{"dropping-particle":"","family":"Valle-Mendoza","given":"Juana","non-dropping-particle":"del","parse-names":false,"suffix":""}],"container-title":"BMC Research Notes","id":"ITEM-18","issue":"1","issued":{"date-parts":[["2018","12","14"]]},"page":"175","publisher":"BioMed Central","title":"Identification of infection by Chikungunya, Zika, and Dengue in an area of the Peruvian coast. Molecular diagnosis and clinical characteristics","type":"article-journal","volume":"11"},"uris":["http://www.mendeley.com/documents/?uuid=3ca8ad1e-d95a-4870-b026-adb8b20e0058"]},{"id":"ITEM-19","itemData":{"DOI":"10.1371/currents.outbreaks.0bf6aeb4d30824de63c4d5d745b217f5","ISSN":"2157-3999","author":[{"dropping-particle":"","family":"Azeredo","given":"Elzinandes Leal","non-dropping-particle":"","parse-names":false,"suffix":""},{"dropping-particle":"","family":"Hoscher Romanholi","given":"Izilyanne","non-dropping-particle":"","parse-names":false,"suffix":""},{"dropping-particle":"","family":"Badolato-Corrêa","given":"Jessica","non-dropping-particle":"","parse-names":false,"suffix":""},{"dropping-particle":"","family":"Cunha","given":"Rivaldo","non-dropping-particle":"","parse-names":false,"suffix":""},{"dropping-particle":"","family":"Barbosa","given":"Luciana Santos","non-dropping-particle":"","parse-names":false,"suffix":""},{"dropping-particle":"","family":"de-Oliveira-Pinto","given":"Luzia Maria","non-dropping-particle":"","parse-names":false,"suffix":""},{"dropping-particle":"","family":"Dal Fabbro","given":"Márcia","non-dropping-particle":"","parse-names":false,"suffix":""},{"dropping-particle":"","family":"Santos","given":"Flavia Barreto","non-dropping-particle":"dos","parse-names":false,"suffix":""},{"dropping-particle":"","family":"Sánchez-Arcila","given":"Juan Camilo","non-dropping-particle":"","parse-names":false,"suffix":""},{"dropping-particle":"","family":"Nunes","given":"Priscila Conrado Guerra","non-dropping-particle":"","parse-names":false,"suffix":""},{"dropping-particle":"","family":"Filippis","given":"Ana Maria","non-dropping-particle":"de","parse-names":false,"suffix":""},{"dropping-particle":"","family":"Souza","given":"Thiara Manuele Alves","non-dropping-particle":"","parse-names":false,"suffix":""}],"container-title":"PLoS Currents","id":"ITEM-19","issued":{"date-parts":[["2018"]]},"title":"Clinical and Laboratory Profile of Zika and Dengue Infected Patients: Lessons Learned From the Co-circulation of Dengue, Zika and Chikungunya in Brazil","type":"article-journal"},"uris":["http://www.mendeley.com/documents/?uuid=37c68539-8a51-4da5-a53c-34db0b33c9a9"]},{"id":"ITEM-20","itemData":{"DOI":"10.1590/0037-8682-0347-2018","ISBN":"0037868203472","ISSN":"1678-9849","author":[{"dropping-particle":"","family":"Vega","given":"Farley Liliana Romero","non-dropping-particle":"","parse-names":false,"suffix":""},{"dropping-particle":"","family":"Bezerra","given":"Juliana Maria Trindade","non-dropping-particle":"","parse-names":false,"suffix":""},{"dropping-particle":"","family":"Said","given":"Rodrigo Fabiano de Carmo","non-dropping-particle":"","parse-names":false,"suffix":""},{"dropping-particle":"da","family":"Gama Neto","given":"Aloysio Nogueira","non-dropping-particle":"","parse-names":false,"suffix":""},{"dropping-particle":"","family":"Cotrim","given":"Emanuela Cardoso","non-dropping-particle":"","parse-names":false,"suffix":""},{"dropping-particle":"","family":"Mendez","given":"Dora","non-dropping-particle":"","parse-names":false,"suffix":""},{"dropping-particle":"","family":"Amâncio","given":"Frederico Figueiredo","non-dropping-particle":"","parse-names":false,"suffix":""},{"dropping-particle":"","family":"Carneiro","given":"Mariângela","non-dropping-particle":"","parse-names":false,"suffix":""}],"container-title":"Revista da Sociedade Brasileira de Medicina Tropical","id":"ITEM-20","issue":"0","issued":{"date-parts":[["2019","1","14"]]},"page":"1-9","title":"Emergence of chikungunya and Zika in a municipality endemic to dengue, Santa Luzia, MG, Brazil, 2015-2017","type":"article-journal","volume":"52"},"uris":["http://www.mendeley.com/documents/?uuid=52baf678-b6ac-4d12-8ee6-b5324039bd0e"]}],"mendeley":{"formattedCitation":"&lt;sup&gt;1–6,8–21&lt;/sup&gt;","plainTextFormattedCitation":"1–6,8–21","previouslyFormattedCitation":"[10,11,20–23,25–30,12–19]"},"properties":{"noteIndex":0},"schema":"https://github.com/citation-style-language/schema/raw/master/csl-citation.json"}</w:instrText>
            </w:r>
            <w:r w:rsidRPr="000A6CBE">
              <w:rPr>
                <w:rFonts w:ascii="Times New Roman" w:hAnsi="Times New Roman"/>
                <w:sz w:val="16"/>
                <w:szCs w:val="16"/>
                <w:lang w:val="en-GB"/>
              </w:rPr>
              <w:fldChar w:fldCharType="separate"/>
            </w:r>
            <w:r w:rsidR="00B77BE7" w:rsidRPr="00B77BE7">
              <w:rPr>
                <w:rFonts w:ascii="Times New Roman" w:hAnsi="Times New Roman"/>
                <w:noProof/>
                <w:sz w:val="16"/>
                <w:szCs w:val="16"/>
                <w:vertAlign w:val="superscript"/>
                <w:lang w:val="en-GB"/>
              </w:rPr>
              <w:t>1–6,8–21</w:t>
            </w:r>
            <w:r w:rsidRPr="000A6CBE">
              <w:rPr>
                <w:rFonts w:ascii="Times New Roman" w:hAnsi="Times New Roman"/>
                <w:sz w:val="16"/>
                <w:szCs w:val="16"/>
                <w:lang w:val="en-GB"/>
              </w:rPr>
              <w:fldChar w:fldCharType="end"/>
            </w:r>
          </w:p>
        </w:tc>
      </w:tr>
      <w:tr w:rsidR="00A8610A" w:rsidRPr="000A6CBE" w14:paraId="0EC106E0" w14:textId="77777777" w:rsidTr="005706DB">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152" w:type="pct"/>
            <w:tcBorders>
              <w:top w:val="nil"/>
              <w:left w:val="nil"/>
              <w:bottom w:val="nil"/>
              <w:right w:val="nil"/>
            </w:tcBorders>
            <w:shd w:val="clear" w:color="auto" w:fill="auto"/>
            <w:vAlign w:val="center"/>
          </w:tcPr>
          <w:p w14:paraId="679546B1" w14:textId="77777777" w:rsidR="00A8610A" w:rsidRPr="000A6CBE" w:rsidRDefault="00A8610A" w:rsidP="005706DB">
            <w:pPr>
              <w:pStyle w:val="MDPI42tablebody"/>
              <w:spacing w:line="480" w:lineRule="auto"/>
              <w:jc w:val="left"/>
              <w:rPr>
                <w:rFonts w:ascii="Times New Roman" w:hAnsi="Times New Roman"/>
                <w:bCs w:val="0"/>
                <w:sz w:val="22"/>
                <w:szCs w:val="22"/>
                <w:lang w:val="en-GB"/>
              </w:rPr>
            </w:pPr>
            <w:r w:rsidRPr="000A6CBE">
              <w:rPr>
                <w:rFonts w:ascii="Times New Roman" w:hAnsi="Times New Roman"/>
                <w:bCs w:val="0"/>
                <w:sz w:val="22"/>
                <w:szCs w:val="22"/>
                <w:lang w:val="en-GB"/>
              </w:rPr>
              <w:t>G/I symptoms</w:t>
            </w:r>
          </w:p>
        </w:tc>
        <w:tc>
          <w:tcPr>
            <w:tcW w:w="894" w:type="pct"/>
            <w:tcBorders>
              <w:top w:val="nil"/>
              <w:left w:val="nil"/>
              <w:bottom w:val="nil"/>
              <w:right w:val="nil"/>
            </w:tcBorders>
            <w:shd w:val="clear" w:color="auto" w:fill="auto"/>
            <w:vAlign w:val="center"/>
          </w:tcPr>
          <w:p w14:paraId="64C5E1FE" w14:textId="77777777"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49.09</w:t>
            </w:r>
          </w:p>
        </w:tc>
        <w:tc>
          <w:tcPr>
            <w:tcW w:w="909" w:type="pct"/>
            <w:tcBorders>
              <w:top w:val="nil"/>
              <w:left w:val="nil"/>
              <w:bottom w:val="nil"/>
              <w:right w:val="nil"/>
            </w:tcBorders>
            <w:shd w:val="clear" w:color="auto" w:fill="auto"/>
            <w:vAlign w:val="center"/>
          </w:tcPr>
          <w:p w14:paraId="167BCA7B" w14:textId="77777777"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37.46</w:t>
            </w:r>
          </w:p>
        </w:tc>
        <w:tc>
          <w:tcPr>
            <w:tcW w:w="909" w:type="pct"/>
            <w:tcBorders>
              <w:top w:val="nil"/>
              <w:left w:val="nil"/>
              <w:bottom w:val="nil"/>
              <w:right w:val="nil"/>
            </w:tcBorders>
            <w:shd w:val="clear" w:color="auto" w:fill="auto"/>
            <w:vAlign w:val="center"/>
          </w:tcPr>
          <w:p w14:paraId="2613982B" w14:textId="77777777"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28.88</w:t>
            </w:r>
          </w:p>
        </w:tc>
        <w:tc>
          <w:tcPr>
            <w:tcW w:w="1136" w:type="pct"/>
            <w:tcBorders>
              <w:top w:val="nil"/>
              <w:left w:val="nil"/>
              <w:bottom w:val="nil"/>
              <w:right w:val="nil"/>
            </w:tcBorders>
            <w:shd w:val="clear" w:color="auto" w:fill="auto"/>
            <w:vAlign w:val="center"/>
          </w:tcPr>
          <w:p w14:paraId="58C16809" w14:textId="1DBF4DE5"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rPr>
            </w:pPr>
            <w:r w:rsidRPr="000A6CBE">
              <w:rPr>
                <w:rFonts w:ascii="Times New Roman" w:hAnsi="Times New Roman"/>
                <w:sz w:val="16"/>
                <w:szCs w:val="16"/>
                <w:lang w:val="en-GB"/>
              </w:rPr>
              <w:fldChar w:fldCharType="begin" w:fldLock="1"/>
            </w:r>
            <w:r w:rsidR="00B77BE7">
              <w:rPr>
                <w:rFonts w:ascii="Times New Roman" w:hAnsi="Times New Roman"/>
                <w:sz w:val="16"/>
                <w:szCs w:val="16"/>
                <w:lang w:val="en-GB"/>
              </w:rPr>
              <w:instrText>ADDIN CSL_CITATION {"citationItems":[{"id":"ITEM-1","itemData":{"DOI":"10.1136/pgmj.2007.066746","ISSN":"00325473","abstract":"OBJECTIVES: To compare the clinical and laboratory features of confirmed cases of Chikungunya and Dengue fever; to validate the clinical diagnosis based on serology. METHODS: Cases with a clinical diagnosis of Chikungunya and Dengue fever were recruited for seroconfirmation during a concurrent epidemic in 2006-07, at the General Hospital, Peradeniya, Sri Lanka. RESULTS: Of 54 patients with fever, serology confirmed 21 with Chikungunya infection, 20 with Dengue infection, and three co-infections, with sensitivity of the clinical diagnosis of 92% for Chikungunya fever and 95% for Dengue fever. The mean age of patients with Chikungunya fever was 45 years (range 21-74 years), and patients with Dengue fever was 30 years (range 15-63 years) (p = 0.005). Sixteen (70%) of Chikungunya fever patients were females, while 15 (71%) of those with Dengue fever were males (p = 0.007). Arthralgia was common to both groups (p = 0.155), while headache and a bleeding tendency were observed more in patients with Dengue fever. Twelve (57%) Chikungunya cases had acute arthritis compared with none in the Dengue group (p = 0.001), lasting mean 6 days (range 1-14 days). They developed chronic arthritic disability (range 1-6 months). Leucopenia was common to both Chikungunya and Dengue fever patients. However, thrombocytopenia was more pronounced in the Dengue patients (mean (SD) platelet count 75 (34)x10(9)/l) than in the Chikungunya patients (117 (70)x10(9)/l) (p = 0.001). In the Chikungunya group there was a positive correlation between duration of the illness and the platelet count (r = 0.181, p = 0.194), but the Dengue group showed a negative correlation (r = -0.309, p&lt;0.001). CONCLUSION: Most of the clinical and laboratory features of patients with Chikungunya and Dengue fever are similar. Arthritis is the pathognomonic sign in patients with Chikungunya fever.","author":[{"dropping-particle":"","family":"Kularatne","given":"S. A.M.","non-dropping-particle":"","parse-names":false,"suffix":""},{"dropping-particle":"","family":"Gihan","given":"M. C.","non-dropping-particle":"","parse-names":false,"suffix":""},{"dropping-particle":"","family":"Weerasinghe","given":"S. C.","non-dropping-particle":"","parse-names":false,"suffix":""},{"dropping-particle":"","family":"Gunasena","given":"S.","non-dropping-particle":"","parse-names":false,"suffix":""}],"container-title":"Postgraduate Medical Journal","id":"ITEM-1","issue":"1005","issued":{"date-parts":[["2009"]]},"page":"342-346","title":"Concurrent outbreaks of Chikungunya and Dengue fever in Kandy, Sri Lanka, 2006-07: A comparative analysis of clinical and laboratory features","type":"article-journal","volume":"85"},"uris":["http://www.mendeley.com/documents/?uuid=fb8a5392-fef1-4ffe-85ab-4d517791fff6"]},{"id":"ITEM-2","itemData":{"DOI":"10.1111/j.1365-3156.2010.02485.x","ISBN":"1365-3156 (Electronic)\\r1360-2276 (Linking)","ISSN":"13602276","PMID":"20214759","abstract":"BACKGROUND: To record and assess the clinical features of chikungunya fever (CHIKF), with a view to enable diagnosis based on clinical criteria rather than costly laboratory procedures in field conditions.\\n\\nMETHODS: As part of a cross-sectional serologic survey conducted in Mayotte after a massive chikungunya outbreak in 2006, we collected data on clinical features of chikungunya infection and assessed the performance and accuracy of clinical case definition criteria combining different symptoms.\\n\\nRESULTS: Of 1154 participants included, 440 (38.1%) had chikungunya-specific IgM or IgG antibodies by enzyme-linked immunosorbent assay (ELISA). Of symptomatic participants, 318 (72.3%) had confirmed chikungunya, the dominant symptoms reported were incapacitating polyarthralgia (98.7%), myalgia (93.1%), backache (86%), fever of abrupt onset (85%) and headache (81.4%). There was a strong linear association between symptomatic infection and age (chi(2) for trend = 9.85, P &lt; 0.001). Only 52% of persons with presumptive chikungunya sought medical advice, principally at public primary health care facilities. The association of fever and polyarthralgia had a sensitivity of 84% (95% CI: 79-87) and a specificity of 89% (95% CI: 86-91). This association allowed to classify correctly 87% (95% CI: 85-89) of individuals with serologically confirmed chikungunya.\\n\\nCONCLUSIONS: Our results suggest that the pair fever and incapacitating polyarthralgia is an accurate and reliable tool for identifying presumptive CHIKF cases in the field. These criteria provide a useful evidence base to support operational syndromic surveillance in laboratory-confirmed chikungunya epidemic settings.","author":[{"dropping-particle":"","family":"Sissoko","given":"Daouda","non-dropping-particle":"","parse-names":false,"suffix":""},{"dropping-particle":"","family":"Ezzedine","given":"Khaled","non-dropping-particle":"","parse-names":false,"suffix":""},{"dropping-particle":"","family":"Moendandzé","given":"Amrat","non-dropping-particle":"","parse-names":false,"suffix":""},{"dropping-particle":"","family":"Giry","given":"Claude","non-dropping-particle":"","parse-names":false,"suffix":""},{"dropping-particle":"","family":"Renault","given":"Philippe","non-dropping-particle":"","parse-names":false,"suffix":""},{"dropping-particle":"","family":"Malvy","given":"Denis","non-dropping-particle":"","parse-names":false,"suffix":""}],"container-title":"Tropical Medicine and International Health","id":"ITEM-2","issue":"5","issued":{"date-parts":[["2010"]]},"note":"-Prompt identification of outbreaks and immediate implementation of appropriate interventions are thus essential for effective control.\n-To this end, the identification of valid case definitions for surveillance systems that will identify accurately the majority of individuals with CHIKF is essential\n-In routine practice in countries with adequate resources, a laboratory diagnosis would be required to assign a confirmed diagnosis of infection in patients with suspected CHIKF. \n-However, in numerous tropical or subtropical countries with middle or low income, CHIKF diagnosis is more challenging (Petti et al. 2006). \n-First, access to laboratory testing is extremely restricted, particularly at the periphery of the health care system. \n-Secondly, in the context of an outbreak, sufficient time or resources for compulsory laboratory confirmation would not be avail- able. \n-Thus validated, simple and practical diagnostic alternatives are needed; in particular, an accurate clinical case definition that may contribute to the successful surveillance during a CHIKF outbreak. \n-To address this issue, we examined the spectrum of clinical features of CHIKF and assessed the performance indicators and accuracy of different criteria for operational case definition in the setting of a community household serologic survey performed after an outbreak of CHIKF in Mayotte\n-Mayotte is a French-administrated territory located in the Comoros archipelago\n-Chikungunya virus (CHIKV) was detected in Mayotte for the first time in April 2005 and a massive outbreak developed in 2006 (Sissoko et al. 2008a)\n-To evaluate the seroprevalence of CHIKV exposure after the epidemic, a household-based cross-sectional serologic survey was performed within 9 months of the peak of the epidemic between November and December 2006\n-A target sample size of at least 850 individuals was determined, assuming a prevalence rate of 25%, a type I error of 0.05, a precision of 5% and a design effect of 3.0, to take into account the cluster sampling design.\n-In a first step, 40 of the 400 clusters provided by the 2002 census blocks were randomly sampled proportionally to popula- tion size. \n-In a second step, 7–12 households (defined as a group of individuals sleeping or eating together) were selected within each cluster using a stereotyped walk from a randomly selected start point.\n-Finally, in each selected household, all adults (aged 15 years and older) and one individual aged &amp;lt;15 years were invited to participate in the survey.\n-All participants completed a face-to-face interview\n-A structured, pre-coded and pre-tested questionnaire was administered by trained interviewers to collect demo- graphic (age, gender) and clinical features of any acute febrile illness consistent with presumptive CHIKF during the epidemic period\n-If a participant with a such clinical features presumptive of CHIKF responded ‘No’or‘I don’t know’ to the question ‘Have you ever had an acute febrile illness between February 1, 2005 and the date of interview?’ were considered as having no episode of acute febrile illness\n-All patients reporting an acute algo-eruptive episode were considered as symptomatic (presumptive diagnosis of CHIKF) and those who did not were considered asymptomatic.\n-Laboratory testing for CHIKV-Antibodies (Ab) was per- formed\n-All serum samples were tested for specific anti-CHIKV immuno- globulin M (IgM) antibodies by IgM-capture enzyme- linked immunosorbent assay (MAC-ELISA) and IgG antibodies by ELISA\n-The IgM and IgG ELISA assays used presented a sensitivity of 96.9% and 95.4% and a specificity of 98.3% and 100%, respectively (Litzba et al. 2008).\n-Each participant was classified as symptomatic or asymp- tomatic and as seropositive or seronegative on the basis of the criteria described previously\n-A symptomatic CHIK patient was an individual with a positive CHIKV-Ab status and with presumptive CHIKF fever considered as true positive (TP). \n-A symptomatic non-CHIK patient was an individual with a negative CHIKV-Ab status with a presumptive CHIKF fever considered as false positive (FP). \n-An asymp- tomatic CHIK was an individual with a positive CHIKV- Ab status without presumptive CHIKF considered as false negative (FN)\n-An asymptomatic non-CHIK patient was an individual with negative CHIKV-Ab status without presumptive CHIKF considered as true negative (TN).\n-Demographic characteristics and clinical features were compared between individuals with Lab-CHIKV-Ab-posi- tive result and negative result\n-Univariate comparison was performed for continuous variables using the unpaired Student’s t-test and for categorical data using the v2 or Fisher exact test\n-All reported signs or symptoms are presented descrip-tively. \n-The most frequently reported symptoms were paired to evaluate the most pertinent combinations of symptoms for diagnosis. \n-The performance of each different clinical case definition (pairs of symptoms) was compared in regard to Lab-CHIKV-Ab seropositivity status. \n-Performance indicators were estimated taking into account TP, TN, FP, FN results. \n-Sensitivity was calculated as TP⁄ (TP + FN), specificity as TN⁄(TN + FP), positive predictive value as TP⁄ (TP + FP) and negative predictive value as TN⁄(FN + TN) (Jaeschke et al. 1994; Greenhalgh 1997)\n-Concurrently, likelihood ratio (LR) and accuracy were computed for each case definition. Positive LR (PLR) for presence of a case definition pattern was computed as [(Sensitivity) ⁄ (1 ) Specificity)]; negative LR (NLR) for the absence of a case definition pattern was calculated as [(1 ) Sensitivity) ⁄ (Specificity)]\n-Accuracy was defined as the proportion of all combinations that were consistent with a correct result according to CHIKV serological status.\n-This latter indicator was calculated as the ratio of (TP + TN) with respect to the number of serological tests performed. \n-All estimates are presented with their 95% confidence intervals (CI).\n-A total of 418 households were surveyed, including 1952 eligible individuals\n-Of these, 1154 participants were recruited after three household visits and consented to be interviewed and to provide a serum sample\n-Of these, 499 (43.2%) were men and 655 were women (56.8%). \n-The mean and median ages were 27.2 and 24.0 years, respec- tively.\n-Participants with lab- confirmed and lab-unconfirmed CHIKV-Ab did not differ significantly with respect to age.\n-A group of 425 individuals (36.8%) reported having an acute febrile illness during the epidemic period compatible with a presumptive diagnosis of CHIKV (symptomatic group); 440 (38.1%) were seropositive for CHIKV-Ab.\n-Of the 440 individuals who were seropositive, 318 (72.3%) were symptomatic compared to 107 of the 714 (15%) seronegative participants (P &amp;lt;0Æ0001).\n-In contrast, 122 of 440 (27.7%) CHIKV-Ab-positive participants were asymptomatic (Table 1).\n-The mean declared duration of initial joint pain was 1.8 weeks (median: 1; range: 1–24 weeks). \n-A complete recovery was reported by 260 (82%) members of this group, whereas 58 (18%) reported either relapse or persistence of polyarthralgia.\n-The clinical symptoms most frequently recalled were incapacitating polyarthralgia (98.7%), myalgia (93.1%), backache (86%), fever of abrupt onset (85%) and headache (81.4%) (Table 2). \n-Other declared manifesta- tions were retro-orbital pain (47.2%), rash (29.9%) and vomiting (25.1%).\n-Among the 107 individuals who declared symptoms compatible with presumptive CHIKF diagnosis and without confirmed infection, incapacitating polyarthralgia (96.3%), myalgia (92.5%) and fever (90.7%) were also the most frequently reported symptoms\n-However, symptoms were generally more frequently reported in positive Lab-CHIKV-Ab subjects than in negative Lab-CHIKV-Ab subjects.\n-Among infected individuals, there was a strong positive association between reporting of symptoms and with age (v2 for trend = 9.85, P &amp;lt;0Æ001) (Figure 1).\n-Being aged 25 years or older was a significant predictor of symptom- atic infection [crude odds ratio, 2Æ14 (95% CI: 1Æ39–3Æ29)].\n-Different pairs of declared clinical symptoms were chosen in function of report frequency. \n-Fever was considered as an invariant sign and paired with one of the four other most frequent partner symptoms. \n-Four clinical patterns were thus retained, namely fever associated with either poly- arthralgia, lombalgia, myalgia or headache.\n-These pairs were tested for association with CHIKV seropositivity\n-Performance indicators for the different pairs of clinical symptoms are presented in Table 4\n-The pair ‘fever and polyarthralgia’ provided the stron-gest diagnostic accuracy, with the highest sensitivity (84%; 95% CI: 79%–87%) and comparable specificity (89%; 95% CI: 86%–91%) to the other combinations, except for the combination of fever with backache, which was more specific (91%; 95% CI: 89%–93%)\n-Adding another symptom to this pair decreased diagnostic accuracy.\n-The greatest diag- nostic accuracy (high PLR and low NLR) was obtained for the pair fever and polyarthralgia (PLR = 7.5, 95% CI: 9.2– 9.2; NLR = 0.18, 95% CI: 0.14–0.24). \n-This symptom combination classified 87% (95% CI: 85%–89%) of subjects accurately with respect to serology. \n-Performance indicators were comparable between children &amp;lt;15 years and adults (data not shown)\n-In this large and well-defined community-based serological survey, we found that the most commonly declared symptoms in individuals seropositive for CHIKV-Ab dur- ing the 2005–2006-outbreak in Mayotte were fever of abrupt onset, headache, incapacitating polyarthralgia, myalgia and lombalgia\n-This study also highlights the proportion of asymp-tomatic serologically confirmed CHIKV infection, which was estimated approximately at 28% and may be as high as 37% in children (&amp;lt;15 years of age) and 33% in young adults (&amp;lt;25 years).\n-This proportion of asymptomatic infection of around one quarter is consistent with that reported previously in the Philippines (Retuya et al. 1998).\n-However, it differs from the reported rates of asymptomatic infections reported in Reunion Island, which were 16.7% in the general population and only 3.2% in French Caucasian policemen (Gerardin et al. 2008; Queyriaux et al. 2008). \n-These discrepancies may be in part related to the fact that the survey in French Caucasian policemen included much older individuals than in our population (median age 40 years vs. 24 years)\n-A linear relationship between age at the time of CHIKV infection and the probability of having symptomatic-disease was observed, and this is the first such report of an association between symptomatic expression of CHIK and age.\n-The seroprevalence of CHIKV was quite similar between young adults (&amp;lt;25 years old) and other age groups, but symptomatic expression of infection was significantly lower in the younger age group\n-Importantly, only a minority of these infections were notified to public health authorities, consistent with previous observations (Sissoko et al. 2008a)\n-These find- ings illustrate the limits of monitoring uniquely such major arboviral outbreaks by laboratory and practice-based surveillance systems (Sanders et al. 1998).\n-Our results support that the pair incapacitating polyarthralgia and fever of abrupt onset is an accurate and reliable tool for the diagnosis of CHIKF in the field\n-Nevertheless, when interpreting these findings, it remains important to keep in mind that other infections may give similar clinical signs and thus, respond to the definition of presumptive CHIKF\n-This study presents certain limitations. First, interviews were conducted several months after the outbreak and recall bias could have influenced self-reported clinical information.\n-Secondly, the presence of anti-CHIKV IgG antibodies could be linked to previous exposure. \n-However, to the best of our knowledge, CHIKV infection was never identified in Mayotte before 2005. \n-Moreover, no other Semliki Forest antigenic serocomplex alphavirus has been identified in Mayotte, ruling out cross-reactivity of serological testing\n-In the context of massive CHIKF outbreaks, the majority of presumptive patients may be identified accurately by standardised clinical criteria. \n-These provide a useful evidence base to support the development and the imple- mentation of syndromic surveillance in the community and the evaluation of patients consulting in a range of health care settings where diagnostic facilities may be limited","page":"600-607","title":"Field evaluation of clinical features during chikungunya outbreak in Mayotte, 2005-2006","type":"article-journal","volume":"15"},"uris":["http://www.mendeley.com/documents/?uuid=a586ef23-4386-4361-be64-b2fda55c0ff9"]},{"id":"ITEM-3","itemData":{"DOI":"10.1371/journal.pntd.0001786","ISBN":"1935-2735 (Electronic)\\r1935-2727 (Linking)","ISSN":"19352727","PMID":"23029573","abstract":"BACKGROUND: Dengue and chikungunya are co-circulating vector-borne diseases with substantial overlap in clinical presentations. It is important to differentiate between them during first presentation as their management, especially for dengue hemorrhagic fever (DHF), is different. This study compares their clinical presentation in Singapore adults to derive predictors to assist doctors in diagnostic decision-making.\\n\\nMETHODS: We compared 117 patients with chikungunya infection diagnosed with reverse transcription-polymerase chain reaction (RT-PCR) with 917 dengue RT-PCR-positive adult patients (including 55 with DHF). We compared dengue fever (DF), DHF, and chikungunya infections by evaluating clinical characteristics of dengue and chikungunya; developing classification tools via multivariate logistic regression models and classification trees of disease etiology using clinical and laboratory factors; and assessing the time course of several clinical variables.\\n\\nFINDINGS: At first presentation to hospital, significantly more chikungunya patients had myalgia or arthralgia, and fewer had a sore throat, cough (for DF), nausea, vomiting, diarrhea, abdominal pain, anorexia or tachycardia than DF or DHF patients. From the decision trees, platelets &lt;118 × 10(9)/L was the only distinguishing feature for DF versus chikungunya with an overall correct classification of 89%. For DHF versus chikungunya using platelets &lt;100 × 10(9)/L and the presence of bleeding, the overall correct classification was 98%. The time course analysis supported platelet count as the key distinguishing variable.\\n\\nINTERPRETATION: There is substantial overlap in clinical presentation between dengue and chikungunya infections, but simple clinical and laboratory variables can predict these infections at presentation for appropriate management.","author":[{"dropping-particle":"","family":"Lee","given":"Vernon J.","non-dropping-particle":"","parse-names":false,"suffix":""},{"dropping-particle":"","family":"Chow","given":"Angela","non-dropping-particle":"","parse-names":false,"suffix":""},{"dropping-particle":"","family":"Zheng","given":"Xiaohui","non-dropping-particle":"","parse-names":false,"suffix":""},{"dropping-particle":"","family":"Carrasco","given":"Luis R.","non-dropping-particle":"","parse-names":false,"suffix":""},{"dropping-particle":"","family":"Cook","given":"Alex R.","non-dropping-particle":"","parse-names":false,"suffix":""},{"dropping-particle":"","family":"Lye","given":"David C.","non-dropping-particle":"","parse-names":false,"suffix":""},{"dropping-particle":"","family":"Ng","given":"Lee Ching","non-dropping-particle":"","parse-names":false,"suffix":""},{"dropping-particle":"","family":"Leo","given":"Yee Sin","non-dropping-particle":"","parse-names":false,"suffix":""}],"container-title":"PLoS Neglected Tropical Diseases","id":"ITEM-3","issue":"9","issued":{"date-parts":[["2012"]]},"title":"Simple Clinical and Laboratory Predictors of Chikungunya versus Dengue Infections in Adults","type":"article-journal","volume":"6"},"uris":["http://www.mendeley.com/documents/?uuid=d56e9c63-dcee-48c7-b527-12366297dfd9"]},{"id":"ITEM-4","itemData":{"DOI":"10.4269/ajtmh.2012.11-0704","ISSN":"0002-9637","abstract":"Chikungunya virus (CHIKV) and dengue virus (DENV) are circulating individually in the state of West Bengal, India. However, after 1965 the dual-infection caused by both viruses had not been recorded until 2010. In 2010, an investigation of the febrile cases was carried out to confirm the involvement of both viruses simultaneously. A total of 550 blood samples were tested for the detection of immunoglobulin M (IgM) antibody against both CHIKV and DENV. Serology by the enzyme-linked immunosorbent assay method confirmed that 131 (23.8%) and 104 (18.9%) patients had IgM antibody against CHIKV and DENV, respectively, whereas 68 (12.4%) had IgM antibodies against both CHIKV and DENV. Fever, joint pain, rashes, headache, myalgia, and nausea/vomiting are the common features in the case of both monotypic and dual-infection. Severe arthralgia and swelling of joints were common only in CHIKV-positive cases and abdominal pain was mainly associated with DENV infection. Diarrhea was reported only by the dual-infected patients (16.2%).","author":[{"dropping-particle":"","family":"Taraphdar","given":"Debjani","non-dropping-particle":"","parse-names":false,"suffix":""},{"dropping-particle":"","family":"Sarkar","given":"Arindam","non-dropping-particle":"","parse-names":false,"suffix":""},{"dropping-particle":"","family":"Mukhopadhyay","given":"Bansi B.","non-dropping-particle":"","parse-names":false,"suffix":""},{"dropping-particle":"","family":"Chatterjee","given":"Shyamalendu","non-dropping-particle":"","parse-names":false,"suffix":""}],"container-title":"The American Journal of Tropical Medicine and Hygiene","id":"ITEM-4","issue":"4","issued":{"date-parts":[["2012","4","1"]]},"page":"720-723","title":"A Comparative Study of Clinical Features between Monotypic and Dual Infection Cases with Chikungunya Virus and Dengue Virus in West Bengal, India","type":"article-journal","volume":"86"},"uris":["http://www.mendeley.com/documents/?uuid=a8d76074-d682-43bf-8641-042e032577f8"]},{"id":"ITEM-5","itemData":{"DOI":"10.1016/j.jcv.2012.10.019","ISBN":"1873-5967 (Electronic)\\r1386-6532 (Linking)","ISSN":"13866532","PMID":"23201456","abstract":"Background: Chikungunya virus (CHIKV) and dengue virus (DENV) co-circulate in areas endemic with the Aedes mosquito vectors. Both viruses cause similar illnesses which may be difficult to distinguish clinically. CHIKV is also associated with persistent arthralgia. Objectives: To compare and describe factors which differentiate between DENV and CHIKV infections on presentation; and to describe predictors of persistent arthralgia in CHIKV patients. Study design: Patients aged &gt;14 years diagnosed with acute CHIKV and DENV infections in Kuala Lumpur, Malaysia were retrospectively identified. Clinical and laboratory data were obtained from medical records, and compared. CHIKV patients were telephoned 15-24 months later and interviewed about persistent symptoms. Logistic regression analysis was performed. Results: A total of 53 CHIKV and 113 DENV patients were included. CHIKV patients were older and more likely to be female. CHIKV was independently associated with arthralgia and rash, while DENV was associated with myalgia, raised aspartate transaminase, and leucopaenia. Forty CHIKV patients were followed up, with a median duration of self-reported arthralgia of 3 months (range, 0-24 months). Eighteen (45%) had persistent arthralgia beyond 4 months, for which age &gt;40 years was an independent predictor. At 1 year, 9 (22.5%) patients had arthralgia. Conclusion: In Kuala Lumpur, selected clinical and laboratory predictors help to distinguish between DENV and CHIKV infections. Persistent arthralgia was a frequent sequel of CHIKV infection in this cohort. ?? 2012 Elsevier B.V..","author":[{"dropping-particle":"","family":"Mohd Zim","given":"M.A.","non-dropping-particle":"","parse-names":false,"suffix":""},{"dropping-particle":"","family":"Sam","given":"I.-C.","non-dropping-particle":"","parse-names":false,"suffix":""},{"dropping-particle":"","family":"Omar","given":"S.F. Syed","non-dropping-particle":"","parse-names":false,"suffix":""},{"dropping-particle":"","family":"Chan","given":"Y.F.","non-dropping-particle":"","parse-names":false,"suffix":""},{"dropping-particle":"","family":"AbuBakar","given":"S.","non-dropping-particle":"","parse-names":false,"suffix":""},{"dropping-particle":"","family":"Kamarulzaman","given":"A.","non-dropping-particle":"","parse-names":false,"suffix":""}],"container-title":"Journal of Clinical Virology","id":"ITEM-5","issue":"2","issued":{"date-parts":[["2013","2"]]},"note":"-Both CHIKV and DENV are transmitted by the mosquito vectors Aedes aegypti and Ae. albopictus. \n-Both diseases cause similar presentations, with fever, myalgia, headache, arthralgia, and rash. \n-Both viruses potentially co-circulate in the same Aedes-endemic areas.7 \n-As these are mainly developing countries where facilities for virological diagnosis are often limited, the ability to clinically differentiate between the two diseases assumes greater impor- tance, in view of their different clinical courses and outcomes\n-As there are conflicting reports on how common persistent arthralgia is, further follow-up data from different cohorts would be useful.\n-This study aimed to compare and describe factors which would help differentiate between DENV and CHIKV infections on presen- tation.\n-A secondary objective was to ascertain the rate and describe predictors of persistent arthralgia in CHIKV patients\n-Patients aged &amp;gt;14 years with acute CHIKV and DENV infections confirmed by the diagnostic virology laboratory from April 2008 to July 2009 were retrospectively iden- tifie\n-Two DENV cases were randomly selected for each CHIKV case identified\n-Confirmed CHIKV infections had a positive culture, pos- itive PCR detection of the E1 gene,11 or positive IgM by indirect immunofluorescence.4 As\n-We used a positive viral culture as specific confirmation of acute DENV infection, as a sin- gle positive dengue IgM may also indicate infection up to several months ago\n-Cultures were performed using Vero (African green monkey kidney) and C6/36 (Ae. albopictus) cells, and identified with polyclonal anti-CHIKV or monoclonal anti-DENV antibodies\n-For follow-up, CHIKV patients were contacted by telephone in\n2011\n-For this study, persistent arthralgia was defined as the presence of self- reported pain more than 4 months after the acute illness\n-For univariate analysis, Mann–Whitney U tests were used for contin- uous variables, and Fisher’s exact or chi-squared tests were used for categorical variables. \n-Logistic regression analysis was carried out for two separate outcomes: first, to predict either DENV or CHIKV infection; and second, to predict CHIKV patients with persis- tent arthralgia.\n-Univariate logistic regression was initially carried out for selected variables, based on previous studies and biological plausibility. \n-Odds ratio (OR) and 95% confidence intervals (CI) were calculated. \n-Those variables significant at p &amp;lt; 0.2 were entered into the multivariate regression model, and retained based on the likeli- hood ratio test\n-The final model was then tested for collinearity, and assessed with the Hosmer and Lemeshow goodness-of-fit test and calculation of the area under the receiver operating characteristic curve\n-A total of 60 patients with confirmed CHIKV and 120 patients with confirmed DENV were identified from laboratory records\n-A total of 53 CHIKV patients and 113 DENV patients were therefore included in the study\n-For CHIKV, 35 patients were diagnosed by IgM, 12 by PCR, and 17 by culture, or a combina- tion of these. \n-The predominant DENV serotypes were DENV1 (46, 40.7%) and DENV2 (46, 40.7%), followed by DENV3 (20, 17.7%) and DENV4 (1, 0.9%).\n-Compared to DENV patients, CHIKV patients were signifi- cantly older and more likely to be female\n-There were 82 (72.6%) admissions in the DENV group, and only 12 (22.6%) in the CHIKV group (?2 = 36.6, p &amp;lt; 0.001)\n-The 5 most frequently reported presenting symptoms in CHIKV patients were fever (96.2%), arthralgia (96.2%), rash (58.5%), myalgia (32.1%), and headache (22.6%). \n-DENV patients commonly reported fever (96.4%), myalgia (74.3%), nausea/vomiting (66.4%), headache (57.5%), and diarrhoea (39.8%)\n-On univariate analysis, DENV patients were more likely to have headache, nausea/vomiting, diarrhoea, and myalgia; while CHIKV patients were more likely to report rash and arthral- gia\n-CHIKV patients had significantly lower aspartate transaminase levels (AST; 114.0 vs. 144.9 U/L, p &amp;lt; 0.001), higher white cell counts\n(5.9 vs. 2.9 ×109/L, p &amp;lt; 0.001), and higher platelet counts (200.9 vs. 78.5 × 109/L, p = 0.001)\n-On multivariate analysis, CHIKV was associated with arthralgia (OR 159.0, 95% CI 17.7–1430.1) and rash (OR 4.4, 95% CI 1.1–17.8); and absence of myalgia (OR 0.04, 95% CI 0.01–0.2), absence of raised AST (OR 0.09, 95% CI 0.02–0.4), and absence of leucopaenia (OR 0.09, 95% CI 0.02–0.4)\n-This model had satisfactory fit (?2 = 5.3, p = 0.72) and discrimination (area under the curve = 0.97, 95% CI 0.95–0.99, p &amp;lt; 0.001)\n-At a predicted probability cut-off value of 0.5, this model had a sensitivity of 88.7%, specificity of 96.3%, positive predictive value of 92.2%, negative predictive value of 94.5%, positive likeli- hood ratio of 24.0, and negative likelihood ratio of 0.12\n-Patients with CHIKV were then telephoned for follow-up interviews, a mean duration of 20 ± 2 months (range, 15–24 months) after the initial illness\n-Out of 53 CHIKV patients, 40 patients\nwere interviewed.\n-At the time of interview, 31 (77.5%) were pain- free, while 9 (22.5%) still had arthralgia, of which 6 had mild pain and 3 had moderate pain\n-In 17 (42.5%) patients, arthralgia affected at least one daily activity for &amp;lt;30 days, 20 (50%) patients were affected for 30–90 days, and 3 (7.5%) were affected for &amp;gt;90 days\n-The median self-reported duration of arthralgia was 3 months (range, 0–24 months), with 18 (45.0%) of the patients reporting persistent arthralgia beyond 4 months, and 9/40 (22.5%) beyond 1 year\n-Only age &amp;gt;40 years was shown to be an independent predictor (OR 8.0, 95% CI 1.5–43.4).\n-Gender, pre-existing rheuma- tological condition, and presence of arthritis, number of joints involved, and severe pain during acute illness were not significantly associated with persistent arthralgia\n-Studies comparing adult patients with DENV or CHIKV are few, due to the previous relative rarity of CHIKV and its occurrence in countries with historically limited diagnostic capacity\n-We found demographic differences between patients with DENV or CHIKV. \n-CHIKV patients were older, as seen in other sites.2,14,15\n-CHIKV likely affected people across all ages, with the older, more severely affected patients more likely to seek medical care than younger, milder cases\n-This may explain the apparent age disparity between the two sets of patients seen in this study\n-It is not clear why there were more males and non-Malaysians with DENV, and more females with CHIKV\n-The differing relative roles of Ae. aegypti and Ae. albopictus in transmitting DENV and CHIKV, and factors such as biting habits and geographical distribution, may contribute to the epidemiological differences between the two dis- eases in urban centres\n-For differentiating between the two diseases, we found that arthralgia and rash were associated with CHIKV, while myalgia, raised AST and leucopaenia were associated with DENV\n-Arthral- gia was seen in 96.2% of our CHIKV patients and 30.1% of DENV patients, and strongly predicted CHIKV, as in Singapore,14 France,19 and Thailand.20,21\n-However, in Sri Lanka2 and Gabon,22 high rates of arthralgia were reported in 67–84% of DENV patients, making arthralgia unhelpful as a distinguishing feature\n-Raised AST and leucopaenia have been previously associated with DENV,14 but we did not find thrombocytopaenia to predict DENV as reported by others.14,19\n-A large study from Gabon concluded that the two diseases were clinically indistinguishable.22\n-Although follow-up studies are hard to compare due to differ- ent definitions of persistent arthralgia and duration of follow-up, the wide variations reported, even within the same country, likely reflects differences in population genetics, cultural and behavioural factors, and possibly viral virulence\n-We found that age &amp;gt;40 years predicted chronic arthralgia.\n-Older age is consistently described as a risk factor in other stud- ies across settings.8,10,24,27 \n-Defects in regulation of the immune response leading to persisting inflammation may underlie this.29 \n-Other reported associated factors include severe initial joint pain,10 longer duration of acute symptoms,24 pre-existing osteoarthritis,10 and female gender.30\n-","page":"141-145","publisher":"Elsevier B.V.","title":"Chikungunya infection in Malaysia: Comparison with dengue infection in adults and predictors of persistent arthralgia","type":"article-journal","volume":"56"},"uris":["http://www.mendeley.com/documents/?uuid=8405f246-cf3a-476a-b33c-820e099ba747"]},{"id":"ITEM-6","itemData":{"DOI":"10.1371/journal.pntd.0002004","ISBN":"1935-2735 (Electronic)\\r1935-2727 (Linking)","ISSN":"19352735","PMID":"23350006","abstract":"BACKGROUND: Chikungunya virus (CHIKV) is responsible for acute febrile polyarthralgia and, in a proportion of cases, severe complications including chronic arthritis. CHIKV has spread recently in East Africa, South-West Indian Ocean, South-Asia and autochthonous cases have been reported in Europe. Although almost all patients are outpatients, medical investigations mainly focused on hospitalised patients.\\n\\nMETHODOLOGY/PRINCIPAL FINDINGS: Here, we detail clinico-biological characteristics of Chikungunya (CHIK) outpatients in Reunion Island (2006). 76 outpatients with febrile arthralgia diagnosed within less than 48 hours were included by general practitioners during the CuraChik clinical trial. CHIK was confirmed in 54 patients and excluded in 22. A detailed clinical and biological follow-up was organised, that included analysis of viral intrahost diversity and telephone survey until day 300. The evolution of acute CHIK included 2 stages: the 'viral stage' (day 1-day 4) was associated with rapid decrease of viraemia and improvement of clinical presentation; the 'convalescent stage' (day 5-day 14) was associated with no detectable viraemia but a slower clinical improvement. Women and elderly had a significantly higher number of arthralgia at inclusion and at day 300. Based on the study clinico-biological dataset, scores for CHIK diagnosis in patients with recent febrile acute polyarthralgia were elaborated using arthralgia on hands and wrists, a minor or absent myalgia and the presence of lymphopenia (&lt;1G/L) as major orientation criteria. Finally, we observed that CHIKV intra-host genetic diversity increased over time and that a higher viral amino-acid complexity at the acute stage was associated with increased number of arthralgia and intensity of sequelae at day 300.\\n\\nCONCLUSIONS/SIGNIFICANCE: This study provided a detailed picture of clinico-biological CHIK evolution at the acute phase of the disease, allowed the elaboration of scores to assist CHIK diagnosis and investigated for the first time the impact of viral intra-host genetic diversity on the disease course.","author":[{"dropping-particle":"","family":"Thiberville","given":"Simon Djamel","non-dropping-particle":"","parse-names":false,"suffix":""},{"dropping-particle":"","family":"Boisson","given":"Veronique","non-dropping-particle":"","parse-names":false,"suffix":""},{"dropping-particle":"","family":"Gaudart","given":"Jean","non-dropping-particle":"","parse-names":false,"suffix":""},{"dropping-particle":"","family":"Simon","given":"Fabrice","non-dropping-particle":"","parse-names":false,"suffix":""},{"dropping-particle":"","family":"Flahault","given":"Antoine","non-dropping-particle":"","parse-names":false,"suffix":""},{"dropping-particle":"","family":"Lamballerie","given":"Xavier","non-dropping-particle":"de","parse-names":false,"suffix":""}],"container-title":"PLoS Neglected Tropical Diseases","id":"ITEM-6","issue":"1","issued":{"date-parts":[["2013"]]},"note":"-Although almost all CHIK patients are outpatients, most clinical and laboratory investigations of CHIK focused on hospitalised patients (i.e. mostly with severe presentations that represented a very small proportion of total infections) [9,10,11,12]\n-Our attempts to describe the clinical and biological features of chikungunya acute disease took advantage of data collected during the CuraChik clinical trial, performed on Reunion Island during the 2006 Indian Ocean outbreak [13]. \n-CuraChik provided a unique opportunity to collect detailed clinical and biological information from CHIKV infected patients with the most common forms of clinical presentation, recruited by general practitioners.\n-Objectives: \n-(i) We aimed to provide a precise clinical and biological description of acute laboratory-confirmed CHIKV infection in outpatients and some information regarding follow-up until day 300.\n-(ii) We also compared CHIKV positive and negative patients recruited on the basis of clinical presentation with acute febrile arthralgia during an epidemic period.\n-(iii) We finally performed a comprehensive comparative analysis of intra-host viral genetic diversity\n-Curachik (http:// clinicaltrials.gov/ct2/show/NCT00391313) was a randomised double blind, placebo-controlled, prospective trial aiming at evaluating the efficacy and safety of chloroquine as therapeutic treatment of CHIK\n-This trial included adult patients (18–65 years old, men and women), who volunteered to take part in the study, residing in Reunion Island, having a typical presentation of acute CHIK (defined by acute febrile arthralgia) diagnosed within less than 48 hours\n-Clinical data were collected from three sources: -(i) a daily auto- questionnaire from day 1 (D1) to day 14 (D14); \n-(ii) three consultations with a GP on D1, day 7 (D7) (mean 6.4, SD=1.4) and day 25 (D25) (mean 26.5, SD=9.8); \n-(iii) a telephone questionnaire on day 100 (D100) (mean 130.5, SD=28.1) and day 300 (D300) (mean 300.7, SD=13.8).\n-Biological data were collected from the analysis of blood samples on D1, D3, D6 and D16\n-The extraction of nucleic acids and CHIKV specific RT-PCR [15] were carried out from all samples (D1, D3, D6 and D16)\n-Tests for the presence of CHIKV- specific immunoglobulin G (IgG) and IgM were performed at D1, D6 and D16 by an indirect immunofluorescence assay\n-The case definition of CHIKV positive patients relied on the association of a CHIKV specific positive RT-PCR on D1 and seroconversion on D16. \n-CHIK negative patients tested negative for CHIKV genome on D1 and showed no evidence of seroconversion on D16\n-Ten patients with a variety of clinical and biological presentations and a positive CHIKV RT-PCR diagnostic test were selected within the placebo subgroup\n-The extraction of nucleic acids was performed from D1 and D3 sera\n-For all patients (n=10), a 692-nucleotide fragment within the E1 gene (positions 10138–10829) was amplified using the high fidelity Eppendorf One-Step RT-PCR kit and primers CV1F (59-CTATCGCTTGATTACATCACG-39) and CV1R (59-CGCTTCCGGTATGTCGATG-39). \n-This fragment includes amino acidsspanning position E1/226.\n-Analysis was also performed for samples collected at D3 for 2 patients still viraemic at this time\n-An average of 45 clones per serum sample was sequenced directly from the plasmid using the T7 promoter primer (5'-CCCTATAGTGAGTCGTATTA-3')\n-Differences in nucleotide and protein sequences were analysed according to different clinical, biological or demographic parameters.\n-For the analysis of intra-host genetic diversity, the sequence of each clone was compared to all other clones for each human serum. \n-The percentage of variable nucleotide sites (number of variable nt sites/ number of nt sites), of nucleotide mutations (number of nt mutation/number of nt sequenced), and of mutant clones (number of clones with mutation/total number of clones) was calculated, as well as the p nt, p aa, dN, dS and dN/dS parameters\n-To assess factors\nrelating to clinical presentation and laboratory abnormality during CHIK on D1 and D300, we performed univariate analysis, for qualitative factors with Fisher’s exact test and for continuous factors using the Mann Whitney nonparametric test\n-Correlations were assessed using the Spearman nonparametric test\n-Following the Mickey and Greenland approach [22], variables with P-values ,0,2 were retained and entered into backwards stepwise multivariate linear regression models (logistic, Gaussian or Poisson regression depending on the dependent variable, respective percentage, continuous or count variable), following the Mickey and Greenland approach [22].\n-The standard deviation (SD) and 95% confidence interval (CI) of the odds ratio (OR) (logistic regression), the linear regression coefficient (b) (Gaussian regres- sion) and the Standardized Incidence Ratio (SIR, Poisson regression) were estimated\n-To compare the intra-host diversity and the available clinical and laboratory data, we performed correlation analyses using the Spearman nonparametric test\n-Finally, we evaluated the possibility of generating a diagnostic score of CHIK on the first day of monitoring, by comparing the clinical and biological features of CHIKV positive and negative samples. \n-Any factor for which a Pearson’s chi2 or Fisher test was ,0.2, was included in multivariate analysis (hierarchical log-linear model) to study the adjusted relationship between different variables and their interactions. \n-Sensitivities (Se), specificities (Sp), predictive values - positive (PPV) and negative (NPV) - were estimated and yielded a Receiver Operating Characteristic (ROC) curve and the area under the curve (AUC)\n-Amongst 76 patients included at D1, the diagnosis of CHIKV was confirmed in 54 patients (CHIKV+ve patients) and excluded in 22 patients (CHIKV2ve patients).\n-By contrast, only the patients who received the placebo (27 CHIKV+ve and 13 patients CHIKV2ve, placebo group) were used to describe the evolution of the disease.\n-Amongst CHIKV+ve patients (54 patients), the mean age was 40 years old, the sex ratio (m/f) was 1.7\n-The average time between symptom onset and inclusion was 1.2 days (ranging between 0–2, SD=0.595)\n-The most common presenting clinical symptom was a febrile poly-arthralgia (16 joints on average, out of 34 on the proposed diagram, SD=10, median=17) with an intensity assessed as important (among 4 categories: absent, minimal, moderate, important) in 46.3%\n-Arthralgia was symmetrical (i.e., bilateral) in 53.7% of cases and small joints were more frequently affected (hands 79.6%, wrist 72.2%, ankles 68.5%, knees 61.1%, lumbar 46.3%, shoulders 48.1%, feet 42.6%, cervix 38.9%, elbows 25.9%)\n-General symptoms were most often recorded as headache (72%), asthenia (76%), myalgia (74%) and chills (83%).\n-Few other signs were noted: dermatological signs (28%), digestive disorders such as nausea/vomiting (44%), diarrhoea (22%) and dysgeusia (13%) (Figure 1).\n-Quality of life (assessed by visual analogical scales (VAS)) was severely impacted with the capacity to perform normal activities, health status and quality of sleep assessed on average at 33/100 (SD=26), 28/100 (SD=25) and 27/100 (SD=13), respectively. \n-More than half of the patients scored ,30/100 in all aspects of quality of life evaluation (Figure 2)\n-Demographic and biological data were compared as functions of clinical presentation at D1 using multivariate analysis. \n-A higher number of arthralgic joints was independently associated with women (p,0.001, SIR=1.361, CI (1.191;1.554)), with an increase of age (p,0.001, SIR=1.017, CI (1.011;1.022)) and a decrease of leukocytosis (p,0.001, SIR=0.881 CI(0.841;0.923)). \n-Patients with important arthralgia were significantly older than others (p,0.05, OR=1.073, CI (1.013;1.136)) and associated with a shorter time between onset of symptom and inclusion (p,0.05, OR=0.288, CI (0.071;0.764))\n-Lymphopenia was frequent at inclusion (94% of cases)\n-Thrombocytopenia was noted in 24% of cases and neutropenia in 33% of cases\n-Abnormal liver function (ALT and AST) was found in 14% and 28% respectively.\n-C Reactive Protein (CRP) was &amp;gt;15 mg/L in 82% of cases, &amp;gt;50 mg/L in 33% and &amp;gt;100 mg/L in 12% (Table 1).\n-The average viral load at D1 was 1.26109 (3.76105–1.461010, SD=2.36109 RNA copies/ml).\n-In multivariate analysis, a lower lymphocytosis was associated with a shorter time between onset of symptoms and inclusion (p=0.053, b=0.249, CI(20.03;0.502)) and a higher viral load (p,0.05, b=20.144, CI(20.284;20.004)). \n-A higher viral load was associated with an increase of age (p,0.05, b=0.024, CI(0.001;0.047)) and a decrease of delay of inclusion (p,0.05, b=20.608, CI(21.093;20.124)).\n-There was no hospitalisation during the 14-day follow-up and two clinical stages of evolution were observed (Figures 2 and 3):\n-From D1 to D4, a rapid improvement was observed (the percentage of patients with arthralgia decreased from 98% to 68%, the average number of arthralgic joints decreased from 16 to 9 (SD=8,7), VAS quality of life scores increased more than twice and the percentage of VAS ,50/100 decreased from 83% to 19%).\n-From D5 until D14, the evolution was slower (68% of patient still suffered from arthralgia on D14 with an average number of 6 painful joints per person (SD=7,2), VAS quality of life was assessed at 82/100 on average, with less than 5% of VAS ,50).\n-At the last medical visit (D25), 36% of patients reported residual asthenia; 65% reported arthralgia (corresponding to 71% with sporadic and 57% with permanent arthralgia respectively) while 44% and 32% of patients were assessed by GPs as recovered or improved in condition respectively\n-The number of patients with positive viraemia decreased from 54 (100%) on D1 to 21 (39.6%) on D3 and the average viral load was 6.42 (4.43 to 9, SD=1.19, log10 copies/ml).\n-At D6, all viral loads were negative\n-At D16, there was neither lymphopenia nor thrombocytopenia, while neutropenia and abnormal liver function persisted in 12% and 7% of patients respectively. \n-CRP was &amp;gt;5 mg/L in 12% of cases\n-During the D300 telephone interview, 5 out of 26 patients who could be contacted (19.2%) considered that they had not completely recovered; 6/26 (23%) declared residual arthralgia (7 joints on average, SD=5.3); morning stiffness was assessed in 4/6 (66.7%) cases but arthralgia was always related to joint activity\n-In univariate analysis, patients who did not report recovery at D300 were older (p,0.05, 52.80612.61 vs 35.62610.56) and more frequently women (p,0.05, women 60.0% (3/5); men 9.5% (2/21))\n-Patients who reported persistent arthralgia at D300 were older (p,0.01, 51.33611.84 vs 35.20610.65) and had a higher number of arthralgic joints at D1 (p,0.05, 23.5066.75 vs 12.2569.86)\n-In multivariate analysis, the number of painful joints at D300 was higher for women (p=0.065, SIR=1.841, CI (0.963;3.520)) and increased with age (p,0.001, SIR=1.142, CI (1.103;1.183)).\n-In univariate analysis, CHIKV+ve patients had:\n-(i) more frequent pain in small upper joints (wrists, W) (p,0.01, OR=4.55, CI(1.59;13.04)), metacarpophalangeal (MCP) (p,0.01, OR=4.13, CI(1.45;11.74), proximal interphalangeal (PIP) (p,0.05, OR=3.14 CI(1.13;8.77)),\n-(ii) more frequently minor or absent myalgia (MYOPAIN) (p,0.01, OR=5.22, CI(1.56;17.48))\n-(iii) more frequently lymphopenia (,1G/L)(p,0.0001, OR=15.64, CI(4.35;56.25)).\n-CHIKV+ve and CHIKV2ve patients were not statistically different for the impact on quality of life at the acute stage.\n-Finally, the probability (p) of having been infected by CHIKV has been estimated, using logistic regression, as follows: p=1/(1+exp(4.139)6exp(23.6666lymphopenia)6exp(21.9406MCP+)6exp(22.3416W+)6exp(22.7006MYOPAIN)). \n-Each co- variate was validated if equal to 1, otherwise 0. \n-Tested on our cohort, the ROC curve had an AUC=0.93 (p,0.001), with Se=90%, Sp=85%, PPV=94% and NPV=77% using a 0.579 probability threshold value\n-Similarly, we could calculate a clinical score relying only on clinical symptoms (i.e., excluding lymphopenia) : p=1/(1+exp (1.609)6exp(21.4506MCP+)6exp(21.7326W+)6exp(22.0446 MYOPAIN)). \n-Tested on our cohort, the ROC curve had an AUC=0.81 (p,0.001) and with Se=76%, Sp=73%, PPV=87% and NPV=55% using a 0.717 probability threshold value\n-Noticeably, in both scores, the variable Handpain (pain on MCP and/or PIP) could be used instead of the MCP variable with similar results\n-Finally, these results were used to propose a clinical and clinico- biological score usable in ambulatory practice by GPs (see on Figure 4).\n-To investigate the intra-host genetic diversity of CHIKV we sequenced, on average, 45 clones/serum (41–57) within the E1 gene (Table 2). \n-For the 10 D1 sera, the average proportion of mutant clones observed was 35.6%, the mutations occurred in 10 (1.4%) to 27 (3.9%) sites of the 692 nucleotides sequenced and the average proportion of non- synonymous mutations was 73.2%. \n-Forty-eight (24%) mutations were observed more than once (41 twice, 7 in three clones). \n-The transition/transversion ratio was 5.8 (219:38). \n-The average dN/dS ratio (that illustrates selective pressure [23]), was 1.03 and 0.16 at the intra-host and inter-host level, respectively. \n-Over a total of 519 clones studied, the A226V mutation was found in all but one clone (99.8%)\n-Analysis of CHIKV intra-host genetic diversity was conducted according to demographic, clinical and biological data (Table 2). The major findings were:\n-(i) An increased percentage of mutant clones and average p aa and dN was significantly correlated with an increased delay between onset of disease and inclusion (p=0.045 for % of mutant clones, p,0.001 for p aa and dN).\n-(ii) A high viral load at D1 was significantly correlated with a low intra-host diversity (p,0.01 for % of mutant clones, % of nt mutations, % of variable nt sites and p nt, p,0.05 for dS).\n-(iii) A comparison of intra-host genetic diversity based on sequential serum at D1 and D3 from the same patients (nu 304 and nu4002) revealed an increase of genetic diversity over time (Table 2).\n-(iv) From the D300 telephone interview, intensity of sequelae and an increased number of reported arthralgia were significantly correlated with a higher amino-acid diversity at inclusion (p aa, dN; p,0.05)\n-These outpatients represent ‘standard’, ‘mild’, clinical presentations (the basis for inclusion was a recent presentation associating fever and arthralgia), which did not require hospitalisation or specific treatment for complications\n-Such patients represent the majority of cases: the proportion of hospitalised patients during the CHIKV 2005–2006 outbreak in Reunion Island was estimated to be 0.3% [12] whilst the majority of medical investigations were dedicated to hospitalised patients\n-The unique aspect of the current study relies on the detailed clinical and virological follow-up of such patients. It included laboratory confirmation of CHIKV infection (based on RT-PCR and seroconversion), a clinical follow-up at the acute phase (associating daily auto-questionnaires and medical consultations), and late assessments (by telephone until day 300). \n-The study took place at the end of the outbreak (i.e., the enrolment was performed by practitioners who had previously managed approximately one third of the population infected by the virus), and there is no evidence that another arbovirus (e.g. dengue virus) has been circulating in Reunion Island during this period\n-This study has obvious limitations. Firstly, a low patient count: 54 patients, with a confirmed CHIKV infection, was studied on day 1 (inclusion), but the follow-up was performed for only 27 of these patients\n-The clinical presentation of CHIK at inclusion conformed with the canonical presentation previously reported in Reunion Island and in the recent Indian reports, which included fever and symmetrical poly- arthralgia [9,10,34,35,36,37,38]. \n-However, this simplistic associ- ation (fever+polyarthralgia) seems to perform modestly for the specific diagnosis of CHIK: in a retrospective serologic survey of the CHIK outbreak in Mayotte Island [28], the PPV was as low as 74%. \n-In our study, despite the great recent clinical experience of general practitioners, the PPV was similar (71%). \n-We proposed a very simple and purely clinical score (Figure 4) which reached 87% PPV in our population (i.e., outpatient 18 to 60 years old, examined before the second day of illness). \n-For convenience, results were categorised as ‘probable’, ‘possible’ and ‘not probable’.\n-Viral load at D1 significantly increased with age but no relationship with clinical presentation or co-morbidity could be identified.\n-In contrast with previous studies dedicated to hospitalised patients [9,41], we did not identify a relationship between the level of CRP and transaminases, a reduction of the polymorphonuclear neutrophil level or other biological abnormalities, and the intensity and number of arthralgia or the quality of life at D1\n-Lymphopenia constituted an important clue for the diagnosis of CHIK as illustrated by our clinico-biological score (Figure 4)\n-Data indicated that the acute disease includes 2 distinct stages:\n-(i) the first (D1–D4, ‘viral stage’) was associated with viraemia, i.e., clinical symptoms that reflect the viral ‘burst’ and the initiation of innate immunity, associated with high levels of\npro-inflammatory cytokines [42,43,44] such as interferon-a and IL-6 but also IL-1Ra, IL-12, IL-15, IP-10 and MCP-1\n-(ii) From day 5 to day 14 (‘convalescent stage’), all patients had no detectable viraemia, but improvement was slower, considering both quality of life scores (Figure 2) or rheumatic parameters (Figure 3a, 3b and supporting information figure S1 and movie S1).\n-Previous reports [44] showed that, by day 10, a number of inflammatory mediators (including interferon-a, IL-6, IL-1Ra, IL-12, IL-15, IP-10 and MCP-1) had significantly decreased, at least in patients with initial high viraemia.\n-The final outcome (complete clinical recovery or persistent pain and chronic joint inflammation) appears likely to depend upon a series of genetic, viral and immunologic factors that operate at the acute and convalescent stages.\n-Here, in agreement with the clinical pattern observed on Reunion Island, patients with a high number of arthralgic joints at disease onset reported more frequently persistent arthralgia at D300\n-The early and convalescent immune response may be, in addition to putative yet uncharacterised viral factors, modulated by innate (genetic) and acquired factors.\n-The latter certainly include age, which appears in many studies to be a major determinant of the clinical presentation and outcome\n-Here, we found that an increase of age was an independent risk factor for symptomatic illness at the time of disease onset (number and intensivity of joint pains) and at D300 (number of cases with persistent arthralgia).\n-Genetic factors presumably trigger different immune responses which may account for the inter-individual and inter-ethnic variability of clinical presentation. \n-Amongst them, gender is of specific interest\n-A single report mentioned a higher susceptibility of males, to CHIKV infection [52] but globally, previously published data suggest that symptomatic CHIK is more frequent in women [35,38].\n-The interplay between the immune response and viral evolution most probably constitutes an important issue for disease outcome\n-We observed that CHIKV was represented in serum by a variety of closely related genomes and that genetic diversity increased over time and was correlated with the decrease of viral load.\n-These data are consistent with a mechanism in which acute infection produced an accumulation of mutations over time (resulting in an increased intra-host genetic diversity), associated with a lower number of virions and, possibly, an increased potential for persistence\n-Interestingly, we found that a higher amino-acid complexity at the acute stage was associated with increased reporting of arthralgia and intensity of sequelae at D300. \n-This may indicate that the immunological processes associated with the initial viraemia decline or are partly circumvented, thus enhancing the opportu- nity for onset of virus persistence and long term clinical complications\n-Altogether, these data are consistent with the hypothesis that CHIKV displays increased intra-host diversity which may be associated with prolonged viraemia, higher organ viral load and an increased risk of chronic disease\n-Our results appear more closely related to previous reports on the relationship between intra-host genetic diversity, fitness and virulence in the examples of chronic infections by induced HIV or HCV [56,57].","title":"Chikungunya Fever: A Clinical and Virological Investigation of Outpatients on Reunion Island, South-West Indian Ocean","type":"article-journal","volume":"7"},"uris":["http://www.mendeley.com/documents/?uuid=54e4c36f-928b-4b2e-a321-06f40829b842"]},{"id":"ITEM-7","itemData":{"DOI":"10.1371/journal.pntd.0004199","ISBN":"10.1371/journal.pntd.0004199","ISSN":"19352735","PMID":"26580074","abstract":"Local transmission of Chikungunya virus (CHIKV) was first documented in Trinidad and Tobago (T&amp;T) in July 2014 preceding a large epidemic. At initial presentation, it is difficult to distinguish chikungunya fever (CHIKF) from other acute undifferentiated febrile illnesses (AUFIs), including life-threatening dengue disease. We characterised and compared dengue virus (DENV) and CHIKV infections in 158 patients presenting with suspected dengue fever (DF) and CHIKF at a major hospital in T&amp;T, and performed phylogenetic analyses on CHIKV genomic sequences recovered from 8 individuals. The characteristics of patients with and without PCR-confirmed CHIKV were compared using Pearson's χ2 and student's t-tests, and adjusted odds ratios (aORs) and 95% confidence intervals (CIs) were determined using logistic regression. We then compared signs and symptoms of people with RT-qPCR-confirmed CHIKV and DENV infections using the Mann-Whitney U, Pearson's χ2 and Fisher's exact tests. Among the 158 persons there were 8 (6%) RT-qPCR-confirmed DENV and 30 (22%) RT-qPCR-confirmed CHIKV infections. Phylogenetic analyses showed that the CHIKV strains belonged to the Asian genotype and were most closely related to a British Virgin Islands strain isolated at the beginning of the 2013/14 outbreak in the Americas. Compared to persons who were RT-qPCR-negative for CHIKV, RT-qPCR-positive individuals were significantly more likely to have joint pain (aOR: 4.52 [95% CI: 1.28-16.00]), less likely to be interviewed at a later stage of illness (days post onset of fever-aOR: 0.56 [0.40-0.78]) and had a lower white blood cell count (aOR: 0.83 [0.71-0.96]). Among the 38 patients with RT-qPCR-confirmed CHIKV or DENV, there were no significant differences in symptomatic presentation. However when individuals with serological evidence of recent DENV or CHIKV infection were included in the analyses, there were key differences in clinical presentation between CHIKF and other AUFIs including DF, which can be used to triage patients for appropriate care in the clinical setting.","author":[{"dropping-particle":"","family":"Sahadeo","given":"Nikita","non-dropping-particle":"","parse-names":false,"suffix":""},{"dropping-particle":"","family":"Mohammed","given":"Hamish","non-dropping-particle":"","parse-names":false,"suffix":""},{"dropping-particle":"","family":"Allicock","given":"Orchid M.","non-dropping-particle":"","parse-names":false,"suffix":""},{"dropping-particle":"","family":"Auguste","given":"Albert J.","non-dropping-particle":"","parse-names":false,"suffix":""},{"dropping-particle":"","family":"Widen","given":"Steven G.","non-dropping-particle":"","parse-names":false,"suffix":""},{"dropping-particle":"","family":"Badal","given":"Kimberly","non-dropping-particle":"","parse-names":false,"suffix":""},{"dropping-particle":"","family":"Pulchan","given":"Krishna","non-dropping-particle":"","parse-names":false,"suffix":""},{"dropping-particle":"","family":"Foster","given":"Jerome E.","non-dropping-particle":"","parse-names":false,"suffix":""},{"dropping-particle":"","family":"Weaver","given":"Scott C.","non-dropping-particle":"","parse-names":false,"suffix":""},{"dropping-particle":"","family":"Carrington","given":"Christine V.F.","non-dropping-particle":"","parse-names":false,"suffix":""}],"container-title":"PLoS Neglected Tropical Diseases","id":"ITEM-7","issue":"11","issued":{"date-parts":[["2015"]]},"note":"-CHIKV exists as a single serotype thought to confer life-long immunity in recovered indi-\nviduals\n-There is, however, sufficient variation to discern three genotypes, namely the enzootic West African (WAf), and East /Central/South African (ECSA), and the epidemic Asian geno- types\n-The ECSA recently gave rise to the Indian Ocean Lineage (IOL) responsible for epidem- ics in the Indian Ocean islands, mainland India and Europe beginning in 2004 [5]\n-The expansion of this lineage has been attributed to adaptive mutations in the E1 and E2 envelope glycoproteins that provide a fitness advantage in Aedes albopictus without reducing fitness in A. aegypti [6] and permit rapid lineage diversification [7][8].\n-In light of the dramatic re-emergence of CHIKV in Asia, the intensity of global travel and\nthe widespread prevalence of A. aegypti and A. albopictus, the emergence of CHIKV in the Americas was long anticipated [9].\n-In this study we report the genetic charac- terisation of CHIKV and compare clinical, laboratory and epidemiological characteristics of patients with and without confirmed CHIKV or dengue virus (DENV) infections who pre- sented at a major hospital in Trinidad, during an acute undifferentiated febrile illness (AUFI) surveillance study.\n-Study participants were enrolled at the Adult Primary Care Facility (APCF) of the Eric Wil- liams Medical Sciences Complex (EWMSC) during the period of December 25th 2013 to November 5th 2014\n-Indi- viduals presenting at the APCF on study days with suspected dengue fever (DF) or CHIKF were eligible for enrollment\n-Specifically, patients were eligible for enrollment if they were\nfebrile (having an axillary temperature of?38°C) or had a reported history of fever within the last 7 days, accompanied by one or more of the following symptoms commonly associated with DF and CHIKF: headache, nausea, vomiting, diarrhoea, aches and pains, eye pain, evidence of haemorrhagic manifestation, rash, joint pain and swollen joints.\n-At presentation and enrollment, whole blood was collected in non-additive and/or ethylene- diaminetetraacetic acid (EDTA) containing blood collection tubes and a questionnaire eliciting relevant demographic and clinical information, medical and recent travel history, and risk fac- tors for exposure to mosquito bites was administered\n-Nucleic acid extraction was performed\n-Nucleic acid samples were screened and serotyped for DENV-1-4 using the DENV multiplex RT-qPCR assay\n-Screening for CHIKV was carried out using the RT-qPCR general assay\n-For ten samples with low Ct values in RT-qPCR assays, viral RNA was extracted\n-First and second strand synthesis, adapter ligation and amplification of the library were performed\n-Cluster formation of the library DNA templates was performed\n-Paired end 50 base sequencing by synthesis was performed\n-Cluster density per lane was 820–940 k/mm2 and post-filter reads ranged from 148–218\nmillion per lane\n-Base call conversion to sequence reads was performed\n-Reads were filtered for quality and adapter sequences were removed, then viral contigs were assembled\n-Assembled contigs were checked using bowtie2 to align reads to the contigs [25] followed by visualization\n-Newly generated CHIKV genomic sequences along with sequences from Genbank representing all three genotypes were aligned\n-Sequences were trimmed to 11,259 nucleotides at the boundaries of the open reading frames (ORFs) so that ambiguous alignment of the 5’ and 3’ untranslated regions was excluded from analyses\n-The final data set comprised of 74 of these complete coding sequences from 23 countries isolated during 1953–2014 (S1 Table).\n-The best-fit model for subsequent analyses (GTR+G4) was selected\n-Phylogenetic trees were inferred under this model using the maximum-likelihood (ML) method in the PhyML program online [33] and the maximum clade credibility (MCC)\n-The analysis ran in duplicate for 50 million generations with 10% removed as burnin, and the convergence of parameters were assessed by calculating the effective sample size (ESS&amp;gt;200)\n-Panbio Dengue IgM and IgG Capture ELISA (Brisbane, Australia) were used to screen sera for the presence of DENV-specific antibodies\n-Samples were designated as positive for dengue-specific IgM if both duplicates returned a value of&amp;gt;11 Panbio Units and as negative at&amp;lt;9 Panbio Units\n-Samples were designated as positive for dengue-specific IgG if both duplicates returned a value of&amp;gt;22 Panbio Units and as negative at&amp;lt;18 Panbio Units\n-According to the manufacturer (due to the detection thresholds for the two assays), the\npresence of detectable levels of IgM (in the absence of detectable IgG) indicates a probable recent primary infection with DENV, while the presence of detectable levels of IgG indicates probable recent secondary dengue virus infection\n-The manufacturers note that IgM levels in a secondary infection may be undetectable by the assay. \n-Thus IgM+/IgG- result was interpreted as evidence of a probable recent primary DENV infection, and both IgM+/IgG+ and IgM-/IgG + results were interpreted as probable recent\n-Euroimmum Chikungunya IgM Capture ELISA (Leubeck, Germany) was used to screen sera and plasma for the presence of CHIKV-specific IgM antibodies secondary DENV infections\n-Samples were designated as positive for CHIKV-specific IgM if both duplicates returned a\nvalue of&amp;gt;1.1 and as negative at&amp;lt;0.8\n-The outcome for analysis was having a confirmed infection with CHIKV, defined as a positive result on RT-qPCR. \n-Bivariable associations with a confirmed CHIKV infection were determined using the student’s t-test for continuous variables and the Pearson’s chi-square or Fisher’s exact test for categorical variables\n-All variables with a p-value less than or equal to 0.10 were considered in the final multivariable model, which was determined using binary logistic regression using a forward stepwise selection procedure (entry: 5%, exit: 10%).\n-Adjusted odds ratios (aORs) and 95% confidence intervals (CIs) are reported\n-To compare the symptomatic presentation for RT-qPCR positive DENV and CHIKV, a\nbivariable analysis was performed using the Mann-Whitney Utest for continuous variables and the Pearson’s chi-square or Fisher’s exact test for categorical variables\n-Positive predictive values (PPVs), negative predictive values (NPVs), and the sensitivity,\nspecificity and likelihood ratios of different combinations of clinical features used to distin- guish confirmed and probable DF and CHIKF from other AUFIs were also calculated\n-Combi- nations used to differentiate DF from CHIKF were also compared\n-For both CHIKF and DF these values were calculated using confirmed cases (RT-PCR positive for virus) and probable recent cases (ELISA positive for IgM/IgG antibodies)\n-There were 158 patients who met the inclusion criteria for AUFI and agreed to participate in the study\n-Of these, the median age was 32, ranging from 16–88 years. \n-Half (50%) of the patients were male and, of those with complete data on ethnicity, the majority were Afro- (33%), Indo-(31%) Trinidadian or Mixed (26%) (S2 Table)\n-Just under a third (30%) had received greater than a secondary level of education, and most (69%) were employed\n-Twenty-two percent reported having had laboratory-confirmed DF previously, 25% reported that others in their household had been febrile in the two weeks prior to their interview, 55% reported storing water at home and, while 15% reported having screened windows at home, most (80%) reported a history of mosquito bites at their place of residence\n-At interview, themost commonly reported symptoms were headache (83%), weakness (67%), joint pain (65%) andmuscle pain (65%)\n-Seventeen percent reported some degree of haemorrha- gicmanifestations and 22%reported a rash (S2 Table). \n-Thirty (19%) of the 158 individuals were positive for CHIKV on RT-qPCR.\n-Additionally, 27 (17%) of the 158 individuals were positive by ELISA for anti-CHIKV IgMantibodies, including 6 of those persons positive by RT-qPCR for CHIKV. \n-Eight of the 158 individuals (5.1%) were confirmed as DENV-positive by RT-qPCR (Fig 1)\n-Using the combined RT-qPCR and ELISA results, 4.8% (n = 6) were designated as “confirmed current DENV infections” of which three were primary infections (i.e. IgM+/IgG-) and three were secondary infections (IgM+/IgG +), 18.4% (n = 23) were “probable recent primary DENV infections”, 42.4% (n = 53) were “probable recent secondary DENV infections” and 3.2% (n = 4) were equivocal.\n-In total 66% (n = 82) had evidence of a current or probable recent DENV infection (S3 Table).\n-On bivariable analyses (Table 1 &amp;amp; S4 Table), patients with RT-qPCR confirmed CHIKV infec- tion (CHIKV+; n = 30) were significantly more likely to report joint pain (83%, p = 0.020) than individuals who were RT-qPCR-negative for CHIKV (not CHIKV+) but were less likely to have travelled outside of Trinidad in the 2 weeks prior to interview (17%, p = 0.044), or to have reported laboratory-confirmed dengue previously (7%, p = 0.026). \n-They were also more likely to have presented to the APCF earlier (mean days post onset of fever: 2.39 [CHIKV+] vs. 3.33 [not CHIKV+], p = 0.021) and had lower mean white blood cell counts (6.52 [CHIKV+] vs. 8.36x103/μl [not CHIKV+], p = 0.016)\n-In addition to the above variables, the following also met the criteria for inclusion in the multivariable model: marital status (p = 0.054), nationality (p = 0.080), number of days post onset of illness (p = 0.032), rash (p = 0.084), sore throat (p = 0.015), and abdominal pain (p = 0.006).\n-The following variables were considered in the final multivariable model: marital status, joint pain, rash, days post onset of fever and white blood cell count\n-As shown in Table 2, those who had confirmed CHIKV infection were significantly more likely to have reported joint pain (aOR: 4.52, 95% CI: 1.28–16.00), and significantly less likely to be inter- viewed at a later stage of illness (days post onset of fever—aOR: 0.56, 95% CI: 0.40–0.78) and have a lower white blood cell count (aOR: 0.83, 95% CI: 0.71–0.96)\n-Among the 38 patients positive by RT-qPCR for CHIKV (n = 30) or DENV (n = 8), there were no significant differences in clinical presentations (p&amp;gt;0.05) between those with CHIKV and those with DENV (Table 3 and S5 Table). \n-However, when compared to DENV, persons with CHIKV more often reported joint pain (83% vs. 50%, p = 0.071) and rash (33% vs. 0%, p = 0.082), and less often reported abdominal pain (7% vs. 38%, p = 0.053). \n-Patients with DENV had significantly lower median white blood cell count (3.50 vs. 6.00 x103/μl, p = 0.028) and platelet (PLT) counts (1.47 vs. 2.39x105/μl, p = 0.022).\n-The clinical features joint pain and white blood cell count&amp;lt;7 x103/μl were selected as they were significant on bivariable analysis\n-For DF, PLT count&amp;lt;150 x103/ μl and abdominal pain were also selected as patients with confirmed DENV infection were more likely to display/ report these symptoms than persons with confirmed CHIKV infection\n-Similarly for CHIKF rash was included as patients with confirmed CHIKV infection were more likely to report this sign than persons with confirmed DENV infection (Table 4).\n-Individually none of the clinical features was able to efficiently differentiate DF or CHIKF\nfrom other AUFIs\n-However the combination of rash, joint pain and white blood cell count&amp;lt;7 x103/μl was most efficiently able to differentiate CHIKF from other AUFIs\n-This combination had a PPV and NPV of 77% and 96% respectively\n-The three parameters combined had a sensitivity of 94% and a specificity of 84%\n-Furthermore the positive and negative likelihood ratios were 5.9 and 0.1 respectively (Table 4)\n-None of the combinations tested was overall able to efficiently differentiate between DENV and CHIKV. \n-The combination that performed the best was rash, joint pain and white blood cell count&amp;lt;7 x103/μl with a PPV and NPV of 58% and 95% respectively as well as a sensitivity of 88% and a specificity of 78% (Table 5).\n-Complete genome sequences for CHIKV were determined directly from RNA isolated from the sera of 8 individuals\n-The most closely related Asian sequences circulated between 2012 and 2013 in China, the Philippines and Micronesia\n-None of the four single adaptive mutations in E1 (A226V) and E2 (K252Q; K233E; L210Q) or the synergistic adaptive mutations in E2/E3 (R198Q/S18F) that confer a fitness advantage for IOL strains in A. albopictus [6,8,40,41] were detected.\n-Of the 158 individuals enrolled in the study CHIKV was detected by RT-qPCR in 19% (n = 30). \n-Anti-CHIKV IgM antibodies were detected in 6 of the 30 individuals and in 21 indi- viduals who tested negative for CHIKV by RT-qPCR\n-Therefore 51 individuals (32.3%) had evidence of infection with CHIKV\n-Our results confirm that the etiologic CHIKV strain in Trinidad belongs to the Asian geno-\ntype and is nearly a direct descendent of the BVI strain isolated in January 2014 [11], with which it shares over 99.9% nucleotide sequence identity across the two ORFs.\n-The data presented arose froma febrile surveillance study for which the initial focus was\nDENV, however with the emergence of CHIKV in the Americas, specific screening for CHIKV using RT-qPCR was included. Amongst\n-Amongst the 158 participants, only 8 were RT-qPCR positive for DENV\n-However based on the subset of samples (n = 125) that underwent both RT-qPCR and complete ELISA testing, a total of 82 (66%) had evidence of a current or recent DENV infections\n-Our findings suggest that persons with confirmed CHIKV infection (i.e. RT-qPCR-positive\nfor CHIKV) visited the APFC roughly one day earlier than those without RT-qPCR evidence of CHIKV.\n-The extent of leucopenia in the those confirmed CHIKV cases was less than observed in the 88 individuals with confirmed DENV infection (i.e. positive for DENV by RT-qPCR), who had significantly lower white blood cell and platelet counts than individuals with confirmed CHIKV infection\n-We investigated the feasibility of using combinations of clinical features as a\nmeans of differentiating between individuals with confirmed and probable CHIKF (i.e. with evidence of CHIKV infection by PCR and / or ELISA) and individuals with confirmed and recent probable DF. \n-The combination rash, joint pain and white blood cell count&amp;lt;7 x103/μl was most efficient with a PPV and NPV of 77% and 96% respectively and, a sensitivity and specificity of 94% and 84% respectively\n-Rash, joint pain and white blood cell count&amp;lt;7 x103/μl together were also most efficient at differentiating CHIKF from other AUFIs.\n-In this case the combination had a PPV and NPV of 58% and 95% respectively and, a sensitivity and specificity of 88% and 78% respectively.\n-Considering the mean PLT count was lower (&amp;lt;150 x 103/μl) in individuals positive for DENV by RT-qPCR, a profile using these 4 clinical features might be suitable as a means of differentiating between those with CHIKV infection and those with DENV infection\n-Our study confirms the presence of Asian genotypeCHIKV in Trinidad and identi- fies symptoms that distinguish individuals with acute fevers who are viraemic forCHIKV from those who are CHIKV negative by RT-qPCR, and identifies laboratory and clinical features that distinguish between those who are viraemic forCHIKV versusDENV","page":"1-18","title":"Molecular Characterisation of Chikungunya Virus Infections in Trinidad and Comparison of Clinical and Laboratory Features with Dengue and Other Acute Febrile Cases","type":"article-journal","volume":"9"},"uris":["http://www.mendeley.com/documents/?uuid=08bf1199-b1a8-4ec5-8d25-e540e89abdc1"]},{"id":"ITEM-8","itemData":{"DOI":"10.1093/cid/ciw589","ISSN":"15376591","abstract":"Background. Zika virus (ZIKV), chikungunya virus (CHIKV), and dengue virus (DENV) cocirculate in Nicaragua. In this study, we sought to compare the quantified viremia and clinical presentation of patients infected with 1 or more of these viruses. Methods. Acute-phase serum samples from 346 patients with a suspected arboviral illness were tested using a multiplex real-time reverse-transcription polymerase chain reaction for ZIKV, CHIKV, and DENV. Viremia was quantitated for each detected virus, and clinical information from request forms submitted with each sample was recorded. Results. A total of 263 patients tested positive for 1 or more viruses: 192 patients tested positive for a single virus (monoinfec-tions) and 71 patients tested positive for 2 or all 3 viruses (coinfections). Quantifiable viremia was lower in ZIKV infections compared with CHIKV or DENV (mean 4.70 vs 6.42 and 5.84 log 10 copies/mL serum, respectively; P &lt; .001 for both comparisons), and for each virus, mean viremia was significantly lower in coinfections than in monoinfections. Compared with patients with CHIKV or DENV, ZIKV patients were more likely to have a rash (P &lt; .001) and less likely to be febrile (P &lt; .05) or require hospitalization (P &lt; .001). Among all patients, hospitalized cases had higher viremia than those who did not require hospitalization (7.1 vs 4.1 log10 copies/mL serum, respectively; P &lt; .001). Conclusions. ZIKV, CHIKV, and DENV result in similar clinical presentations, and coinfections may be relatively common. Our findings illustrate the need for accurate, multiplex diagnostics for patient care and epidemiologic surveillance.","author":[{"dropping-particle":"","family":"Waggoner","given":"Jesse J.","non-dropping-particle":"","parse-names":false,"suffix":""},{"dropping-particle":"","family":"Gresh","given":"Lionel","non-dropping-particle":"","parse-names":false,"suffix":""},{"dropping-particle":"","family":"Vargas","given":"Maria Jose","non-dropping-particle":"","parse-names":false,"suffix":""},{"dropping-particle":"","family":"Ballesteros","given":"Gabriela","non-dropping-particle":"","parse-names":false,"suffix":""},{"dropping-particle":"","family":"Tellez","given":"Yolanda","non-dropping-particle":"","parse-names":false,"suffix":""},{"dropping-particle":"","family":"Soda","given":"K. James","non-dropping-particle":"","parse-names":false,"suffix":""},{"dropping-particle":"","family":"Sahoo","given":"Malaya K.","non-dropping-particle":"","parse-names":false,"suffix":""},{"dropping-particle":"","family":"Nuñez","given":"Andrea","non-dropping-particle":"","parse-names":false,"suffix":""},{"dropping-particle":"","family":"Balmaseda","given":"Angel","non-dropping-particle":"","parse-names":false,"suffix":""},{"dropping-particle":"","family":"Harris","given":"Eva","non-dropping-particle":"","parse-names":false,"suffix":""},{"dropping-particle":"","family":"Pinsky","given":"Benjamin A.","non-dropping-particle":"","parse-names":false,"suffix":""}],"container-title":"Clinical infectious diseases : an official publication of the Infectious Diseases Society of America","id":"ITEM-8","issue":"12","issued":{"date-parts":[["2016"]]},"page":"1584-1590","title":"Viremia and Clinical Presentation in Nicaraguan Patients Infected With Zika Virus, Chikungunya Virus, and Dengue Virus","type":"article-journal","volume":"63"},"uris":["http://www.mendeley.com/documents/?uuid=106a498f-7483-444c-be3b-a8bd25fb322b"]},{"id":"ITEM-9","itemData":{"DOI":"10.1371/journal.pntd.0004636","author":[{"dropping-particle":"","family":"Romero","given":"Carolina","non-dropping-particle":"","parse-names":false,"suffix":""},{"dropping-particle":"","family":"Zogbi","given":"Heruza","non-dropping-particle":"","parse-names":false,"suffix":""},{"dropping-particle":"","family":"Carvalho","given":"Marilia Sá","non-dropping-particle":"","parse-names":false,"suffix":""},{"dropping-particle":"","family":"Souza","given":"Rogerio Valls","non-dropping-particle":"de","parse-names":false,"suffix":""},{"dropping-particle":"","family":"Calvet","given":"Guilherme Amaral","non-dropping-particle":"","parse-names":false,"suffix":""},{"dropping-particle":"","family":"Brasil","given":"Patrícia","non-dropping-particle":"","parse-names":false,"suffix":""},{"dropping-particle":"","family":"Filippis","given":"Ana Maria Bispo","non-dropping-particle":"de","parse-names":false,"suffix":""},{"dropping-particle":"","family":"Bressan","given":"Clarisse da Silveira","non-dropping-particle":"","parse-names":false,"suffix":""},{"dropping-particle":"de","family":"Mendonça","given":"Marco Cesar Lima","non-dropping-particle":"","parse-names":false,"suffix":""},{"dropping-particle":"","family":"Alves","given":"Simone Sampaio","non-dropping-particle":"","parse-names":false,"suffix":""},{"dropping-particle":"","family":"Wakimoto","given":"Mayumi","non-dropping-particle":"","parse-names":false,"suffix":""},{"dropping-particle":"","family":"Lupi","given":"Otilia","non-dropping-particle":"","parse-names":false,"suffix":""},{"dropping-particle":"","family":"Sequeira","given":"Patrícia Carvalho","non-dropping-particle":"de","parse-names":false,"suffix":""},{"dropping-particle":"","family":"Nogueira","given":"Rita Maria Ribeiro","non-dropping-particle":"","parse-names":false,"suffix":""},{"dropping-particle":"","family":"Quintana","given":"Marcel de Souza Borges","non-dropping-particle":"","parse-names":false,"suffix":""},{"dropping-particle":"","family":"Nobre","given":"Aline","non-dropping-particle":"","parse-names":false,"suffix":""},{"dropping-particle":"","family":"Jaenisch","given":"Thomas","non-dropping-particle":"","parse-names":false,"suffix":""},{"dropping-particle":"","family":"Lourenço-de-Oliveira","given":"Ricardo","non-dropping-particle":"","parse-names":false,"suffix":""},{"dropping-particle":"","family":"Siqueira","given":"André Machado","non-dropping-particle":"","parse-names":false,"suffix":""}],"container-title":"PLOS Neglected Tropical Diseases","id":"ITEM-9","issue":"4","issued":{"date-parts":[["2016"]]},"page":"e0004636","title":"Zika Virus Outbreak in Rio de Janeiro, Brazil: Clinical Characterization, Epidemiological and Virological Aspects","type":"article-journal","volume":"10"},"uris":["http://www.mendeley.com/documents/?uuid=b3c0228d-1590-4746-b385-fa1ddec45b4a"]},{"id":"ITEM-10","itemData":{"DOI":"10.4269/ajtmh.16-0122","ISBN":"1476-1645 (Electronic)\\r0002-9637 (Linking)","ISSN":"00029637","PMID":"27527629","abstract":"Chikungunya virus (CHIKV) spread rapidly throughout the Caribbean region in 2014, and the first serologically confirmed case was seen in Grenada in July. This study investigated the outbreak of CHIKV in Grenada to identify the distinguishing clinical manifestations and the symptoms that corresponded the closest with serological test results. Sera were tested by IgM enzyme-linked immunosorbent assay and polymerase chain reaction to distinguish between cases positive or negative for CHIKV. Of 493 cases, 426 (86%) tested positive for CHIKV. The diagnostic decision rule, \"Define as CHIKV positive a patient presenting with joint pain and any combination of fever, body pain, or rash,\" produced the closest agreement (85%) with the serological test results (Cohen's kappa, k = 0.289, P value &lt; 0.001). When laboratory facilities are not available for diagnostic confirmation, syndromic surveillance using these four symptoms could be useful to define cases during a CHIKV outbreak when CHIKV is the predominant circulating arbovirus. Copyright © 2016 by The American Society of Tropical Medicine and Hygiene.","author":[{"dropping-particle":"","family":"Macpherson","given":"Calum","non-dropping-particle":"","parse-names":false,"suffix":""},{"dropping-particle":"","family":"Noël","given":"Trevor","non-dropping-particle":"","parse-names":false,"suffix":""},{"dropping-particle":"","family":"Fields","given":"Paul","non-dropping-particle":"","parse-names":false,"suffix":""},{"dropping-particle":"","family":"Jungkind","given":"Donald","non-dropping-particle":"","parse-names":false,"suffix":""},{"dropping-particle":"","family":"Yearwood","given":"Katherine","non-dropping-particle":"","parse-names":false,"suffix":""},{"dropping-particle":"","family":"Simmons","given":"Monika","non-dropping-particle":"","parse-names":false,"suffix":""},{"dropping-particle":"","family":"Widjaja","given":"Susana","non-dropping-particle":"","parse-names":false,"suffix":""},{"dropping-particle":"","family":"Mitchell","given":"George","non-dropping-particle":"","parse-names":false,"suffix":""},{"dropping-particle":"","family":"Noel","given":"Dolland","non-dropping-particle":"","parse-names":false,"suffix":""},{"dropping-particle":"","family":"Bidaisee","given":"Satesh","non-dropping-particle":"","parse-names":false,"suffix":""},{"dropping-particle":"","family":"Myers","given":"Todd E.","non-dropping-particle":"","parse-names":false,"suffix":""},{"dropping-particle":"","family":"LaBeaud","given":"A. Desiree","non-dropping-particle":"","parse-names":false,"suffix":""}],"container-title":"American Journal of Tropical Medicine and Hygiene","id":"ITEM-10","issue":"4","issued":{"date-parts":[["2016"]]},"note":"-7 months after the introduction of CHIKV to the Caribbean island of Saint Martin, the seroprevalence rate on the island was estimated to be nearly 17% with 39% of infected persons being asymp- tomatic indicating the disease can circulate inconspicuously throughout the region.20\n-Anticipating the imminent arrival of CHIKV into Grenada in 2014 and since no local CHIKV laboratory diagnostic facil- ities existed, a collaborative link was established between St. George’s University School of Medicine and the Naval Infec- tious Diseases Diagnostic Laboratory (NIDDL) at the Naval Medical Research Center in the United States\n-CHIKV transmission was confirmed in Grenada, and an explosive outbreak lasted for 13 weeks from mid-July to mid-October 2014\n-On the basis of cases observed during the outbreak, the 3-fold objectives of this study were to:\n-1. describe the demographic attributes of patients suspected to be CHIKV infected,\n-2. determine whether the CHIKVand dengue virus (DENV) were cocirculating in Grenada, and\n-3. identify a set of observed symptoms that could provide the closest agreement with serological test results\n-From the time of presentation of the first suspected CHIKV case in Grenada in July, patients with symptoms consistent with either CHIKVor DENV were enrolled in the study from health facilities throughout the country.\n-During the 2014 outbreak in Grenada, demographic infor- mation, symptom data, and whole blood specimens were collected from 493 suspected cases from the index case on July 9 until October 9, by which time symptomatic patients were no longer presenting at the clinics\n-Of the 493 cases enrolled, 325 (66%) were female and 165 were male (34%)\n-The cases spanned the entire range of ages in Grenada from less than 1 year to over 80 years, with a median age of 34.5 years with no signif- icant difference in the age distributions by gender (Figure 1).\n-Thirty symptoms were clinically observed in the cases enrolled in the study. \n-The top 10 clinical symptoms are shown in Table 1 listed in descending order of frequency observed. \n-The remaining symptoms were observed in less than 20% of the cases, and therefore were deemed nonindicative of the presence of CHIKV\n-Sera samples were tested at the NIDDL using the indirect CHIKV IgM enzyme-linked immunosorbent assay (ELISA) with a cutoff value for seropositivity &amp;gt; 0.30 mean adjusted net optical density\n-Since CHIKV was the predominant circu- lating alphavirus during the outbreak, there were few, if any, other infections that would have been cross-reactive with the ELISA test.\n-In addition, a quantitative multiplex real-time polymerase chain reaction (PCR) for CHIKV and DENV was performed\n-Of all 493 cases in the study, 426 (86%) tested positive for CHIKV by either IgM or PCR, with 49 testing positive by both tests. \n-By gender, 286 of 325 (88%) female cases and 140 of 165 (85%) male cases tested positive. \n-Only two cases were asymptomatic cases yet tested positive. \n-No cases tested positive for DENV\n-Positive CHIKV cases in Grenada were most likely to have\njoint pain, but unlike the CHIKV outbreak in Trinidad22— the largest neighboring country to Grenada—abdominal pain and sore throat were not associated with CHIKV in Grenada\n-The clinical presentations of CHIKV in Grenada were more similar to what was seen in Colombia where joint pain, fever, headache, and rash were the most common symptoms.23\n-Signifi- cance was evaluated using the Holm–Bonferroni sequential procedure for multiple comparisons to control for a false dis- covery rate of 5%. \n-As a result, six symptoms were identified as possibly indicative of CHIKV: joint pain, fever, body pain, chills, rash, and joint swelling.\n-Joint pain was by far the most statistically significant clinical symptom distinguishing between positive and nega- tive CHIKV cases. \n-Of 441 cases with joint pain, 395 (90%) tested positive for CHIKV, whereas only 31 of 49 (63%) cases without joint pain tested positive.\n-How- ever, fever and chills were more distinguishing between CHIKV positive and negative cases in males (P values = 0.023 and 0.035, respectively)\n-Generalized linear modeling with binary categorical response and explanatory variables was used to test all pos- sible combinations of the observed symptoms ranging from single symptoms to all six possibly indicative symptoms to determine the combination of symptoms that would most closely agree with the serological test results for each gender and for all cases combined.\n-Although a study in Mayotte (Indian Ocean area) reported in 2010 that joint pain and fever correctly classified 87% of serologically confirmed CHIKV cases,24 in Grenada, those two symptoms alone were insufficient to reliably classify cases. \n-In fact, no single symptom or combinations of only two symptoms were sufficient as diagnostic indicators\n-In the Grenada cases, the decision rule to “Diagnose as CHIKV positive patients who present with joint pain along with any combination of the fever, body pain, or rash,” would have provided 85% agreement with the serological tests.\n-Agreement was tested using Cohen’s kappa statistic and was adjusted for prevalence. \n-The decision rule applied to both genders with 85% agreement with the serological results for females and 82% agreement for males.\n-In summary, due to the absence of cocirculating DENV, this study has provided a clear picture of the clinical manifes- tations of CHIKV unconfounded with DENV. \n-Although the results of this study are not generalizable beyond the cases studied, a diagnostic decision rule such as the one devel- oped in this study can give close agreement with serological tests. \n-Since CHIKV is now presumed to be endemic in the Caribbean region, syndromic surveillance could be used to define cases in similar immunologically naive populations, where laboratory facilities for serological diagnostic confir- mation are not available, as was the situation in Grenada during the 2014 CHIKV outbreak","page":"890-893","title":"Clinical and serological insights from the asian lineage Chikungunya outbreak in Grenada, 2014: An observational study","type":"article-journal","volume":"95"},"uris":["http://www.mendeley.com/documents/?uuid=564c4d92-0845-4347-bd94-f2e45819d0b4"]},{"id":"ITEM-11","itemData":{"DOI":"10.1371/journal.pntd.0005075","ISSN":"1935-2735","author":[{"dropping-particle":"","family":"Bloch","given":"Danielle","non-dropping-particle":"","parse-names":false,"suffix":""},{"dropping-particle":"","family":"Roth","given":"Nicole M.","non-dropping-particle":"","parse-names":false,"suffix":""},{"dropping-particle":"V.","family":"Caraballo","given":"Elba","non-dropping-particle":"","parse-names":false,"suffix":""},{"dropping-particle":"","family":"Muñoz-Jordan","given":"Jorge","non-dropping-particle":"","parse-names":false,"suffix":""},{"dropping-particle":"","family":"Hunsperger","given":"Elizabeth","non-dropping-particle":"","parse-names":false,"suffix":""},{"dropping-particle":"","family":"Rivera","given":"Aidsa","non-dropping-particle":"","parse-names":false,"suffix":""},{"dropping-particle":"","family":"Pérez-Padilla","given":"Janice","non-dropping-particle":"","parse-names":false,"suffix":""},{"dropping-particle":"","family":"Rivera Garcia","given":"Brenda","non-dropping-particle":"","parse-names":false,"suffix":""},{"dropping-particle":"","family":"Sharp","given":"Tyler M.","non-dropping-particle":"","parse-names":false,"suffix":""}],"container-title":"PLOS Neglected Tropical Diseases","id":"ITEM-11","issue":"10","issued":{"date-parts":[["2016"]]},"note":"-Although infection with CHIKV results in long-term protection from reinfection [7], it has been associated with persistent arthritis and/or arthralgia that may last several months [8, 9].\n-The first documented locally acquired chikungunya case in the Western Hemisphere was reported inDecember 2013 on the Caribbean island of St.Martin [11]. \n-Soon after, CHIKV spread to at least 45 countries and territories throughout the Americas where over 2 million suspected cases have been reported to date [12]\n-In theUnited States territory of Puerto Rico, the first laboratory-confirmedchikungunya case occurred in a patient fromthe San Juan met- ropolitan area who had illness onset in May 2014 and no history of recent travel [13]. \n-The peak of cases reported through passive surveillance occurred in August 2014 [14], and to date &amp;gt;30,000 suspected chikungunya cases have been reported [15].\n-However, detection of anti- CHIKV antibodies in nearly 25% of blood donated during 2014 suggests a higher incidence of infection than was reported to public health authorities [16].\n-Human popu- lation density, particularly in relation to urban centers, has also been associatedwith clustering of chikungunya cases [22].\n-Following the introduction of CHIKV into Puerto Rico,we conducted household-based\ncluster investigations to describe the spectrum of disease and factors associated with CHIKV infection, identify host factors associated with symptomatic infection, describe care-seeking behavior in individuals with chikungunya, and identify patient characteristics associated with accurate clinical diagnosis and case reporting of chikungunya patients.\n-A cross-sectional investigation was conducted in which neighbors of chikungunya patients were offered enrollment in household-basedcluster investigations.\n-A convenience sample of laboratory-positive chikungunya caseswas identified fromsuspected chikungunya cases that were reported to PuertoRicoDepartment ofHealth (PRDH) and tested laboratory-positive for CHIKV infection (“index cases”)\n-Index case-patients or their parent or guardianwere contacted by telephone within 30 days of the index case-patients’ illness onset and a home visit was scheduled\n-During each household visit, the head-of-household of the index case-patient’s household\n(the “index household”) and all households within a 50-meter radius of the index household were eligible for enrollment in the investigation\n-A questionnaire (S1 Appendix) addressing household characteristicswas administered to the head-of-household, and an individual questionnaire (S1 Appendix) addressing demographics, travel history, and recent illnesseswas administered to all participants\n-To detect evidence of CHIKVinfection, all specimens were tested by rRT-PCR [24], IgM antibody capture (MAC) ELISA [25], and IgG ELISA [26].\n-Specimens were also tested for evidence ofDENV infection, the results of which have been previously reported [13]. \n-In summary, 5% of participants were positive for recent DENV infection, and none were positive for current DENV infection\n-Inclusion of DENV diagnostic test results in epidemiologic analyses did not appreciably affect the statistical significance of any findings, as there was minimal overlap of participants with evi- dence of infection with both CHIKV and DENV (i.e., 1 of 74 [1.4%]).\n-Hence,DENV diagnostic test results are not included in the analyses presented herein.\n-Participants were individuals that provided a serum specimen and answered an individual questionnaire. \n-Current CHIKV infection was defined by detection of CHIKVnucleic acid by rRT-PCR. \n-Recent CHIKV infection was defined by detection of either anti-CHIKV IgM antibody byMAC ELISA or anti-CHIKV IgG antibody by IgG ELISA. \n-Participants were defined as being laboratory-positive for CHIKV infection if they had evidence of either current or recent infection.\n-Participants were defined as laboratory-negative for CHIKV infection if they had no evidence of either current or recent CHIKV infection. \n-For participants with current CHIKV infection that did not report any symptomof illness (n = 2), development of illness after interview was ruled out by follow-up phone call within 30 days of the household visit. \n-Findings from multivariable and hierarchical clustering analysis of signs and symptoms associatedwith current or recent CHIKV infection were used to define symptomatic CHIKV infection\n-General estimating equations (GEE) were used to model associations between individual health and household characteristics and binary outcomes of CHIKV infection status, correct chikungunya diagnosis, or asymptomatic infection\n-Multivariate GEE analysis was performed to obtain a finalmodel for the association between laboratory-positivity and symptoms reported among participants with illness in the past three months\n-Backward eliminationwas used in best-fitting model selection, removing variables from the full model that lowered the Quasilikelihood Information Criteria (QIC) relative to the full model [28]\n-Hierarchical cluster analysis, which uses a distance measure to identify similar clusters of variables and an agglom- eration method to link clusters, was performed to analyze patterns of symptoms among participants with recent illness.\n-A total of 21 household-basedcluster investigations were conducted in the health regions of San Juan, Bayamón, Ponce, Arecibo and Caguas (S1 Table).\n-Of 499 households eligible for par- ticipation, heads-of-household from200 (46.2%) occupied householdswere available to be offered enrollment, and 137 (68.5%) accepted (Fig 1)\n-Of the 410 residents of all enrolled households, 250 (61.0%) participated in the investigation.\n-Par- ticipants tended to be older than all residents living in participating households (median age = 45 vs. 25 years, respectively)\n-Of the 250 household cluster investigation participants, 74 (29.6%) had evidence of CHIKV\ninfection\n-Although infection rates varied by cluster both between and within health regions, all clusters had at least one infected individual apart fromthe index case-patient (Fig 2).\n-This included 12 participantswith current CHIKV infection and 62 participants recent CHIKV infection.\n-Among thosewith current CHIKV infection, 9 (75.0%) were positive only by rRT-PCR, 1 (8.3%) was positive by rRT-PCR and IgM ELISA, and 2 (16.7%) were positive by rRT-PCR as well as both IgM and IgG ELISA.\n-Of those with recent CHIKVinfection, 53 (85.4%) were positive by both IgM and IgG ELISA, 5 (8.1%) were positive by IgM ELISA only, and 4 (6.5%) were positive by IgG ELISA only\n-All specimens collectedbefore day four post-illness- onset (PIO) were positive by rRT-PCR. \n-Detection of CHIKV nucleic acid by rRT-PCR decreased over time by day of specimen collection PIO, and by day 13 PIO no rRT-PCR-posi- tive specimens were identified.\n-Percent positivity by anti-IgM and IgG ELISA both increased according to day of specimen collectionPIO. \n-All specimens collected after week two PIO were IgM-positive,while all specimens collected after week three PIO were IgG-positive\n-Following bivariate analysis, age and genderwere not significantly associatedwith CHIKV infection (Table 1).\n-Participants that reported having chronic joint disease or arthritis had nearly two-fold increased odds of having evidence of CHIKV infection\n-Reportinghaving had an acute illness in the past threemonths or having a householdmember that had an acute ill- ness in the past threemonths were both associatedwith 14-fold increased odds of being labora- tory-positive for CHIKV infection\n-No significant associationswere found betweenCHIKV infection and housing type\n-Participants that reported using household air conditioning or citronella candles had two- or three-fold decreased odds of being laboratory-positive for CHIKVinfection, respectively\n-Followingmultivariable analysis that controlled for age and gender, female genderwas asso-\nciatedwith protection fromCHIKV infection\n-Neither reporting having a chronicmedical con- dition nor use of dailymedicationswas associatedwith protection fromCHIKV infection\n-Reporting having an acute illness or having a household member with an acute illness in the past three months both remained strongly associated with increased odds of CHIKV infection. \n-Use ofmosquito repellent and citronella candles remained associatedwith protection from CHIKVinfection\n-Of 99 participants that reported having an acute illness within the previous three months, 61 (61.6%) were laboratory-positive for CHIKV infection (Table 2).\n-Median duration of illness in laboratory-positive participantswas six days (range: 2–21 days)\n-Signs and symptoms associatedwith CHIKVinfection in ill participantswere fever, skin rash, arthralgia, and arthritis\n-Cough, rhinorrhea, and sore throat were associated with being labora- tory-negative for CHIKV infection\n-Following multivariable analysis, arthralgia and skin rash remained significantly associated with laboratory-positive symptomatic participants, and only retro-orbital eye pain remained significantly associated with laboratory-negative symptomatic participants\n-Headache, fever, arthralgia,myalgia, and chills tended to occur simultaneouslymore often among laboratory-positive participants\n-Combinations of symptoms that grouped together following hierarchical cluster analysis and weremost frequently reported among laboratory-positiveparticipants followingmultivari- ate analysis were utilized to refine the definition of “symptomatic CHIKVinfection” in order tominimize incorrect classification of symptomatically-infected participants (S2 Table).\n-The maximal association of symptom combinations among laboratory-positive participants with concomitant minimization of association with laboratory-negative participants was arthralgia with skin rash or fever. \n-This combination of symptoms yielded a symptomatic CHIKV infec- tion rate of 62.5%, and was present among 6.8% of participants without evidence of CHIKV infection.\n-This combination of symptoms was utilized in subsequent analyses to define “symptomatic CHIKV infection”.\n-Twenty-one (37.5%) participants, including two that had CHIKV nucleic acid detected by RT-PCR, were defined as having asymptomatic infection\n-After again excluding the index case-patients, 22 (62.9%) of 35 symptomatic, laboratory-posi- tive participants soughtmedical care. \n-Seeking medical care for acute illness was associated with 3-fold increased odds of being laboratory-positive (Table 2)\n-Neither hospitalization nor dura- tion of illnesswas significantly associatedwith being laboratory-positive for CHIKV infection\n-No demographic or clinical characteristicswere significantly associatedwith seekingmedical care\n-All laboratory-positive, symptomatic patients diagnosedwith chikungunya reporting having arthralgia in the hands, wrist, knee, ankle, and feet\n-By conducting household-basedcluster investigations during the earlymonths of the 2014 chi- kungunya epidemic in PuertoRico that included 250 participants residingwithin 50meters of a known chikungunya case-patient,we found that 30% of participants had evidence of CHIKV infection.\n-Reportinghaving had an acute illness in the past three months and having a house- hold member with an acute illness were associated with increased odds of infection, while use of either air conditioning or citronella candles were associated with decreased odds of infection. \n-Symptoms significantly associated with CHIKV infection included arthralgia and skin rash. \n-Nearly two-thirds of symptomatically-infected individuals sought medical care; however, less than one-quarter of these individuals were diagnosed with chikungunya, and one-tenth were reported to public health authorities as a chikungunya case. \n-These findings demonstrate the utility of household-basedcluster investigation to describe the epidemiologic and clinical char- acteristics associatedwith an emerging infectious disease and reasons for underreportingof clinically-apparent disease cases\n-Overall,30% of partici- pants in this investigation had evidence of CHIKV infection, which varied by cluster from 6.3% to 100%\n-These estimates likely do not reflect the final infection rates in these communi- ties, as investigations were conducted during the firstweeks of the epidemic in PuertoRico where furtherCHIKV transmission likely occurred.\n-The objective of this investigation was not to determine the number of indi- viduals infectedwith CHIKVduring the indicated time frame, but rather to identify and com- pare the behaviors and characteristics of infected and uninfected participants\n-The estimates of seroprevalence fromprevious studies and our findings are not directly comparable, as previous studies retrospectivelymeasured rate of infectionwhereas this investigation col- lected a cross-sectional “snapshot” of infection rates during the initial stages of the epidemic\n-[32].Use of citronella can- dleswas also associatedwith reduced odds of CHIKV infection; however, the proportion of all participants using citronella candleswas relatively small (17%), and thus likely did not contrib- ute substantially to protection frominfection on a population level\n-Past studies have shown varying and inconsistent levels of reduction ofmosquito abundance associatedwith citronella candles [33, 34] as the quantity, concentration, and positioning of candlesmay play a role in their effectiveness [35].\n-By using findings frommultivariable and hierarchical cluster analyses to identify arthralgia\nwith fever or rash as being associatedwith CHIKVinfection,we were able tomore confidently define the rate of symptomatic CHIKVinfection in this population as being 62.5%\n-Conversely, one-third of CHIKV-infected participants appear to have experiencedasymptomatic infection, which is consistent with findings frompast outbreaks that reported asymptomatic infection rates of 3–39% [36–38]; however, recent reports have suggested substantially higher rates of asymptomatic infection (e.g., 81%) [39]\n-Most CHIKV-infected participants identified in this investigation that reported an acute ill-\nness in the past threemonths complained of characteristic symptoms of chikungunya: fever, arthralgia,myalgia, and skin rash [6]. \n-Nearly two-thirds of symptomatically-infected patients soughtmedical care, demonstrating\na relatively high rate of care-seeking behavior thatmay reflect the increased severity of arthral- gia andmyalgia as compared to patients with other etiologies of acute febrile illness.\n-However, only one-quarter of chikungunya patients that sought care reported having been diagnosed with chikungunya, suggesting gaps in clinical suspicion of chikungunya.\n-Because just one-tenth of clinically apparent chikungunya caseswere reported as such to public health authorities, it is unclear how accu- rately the number of chikungunya cases reported to PRDHin 2014 reflects the true incidence of disease due to CHIKV infection\n-As with other reportable conditions for which passive case reporting is sub-optimal [40], including dengue [41, 42], the identified gaps in case detection via passive surveillance should be taken into considerationwhenmaking estimates of the bur- den of symptomatic and clinically-apparent chikungunya\n-Factors identifiedwith protection fromCHIKVinfection identified in this investigation were household rather than individual behaviors, suggesting the importance of prevention practices in and around the household\n-The clinical findings of this investigation highlight the need for increased capacity to identify chikungunya patients in out-patient settings.\n-Due to the difficulty in utilizing signs and symptoms alone to differentiate patients with chikungunya fromother febrile illnesses, clinical diagnosis and decision-making as well as case reportingwould be aided by improved availability of rapid diagnostic tests","page":"e0005075","title":"Use of Household Cluster Investigations to Identify Factors Associated with Chikungunya Virus Infection and Frequency of Case Reporting in Puerto Rico","type":"article-journal","volume":"10"},"uris":["http://www.mendeley.com/documents/?uuid=617c3d67-aa62-42e1-abc5-2e726a19e3a2"]},{"id":"ITEM-12","itemData":{"DOI":"10.1371/journal.pntd.0004625","ISBN":"10.1371/journal.pntd.0004625","ISSN":"19352735","PMID":"27082985","abstract":"BACKGROUND: In June 2014, Suriname faced the first Chikungunya outbreak. Since international reports mostly focus on hospitalized patients, the least affected group, a study was conducted to describe clinical characteristics of mainly outpatients including children. In addition, the cumulative incidence of this first epidemic was investigated.\\n\\nMETHODOLOGY: During August and September 2014, clinically suspected Chikungunya cases were included in a prospective follow-up study. Blood specimens were collected and tested for viral RNA presence. Detailed clinical information was gathered through multiple telephone surveys until day 180. In addition, a three stage household-based cluster with a cross-sectional design was conducted in October, December 2014 and March 2015 to assess the cumulative incidence.\\n\\nPRINCIPAL FINDINGS: Sixty-eight percent of symptomatic patients tested positive for Chikungunya virus (CHIKV). Arthralgia and pain in the fingers were distinctive for viremic CHIKV infected patients. Viremic CHIKV infected children (≤12 years) characteristically displayed headache and vomiting, while arthralgia was less common at onset. The disease was cleared within seven days by 20% of the patients, while 22% of the viremic CHIKV infected patients, mostly women and elderly reported persistent arthralgia at day 180. The extrapolated cumulative CHIKV incidence in Paramaribo was 249 cases per 1000 persons, based on CHIKV self-reported cases in 53.1% of the households and 90.4% IgG detected in a subset of self-reported CHIKV+ persons. CHIKV peaked in the dry season and a drastic decrease in CHIKV patients coincided with a governmental campaign to reduce mosquito breeding sites.\\n\\nCONCLUSIONS/SIGNIFICANCE: This study revealed that persistent arthralgia was a concern, but occurred less frequently in an outpatient setting. The data support a less severe pathological outcome for Caribbean CHIKV infections. This study augments incidence data available for first outbreaks in the region and showed that actions undertaken at the national level to mount responses may have positively impacted containment of this CHIKV outbreak.","author":[{"dropping-particle":"","family":"Genderen","given":"Farah T.","non-dropping-particle":"van","parse-names":false,"suffix":""},{"dropping-particle":"","family":"Krishnadath","given":"Ingrid","non-dropping-particle":"","parse-names":false,"suffix":""},{"dropping-particle":"","family":"Sno","given":"Rachel","non-dropping-particle":"","parse-names":false,"suffix":""},{"dropping-particle":"","family":"Grunberg","given":"Meritha G.","non-dropping-particle":"","parse-names":false,"suffix":""},{"dropping-particle":"","family":"Zijlmans","given":"Wilco","non-dropping-particle":"","parse-names":false,"suffix":""},{"dropping-particle":"","family":"Adhin","given":"Malti R.","non-dropping-particle":"","parse-names":false,"suffix":""}],"container-title":"PLoS Neglected Tropical Diseases","id":"ITEM-12","issue":"4","issued":{"date-parts":[["2016"]]},"note":"-Chikungunya is endemic in tropical Africa, South-East Asia and on the Indian subcontinent\n[1, 3].\n-In recent years, outbreaks have been appearing outside the endemic zone probably due to\nincreased global air travel and seaborne trade [9–12] and Chikungunya has recently emerged as a major public health concern in the Caribbean Region [13].\n-Recently, it was demonstrated that this strain causes a less severe pathological outcome compared to the East Central South African (ECSA) genotype [17]\n-In June 2014, the first locally acquired case of Chikungunya was reported in Suriname [18]\n-In this period, no other outbreaks of vector-borne diseases (e.g. yellow fever, malaria, leptospi- rosis) were recorded by the Bureau of Public Health, BOG (BOG Annual Report).\n-A study was initiated with two objectives, firstly to assess the manifestation and course of Chikungunya infection following acute illness in a naïve population, and secondly to determine the cumula- tive incidence of the Chikungunya outbreak in Suriname\n-CHIKV presence was determined with Real-Time reverse transcription-polymerase chain reaction (RT-rPCR). \n-Detailed clinical information from Chikungunya infected patients was collected and the symptom development was recorded through multiple telephone inter- views until 6 months after onset\n-To determine the cumulative incidence of this first Chikungunya outbreak in Suriname, a community surveillance consisting of three successive household-based cluster investigations was conducted in the capital in October 2014, December 2014 and March 2015, gathering information on 1169 households with 4842 participants. \n-The validity of self-reported CHIKV infections was crosschecked with serological analysis\n-To our knowledge, the study is unique in describing in detail the clinical evolution of autochthonous CHIKV outpatients in a Caribbean country. Furthermore, clinical follow-up was conducted for six months for almost one hundred viremic CHIKV infected patients\n-The prospective follow-up study was complemented with cluster-based cross-sectional data, adding valuable data to the interna- tional Chikungunya outbreak information\nManifestation and course of CHIKV symptoms\n-A prospective cohort study during the first CHIKV outbreak in Suriname\nwas carried out from August 2014 to April 2015. \n-Eligible patients were enrolled in two general practices: a private practice located in Paramaribo and a governmental practice in a rural area (Commewijne).\n-Patients were included in the study if they presented with a sudden onset of fever (&amp;gt;38.5°C) and arthralgia/arthritis not explained by any other medical condition (i.e. clinically suspected cases).\n-A short questionnaire was filled in by physicians to collect information on demographic characteristics including age and gender, presence of arthritis and periarticular edema.\n-Furthermore, joint pain intensity was evaluated using a numerical rating scale (0–10 NRS score). \n-By assigning a score between 0 and 10, the pain intensity of the patient was categorized as mild (score between 1 and 3), moderate (score between 4 and 6) or severe (score between 7 and 10) [20]\n-Consenting participants were interviewed by telephone by three trained investigators. \n-The first interview followed as soon as possible after inclusion in the study tominimize recall bias\n-A questionnaire was used to gather information about date of onset, history of travel, residence and CHIKV symptoms such as musculoskeletal pain, fatigue, headache and skin rash.\n-Asmost symptoms were collected retrospectively, they were defined only in general terms as presence/absence with- out a severity indication. \n-The location of joint pain was also recorded\n-Patients with a positive RT-rPCR were regarded as confirmed cases of a CHIKV infection in the viremic stage. \n-Patients with a negative RT-rPCR were designated as CHIKV- patients, although this category can also include non viremic CHIKV infected patients\n-Clinical data for all patients were collected from the day of onset (defined as day 0, D0) until 7 days (D7) after onset\n-Viremic CHIKV infected patients were also interviewed in the acute stage on day 14 (D14); in the post-acute stage on day 30 (D30) and day 90 (D90) in order tomonitor the trend of clinical manifestations\n-Potential relapsing was assessed atD90 and day 180 (D180) and was defined as joint pain that lasted&amp;gt;1 day after a symptom-free period of&amp;gt;1month [21]. \n-The final outcome, complete clinical recovery or persistent arthralgia i.e. intermittent or contin- uous joint pain [21], was evaluated in the chronic stage on day 180 (D180)\nCommunity-based surveillance\n-The study was a three-stage survey of household-based clusters with a cross-sectional design\n-The household-based clusters were not connected to the index cases enrolled in the prospective survey.\n-Investigations were conducted in October 2014, December 2014 and March 2015 in the capital Paramaribo to identify and enlist suspected CHIKV cases\n-A self-reported CHIKV suspected case was defined as a patient with acute severe or immobiliz- ing joint pain with or without fever/with or without rash, since July 2014. Assuming\n-Assuming a preva- lence of 50% in a household and a confidence interval of 95%, a minimum sample size of 385 households was required\n-For each survey, a sample frame was generated for six sections based on all the streets in Paramaribo and the households were randomly selected for each section\n-Polls were conducted by trained field workers with standardized questionnaires to collect anonymous data on gender, date of onset, treatment seeking behavior and the use of insect repellent within households.\n-In order to assess the validity of the self-reported CHIKV infections, serological testing was performed for 4% of the respective participants. \n-Serum samples were col- lected from 52 randomly selected persons with a self-reported CHIKV infection for the analysis of IgG and IgM anti-chikungunya antibodies\n-All reported signs and symptoms are presented descriptively, namely the presence/absence of arthritis, periarticular edema, arthralgia, fever, myalgia, skin rash, itching, headache, back pain, eye pain, vomiting, nausea, fatigue, asthenia and joint pain intensity and location\n-The Chi- square test was used to compare characteristics and symptoms of the participants. \n-To evaluate differences in age distribution between the viremic CHIKV infected and the CHIKV- group, the Mann-Whitney U test was used\nManifestation and course of CHIKV symptoms\n-180 clinically suspected patients were included in our study\n-56.7% of the patients were included in Paramaribo, 15.6% in Commewijne and 27.8% by the emergency clinic of the Academic Hospital of Paramaribo\n-Results from interviews conducted by tele- phone were available for 60.3% CHIKV- patients and 80.3% viremic CHIKV infected patients (Fig 1)\n-Four patients (2.2%) were hospitalized, one CHIKV- patient on day 5 and three viremic CHIKV infected patients, at day 1, day 4 and day 7, respectively\n-Two of the hospitalized vire- mic CHIKV infected patients died in the months after acute illness; a 52-years-old woman and the eldest male patient (82 years) who was hospitalized at inclusion\n-Both of them had severe underlying illnesses\n-The median age of the study population was 32 years (range 2–82 years old)\n-The gender and age distribution did not follow the general Surinamese population [19], as the male/female ratio (m/f: 0.48 vs 1.0) and persons less than 15 years old (9.4% vs 27.6%) were lower in our study population\n-Clinically suspected acute CHIKV infection was confirmed with RT-rPCR in 68% of the\ncases (viremic CHIKV infected patients), while 58 patients were negative with RT-rPCR (CHIKV- cases) (Fig 1)\n-The differences in manifestations in viremic CHIKV infected and CHIKV- patients are repre- sented in Table 1. \n-Analysis of the viremic CHIKV infected and CHIKV- patients at inclusion revealed no differences in sex ratio (m/f) and age distribution. \n-Furthermore, at inclusion, the median score of pain intensity (median NRS score = 8) and the frequency of arthritis and periarticular edema were similar for viremic CHIKV infected and CHIKV- patients\n-At disease onset, viremic CHIKV infected persons had more frequent headache, arthralgia and pain in the fingers. \n-Moreover, arthralgia was more frequently reported at D1 and D2 in viremic CHIKV infected patients, while fever at days 4 and 5, myalgia at days 3 and 4, skin rash at days 5 and 6, itching at day 6 and eye pain at days 6 and 7 were reported less frequently\n-The pain intensity was severe at inclusion for 70.8% patients (NRS score between 7 and 10) and moderate for 29.2% patients (NRS score between 4 and 6). \n-At consultation, 35.8% of the viremic CHIKV infected patients had arthritis and 25.5% had periarticular edema\n-Amongst the viremic CHIKV infected patients, general symptoms at onset most often\nrecorded in descending order were arthralgia (84.4%), fever (73.5%), asthenia (64.4%), headache (54.4%), myalgia (53.3%) and back pain (50.5%).\n-Arthralgia (n = 92) was observed in several locations but most commonly in the small joints (ankles 54.3%, fingers 51.1%, hands 48.9%, feet 47.8%, knees 40.2%, wrist 25.0%, shoulders 21.7%, elbows 14.7%). \n-The majority of the patients (73.9%) with arthralgia were affected at multiple arthralgic sites while 35.9% of these patients even complained about four or more different locations. 92.1% (58/63) of the patients reported to have difficulty with walking at onset\n-From day 1 to day 4, the percentage\nof patients with arthralgia decreased from91.6% to 67.0%. \n-From day 5 to day 7, a smaller steady decrease was observed (Table 2). \n-The frequency of other symptoms decreased gradually fromday 1 to day 7 (Fig 2).\n-The occurrence of rash, however, displayed a different pattern during acute illness, with an initial increase from 19.8% on day 1 to 31.3% on day 2 and peak- ing on day 3 before attenuation. A similar pattern was observed for itching and nausea (Table 2).\n-Maculopapular skin rash was reported (n = 49) on the following sites: limbs (87.8%), trunk\n(63.3%) and face (10.2%), with 38.8% of these patients reporting rash over the entire body. \n-None of the patients in this study noticed bullous skin lesions. \n-The disease seemed to be self- limiting within 7 days for 20% (9/45) of our viremic CHIKV infected cohort\n-From day 14 (median 15.0, 95% CI: 12.0–22.2) till day 90 (median 94.0, 95% CI: 79.7–\n114.8), a further decline was observed for all reported symptoms. Arthralgia was the most prominent clinical feature in this follow-up period (Fig 2)\n-Results frominterviews at D180 were available for 91.8% of the individuals enrolled in the\ntelephone survey (8 patients were lost to follow-up). \n-From the 90 patients who could be con- tacted around day 180 (median 187.0, 95% CI: 181.0–210.9), twenty (22.2%) perceived an incomplete recovery and reported residual arthralgia, with 25.0% of the patients in this cate- gory reporting continuous joint pain. \n-Persistent arthralgia was significantly more common in women (women 30.6% (19/62), men 3.7% (1/28), p = 0.004). \n-Older age was also a significant factor for incomplete recovery (42.5 vs 31.0 years, median, p = 0.045). At D90, none of the patients reported a relapse, however, at D180, 8.9% of the patients reported relapses\nCommunity-based surveillance\n-Between October 2014 and March 2015, a total of 4842 participants (1637, 1583 and 1622 in the three surveys respectively) from 1169 households (385, 392, and 392, respectively) in all 12 regions in Paramaribo were included.\n-The gender distribution of this sur-\nvey followed the general Surinamese population distribution (m/f ratio: 1.1 vs 1.0).\n-The limited number of participants in each of the twelve regions in Paramaribo did not allow for compari- sons per region\n-Suspected CHIKV was reported in 53.1% of the households, resulting in a cumulative incidence in the period July 2014 till March 2015 of 276 cases per 1000 persons. \n-The incidence was significantly higher for women than men (328 cases/1000 vs 226 cases/1000, p&amp;lt;0.0001). \n-The serological testing on the presence of CHIKV antibodies in a random subset of samples (n = 52) fromthe self-reported CHIKV positives revealed that 90.4% carried IgG antibodies, while 17.3% also displayed IgM antibodies. \n-This high percentage validates the value of self-reporting CHIKV infection. \n-The actual CHIKV cumulative incidence in the community-based surveillance by inference was 249 cases per 1000 persons\n-The investigation of the health care seeking behavior revealed that 79.5% of the CHIKV suspected participants sought medical care\n-We observed that CHIKV suspected women more frequently visited the physician (women 81.8% vs men 71.4%, p = 0.0098)\n-47.4% of the households reported use of insect repellent\n-In the first two surveys the use of insect repellent in households with self- reported CHIKV was significantly higher than households without CHIKV (survey 1: 52.1% vs 40.4%, p = 0.026; survey 2: 54.4% vs 41.3%, p = 0.010)\n-The combination of fever and severe arthralgia/arthritis in the clinically suspected sample pop-\nulation (68%RT-rPCR positive), demonstrated that with these cardinal symptoms, general prac- titioners in Suriname were able to correctly diagnose themajority of the patients during this CHIKV outbreak\n-The manifestation of arthralgia in the fingers was charac- teristic for viremic CHIKV infected patients, while CHIKV- patients hadmore frequent pain in the eyeball compared to viremic CHIKV infected patients, and less frequent arthralgia\n-In the clinical differentiation, the symptoms arthralgia and onset of rashmay therefore be good markers to differentiate Chikungunya fromother exanthematous diseases\n-The gathered detailed information about daily clinical symptoms of acute disease and\nchronic illness of viremic CHIKV infected outpatients in Suriname revealed that the most com- mon reported symptoms were abrupt onset of fever, arthralgia, asthenia and myalgia\n-The fre- quency of pain by location (ankles 54.3%, hands 48.9%, feet 47.8%, knees 40.2%) during acute CHIKV infection was lower than those reported by the TELECHIK cohort study [27] (ankles 74.9%, hands 75.7%, feet 73.1%, knees 67.6%) and the French soldiers cohort (ankles 68%, fin- gers and palms 76%, feet 68%, knees 58%) [28].\n-This finding is consistent with the presumed circulation of the Asian lineage in Suriname, which is less virulent than the ECSA strain circu- lating in the latter population-based studies in La Reunion [17].\n-The overall assigned score of pain intensity in other studies was generally high (i.e. NRS\nscore!7) [25] as was corroborated by our findings (score 8). \n-The intense joint pain caused walking difficulties in almost all our viremic CHIKV infected patients (92.1%), which is even\nhigher than during the outbreak in La Reunion (2005–2006), where 46.4% to 75.0% [21, 25]of the viremic and/or serologically-confirmed patients reported discomfort in performing daily activities such as walking\n-The presence of acute arthritis in 35.8% of our viremic CHIKV infected cohort is lower in comparison to the French soldiers cohort study from La Reunion with 44.8% reporting polyar- thritis [28], as could be expected from the Asian lineage. \n-Moreover, a study from India (Maha- rashtra State) even observed arthritis in 68.8% [31].\n-Symptoms improved gradually during the acute phase, except for skin rash and itching, consistent with previous reports [4, 32]\n-The presence of skin rash, in 37.9% of our patients, falls within the broad range that is reported worldwide (10% to 81%) [33, 34]\n-The general observations on maculopapular rash [35], mostly reported on limbs and trunk, rarely affecting the face and occasionally spreading over the entire body was corroborated by our findings\n-At day 7, fever receded for most patients, but asthenia and arthralgia were still reported by\nmore than 40% of the patients, in coherence with the study of Thiberville et al.[4].\n-Twenty percent of our cohort was symptom-free within 7 days after disease onset, which\nseems slightly more favorable than in La Reunion with a duration of symptoms&amp;lt;15 days for 23% of the cases [25].\n-The manifestation and the course of CHIKV symptoms are variable and depend on several\nfactors such as virus strain, age, gender, immune status [32, 36, 37] and possibly also on the genetic predisposition [38]\n-Earlier studies report that women aremore prone toCHIKV infection [31, 33, 40, 41], consis-\ntent with our results, probably because of greater home-based activities and different clothing behaviors enabling an increased accessibility formosquitoes\n-The inconsistency of sex as factor in exposure to viral infection across countries/communities may be related to different lifestyles and behaviors\n-The occurrence of Chikungunya viral infections in Suriname in all age groups substantiates\nthe general finding.\n-Persistent arthralgia was described in La Reunion and Italy in more than half of the Chikun- gunya patients in outpatients and hospitalized patients [21, 25, 46], while in our setting, arthralgia was observed in 22% of the patients six months after disease onset\n-In this cohort 93.7% of the symptomatic patients still complained about chronic pains 6 months after infection (our study: 22%). \n-This difference could be caused by the less pathological outcome of the Asian lineage presumably present in Suriname compared to the Indian Ocean strain [17]\n-Relapse was less common in Suriname than in the hospitalised-based study from Borgherini et al. (21%) [21]. \n-Moreover, in the population-based French soldier cohort, the more virulent ECSA strain caused a relapse in 58.7% of the patients [28]\n-We could therefore not relate viral load to symptomatology and severity of symp- toms\n-Clinical symptoms were only described for Chikungunya infections in patients consulting a physician in the initial stage of disease. \n-The described symptoms are therefore expected to be more severe than the general symptoms, since less severe or asymptomatic cases were not included\n-Symptomatic differences between viremic CHIKV infected and CHIKV- patients could be obscured, since symptoms of CHIKV- patients were characterized only in the acute phase\n-No serology was performed to differentiate between real negative CHIKV cases and potential CHIKV+ cases in a late stage with no detectable viremia\n-The high value of serologically confirmed CHIKV infections (90.4% IgG) in self-reported\ncases clearly demonstrated the acquired skill of the population to recognize and diagnose CHIKV infection\n-In the community surveillance, more women self-reported to be Chikungunya positive, underlining the observation among the laboratory confirmed CHIKV cases that women are more prone to CHIKV infection. \n-Moreover, also the health care seeking behavior was higher for women than men, corroborating the results of a general study on the utilization of health care services in the USA [51] and underlining the generally poor recovery observed in women\n-The sharp decline of CHIKV after week 40, coincided with the start of the governmental\ncampaign to eliminate mosquito breeding sites, which may have positively impacted the con- tainment of this outbreak. \n-These results thus support country actions to increase effectiveness of vector control and to raise population awareness","page":"1-18","title":"First Chikungunya Outbreak in Suriname; Clinical and Epidemiological Features","type":"article-journal","volume":"10"},"uris":["http://www.mendeley.com/documents/?uuid=c9157fc4-d721-41bb-8e04-f5a16e1c5601"]},{"id":"ITEM-13","itemData":{"DOI":"10.1371/journal.pone.0186923","ISBN":"1111111111","ISSN":"19326203","PMID":"29065182","abstract":"BACKGROUND The emerging chikungunya virus (CHIKV), is an arbovirus causing intense outbreaks in North America. The situation in Mexico is alarming, and CHIKV threatens to spread further throughout North America. Clinical and biological features of CHIKF outbreaks in Mexico have not been well described; thus, we conducted a cross sectional study of a CHIKV outbreak in Chiapas, Southern Mexico to further characterize these features. METHODOLOGY/PRINCIPAL FINDINGS We collected blood samples from patients suspected of having chikungunya fever (CHIKF) who presented to Clinical Hospital ISSSTE Dr. Roberto Nettel in Tapachula, Chiapas, Mexico. In addition to the clinical examination, real-time polymerase chain reaction (PCR) standardized for the Asian Chikungunya lineage and/or enzyme-linked immunosorbent assay for immunoglobulin M (IgM) were used to confirm CHIKV diagnosis. Of a total of 850 patients who presented with probably CHIKV at Hospital \"Dr. Roberto Nettel\", 112 probable CHIKF cases were enrolled in this study from November 2014- June 2015, of which 95 patients (84.8%) were CHIKV positive and 17 were negative (15.2%). Of these 95 CHIKV positive patients, 62 were positive by real-time reverse transcriptase PCR (+qRT-PCR); and 33 were seropositive to +IgM with a negative qRT-PCR. The most frequent symptoms reported were fever (100%), headache (82.3%), polyarthralgia (72.1%), and exanthem (82.3%). Biological abnormalities observed during CHIKV infection were lymphopenia (41.1%), leukopenia (51.6%), elevated transaminases (30.5%-46.3%) and high LDH (46.3%) and CRP (60.0%). CONCLUSION Clinical and biological data obtained from this study is providing more useful information for benchmarking purposes with outbreaks from different parts of the world and would be helpful for better patient care and treatment.","author":[{"dropping-particle":"","family":"Danis-Lozano","given":"Rogelio","non-dropping-particle":"","parse-names":false,"suffix":""},{"dropping-particle":"","family":"Díaz-González","given":"Esteban Eduardo","non-dropping-particle":"","parse-names":false,"suffix":""},{"dropping-particle":"","family":"Trujillo-Murillo","given":"Karina del Carmen","non-dropping-particle":"","parse-names":false,"suffix":""},{"dropping-particle":"","family":"Caballero-Sosa","given":"Sandra","non-dropping-particle":"","parse-names":false,"suffix":""},{"dropping-particle":"","family":"Sepúlveda-Delgado","given":"Jesús","non-dropping-particle":"","parse-names":false,"suffix":""},{"dropping-particle":"","family":"Malo-García","given":"Iliana Rosalía","non-dropping-particle":"","parse-names":false,"suffix":""},{"dropping-particle":"","family":"Canseco-Ávila","given":"Luis Miguel","non-dropping-particle":"","parse-names":false,"suffix":""},{"dropping-particle":"","family":"Salgado-Corsantes","given":"Luis Manuel","non-dropping-particle":"","parse-names":false,"suffix":""},{"dropping-particle":"","family":"Domínguez-Arrevillaga","given":"Sergio","non-dropping-particle":"","parse-names":false,"suffix":""},{"dropping-particle":"","family":"Torres-Zapata","given":"Raúl","non-dropping-particle":"","parse-names":false,"suffix":""},{"dropping-particle":"","family":"Gómez-Cruz","given":"Omar","non-dropping-particle":"","parse-names":false,"suffix":""},{"dropping-particle":"","family":"Fernández-Salas","given":"Ildefonso","non-dropping-particle":"","parse-names":false,"suffix":""}],"container-title":"PLoS ONE","id":"ITEM-13","issue":"10","issued":{"date-parts":[["2017"]]},"note":"-After a year of chikungunya emergence in the Americas, this arbovirus entered Mexico in October 2014 through the Mexico-Guatemala border in Chiapas State [4], but was not reported officially until November of the same year [5]\n-In Mexico, the Asian genotype of the CHIKV is circulating, and transmission is con- strained to Ae. aegypti [6–8]\n-Of the outbreaks in the Americas, only CHIKF outbreaks in Colombia, Trinidad and Grenada have been described in detail [19–21].\n-Clinical variation could be explained by unique immunopathogenic responses of the two CHIKV genotypes. \n-Evidence of the lesser virulence and pathogenicity of the Caribbean lineage (Asian genotype) compared with the Indian Ocean lineage, which evolved from the Eastern/Central/Southern African (ECSA) genotype, was recently obtained using a mouse infection model [23]\n-The clinical presentation good outcomes based on genotype/lineage have been poorly dis-\ncussed. \n-This study is an attempt to document and describe the clinical and biological features of CHIKV outbreak caused by the Caribbean linage in Mexico. \n-In addition, we compared clin- ical descriptions of outbreaks caused by the ECSA-IOL and Asian genotype worldwide with the results obtained in our study.\n-We conducted a cross-sectional observational study in a sec- ondary healthcare hospital in Tapachula, Chiapas, Mexico, at which probable CHIKV cases were recruited and then diagnosed by molecular and serological testing\n-Patients who were admitted in this hospital were included in the study if their clinical symptoms met the follow- ing inclusion criteria for suspicion of CHIKF: acute onset of fever&amp;gt;38.5˚C accompanied by severe arthralgia not explained by other medical conditions in patients residing in the epi- demic area [28]\n-To avoid any confusion between polyarthralgia and arthritis, we differentiated them being the first a transient, inter- mittent, or persistent pain in multiple joints while the second is the inflammation of one or more joints\n-RNA was extracted from 140μL of serum from each sample\n-For molecular diagnostics, one-step qRT-PCR was performed according to the Center of Disease Control (CDC) protocol using primers and probe designed for Caribbean lineage (Asian genotype)\n-Serum samples were screened for anti-CHIKV IgM antibodies by enzyme-linked immunosorbent assay (ELISA)\n-For dengue diagnosis, the samples were tested with Dengue Early ELISA and Dengue IgM Capture ELISA\n-Ministry of Health reported 2,500 probable chikungunya cases distributed in Soconusco Region from November 2014 to June 2015, of which 850 were admitted by Hospital “Dr. Roberto Nettel”. \n-Of these patients, only 112 agreed to enrollment in this study (Fig 1)\n-Ninety-five patients had confirmed CHIKF with 62 being +qRT-PCR and 33 +IgM/-qRT-PCR, while the remaining 17 patients were CHIKV- negative (Fig 1)\n-Only one patient was qRT-PCR and IgM positive and was categorized as a viremic case in subsequent data analysis. \n-None of the confirmed CHIKV cases was DENV- positive by NS1 or IgM ELISA\n-Data are shown only for viremic and post-viremic cases because the numbers of nega- tive cases were too few (17 cases) for meaningful analysis\n-The mean age of patients was similar at 37.2 and 39.2 years for viremic and post-viremic patients, respectively\n-The age groups most affected by CHIKV infection were adults 31–40 and 41–50 years, together accounting for almost half of the CHIKV cases in both phases of disease; how- ever, minors (&amp;lt;20 years) accounted for 12.6% of confirmed cases in both stages\n-Approximately 70% of patients in both phases of disease were female (Table 1)\n-The median numbers of days between symptom onset and consulta- tion (SOC) were 3.0 and 4.0 for viremic and post-viremic patients, respectively\n-The most common symptoms recorded during the viremic stage were fever (100%), polyarthralgia (100.0%), headache (82.3%), exanthem (82.3%), chills (82.3%), and nausea (71.0%)\n-Other symptoms often observed in the viremic patients included pruritus (66.1%), arthritis (58.1%), abdominal pain (46.8%), edema (43.5%) and diarrhea (33.9%).\n-On the other hand, the most frequent symp- toms described in post-viremic patients were polyarthalgia (100%), headache (87.9%), exan- thema (81.8%), chills (75.8%), and nausea (48.5%) and other symptoms developed, such as arthritis (78.8%) and adenopathy (60.6%)\n-The only symptoms that showed substantial differ- ences between phases were arthritis, adenopathy, and nausea (Table 2).\n-Most parameters measured in this study fell within normal ranges in both phases except for hepatic enzymes (AST, ALT, ALP), absolute count of white cells, lymphocytes, LDH and CRP\n-Of these features, however, notable differences between the two phases were observed in lymphocyte count, LDH and CRP levels.\n-Elevated concentration of hepatic enzymes (AST, ALT, ALP) was seen in approximately 30.6–48.4% and 24.4–42.4% of viremic and post- viremic patients, respectively. \n-Low white cell counts occurred in 60–70% of cases in both dis- ease stages, and lymphopenia was significantly more frequent in viremic patients (56.6%) than in post-viremic patients (12.1%). \n-Moreover, LDH levels were significantly more frequent in post-viremic patients (69.7%) than in viremic patients (33.9%). \n-CRP was expectedly elevated in the viremic patients of infection (61.0%) but normal in all post-viremic patients\n-The key results were as follows: \n-1) of 112 probable CHIKF cases, 95 cases (84.8%) were con-firmed by qRT-PCR (33) or IgM ELISA (62) being adults and females more affected; \n-2) fever, polyarthralgia, exanthem, and headache were the most common symptoms observed in patients, however, adenopathies that had not been deeply described in previous studies were also found in our study, \n-3) in the disease onset, symptomatology between previous IOL outbreaks and Mexican outbreak caused by Asian lineage seems to be similar and \n-4) biological abnormalities observed during CHIKV infection were lymphopenia, leukopenia, elevated transaminases and high LDH and CRP\n-Lack of herd immunity in the region may explain why CHIKV infections occurred more often in adults than in old and young patients [32].\n-While Thiberville et al.\n(2009), Reller et al. (2013), and Win et al. (2010) found a higher proportion of affected males, Mattar et al. (2015), Sahadeo et al. (2015), Macpherson et al. (2016) and our study found a higher proportion of infected females\n-Biased sampling may explain differences among these studies\n-It is important to consider that CHIKV transmission might have occurred more in home-envi- ronments putting housewives at major risk of infection, such as was described in previous reports of dengue seroprevalence in Mexico [33]\n-The most common symptoms reported by all previous studies including ours were fever (80–100%), polyarthralgia (80–100%), headache (50–80%), rash (30–70%), and digestive alter- ations (20–80%).\n-The occurrence of lymphadenopathy possibly may have been underdiagnosed in the rest of studies, given that it may occur toward the end of the febrile period, during recovery from the infection, and appears to be self-limiting [37].\n-Regarding arthritis and edema, the lack of sufficient data makes determining the prevalence of these symptoms difficult.\n-Data including viral genotype from the La Reunion Island, Singapore, Gabon, Sri Lanka, Colombia, and Trinidad &amp;amp; Tobago outbreaks are included in Table 4.\n-Although the Caribbean Asian lineage of CHIKV has been reported as less virulent than the IOL lineage [23], the Asian lineage outbreak from Chiapas and the rest of the ECSA-diverged IOL outbreaks worldwide appear to behave clinically similarly during the first 3–4 days of infection\n-We obtained a biased sampling, including\nonly patients for one hospital because of the ease of obtaining samples from its clinics, thus, not allowing for a sample that was truly representative of the general population.","page":"1-15","title":"Clinical characterization of acute and convalescent illness of confirmed chikungunya cases from Chiapas, S. Mexico: A cross sectional study","type":"article-journal","volume":"12"},"uris":["http://www.mendeley.com/documents/?uuid=6909786a-0eba-4630-b4db-bd53cb4e5c1d"]},{"id":"ITEM-14","itemData":{"DOI":"10.1016/j.jaut.2016.12.007","ISSN":"08968411","author":[{"dropping-particle":"","family":"Anaya","given":"Juan-Manuel","non-dropping-particle":"","parse-names":false,"suffix":""},{"dropping-particle":"","family":"Rodríguez","given":"Yhojan","non-dropping-particle":"","parse-names":false,"suffix":""},{"dropping-particle":"","family":"Monsalve","given":"Diana M.","non-dropping-particle":"","parse-names":false,"suffix":""},{"dropping-particle":"","family":"Vega","given":"Daniel","non-dropping-particle":"","parse-names":false,"suffix":""},{"dropping-particle":"","family":"Ojeda","given":"Ernesto","non-dropping-particle":"","parse-names":false,"suffix":""},{"dropping-particle":"","family":"González-Bravo","given":"Diana","non-dropping-particle":"","parse-names":false,"suffix":""},{"dropping-particle":"","family":"Rodríguez-Jiménez","given":"Mónica","non-dropping-particle":"","parse-names":false,"suffix":""},{"dropping-particle":"","family":"Pinto-Díaz","given":"Carlos A.","non-dropping-particle":"","parse-names":false,"suffix":""},{"dropping-particle":"","family":"Chaparro","given":"Pablo","non-dropping-particle":"","parse-names":false,"suffix":""},{"dropping-particle":"","family":"Gunturiz","given":"María L.","non-dropping-particle":"","parse-names":false,"suffix":""},{"dropping-particle":"","family":"Ansari","given":"Aftab A.","non-dropping-particle":"","parse-names":false,"suffix":""},{"dropping-particle":"","family":"Gershwin","given":"M. Eric","non-dropping-particle":"","parse-names":false,"suffix":""},{"dropping-particle":"","family":"Molano-González","given":"Nicolás","non-dropping-particle":"","parse-names":false,"suffix":""},{"dropping-particle":"","family":"Ramírez-Santana","given":"Carolina","non-dropping-particle":"","parse-names":false,"suffix":""},{"dropping-particle":"","family":"Acosta-Ampudia","given":"Yeny","non-dropping-particle":"","parse-names":false,"suffix":""}],"container-title":"Journal of Autoimmunity","id":"ITEM-14","issued":{"date-parts":[["2017","2"]]},"page":"123-138","title":"A comprehensive analysis and immunobiology of autoimmune neurological syndromes during the Zika virus outbreak in Cúcuta, Colombia","type":"article-journal","volume":"77"},"uris":["http://www.mendeley.com/documents/?uuid=114cec3e-4724-4f36-ab01-74ffa5ea8909"]},{"id":"ITEM-15","itemData":{"DOI":"10.1371/journal.pone.0179725","ISBN":"1111111111","ISSN":"1932-6203","PMID":"28650987","abstract":"BACKGROUND Zika is a new disease in the American continent and its surveillance is of utmost importance, especially because of its ability to cause neurological manifestations as Guillain-Barré syndrome and serious congenital malformations through vertical transmission. The detection of suspected cases by the surveillance system depends on the case definition adopted. As the laboratory diagnosis of Zika infection still relies on the use of expensive and complex molecular techniques with low sensitivity due to a narrow window of detection, most suspected cases are not confirmed by laboratory tests, mainly reserved for pregnant women and newborns. In this context, an accurate definition of a suspected Zika case is crucial in order for the surveillance system to gauge the magnitude of an epidemic. METHODOLOGY We evaluated the accuracy of various Zika case definitions in a scenario where Dengue and Chikungunya viruses co-circulate. Signs and symptoms that best discriminated PCR confirmed Zika from other laboratory confirmed febrile or exanthematic diseases were identified to propose and test predictive models for Zika infection based on these clinical features. RESULTS AND DISCUSSION Our derived score prediction model had the best performance because it demonstrated the highest sensitivity and specificity, 86·6% and 78·3%, respectively. This Zika case definition also had the highest values for auROC (0·903) and R2 (0·417), and the lowest Brier score 0·096. CONCLUSIONS In areas where multiple arboviruses circulate, the presence of rash with pruritus or conjunctival hyperemia, without any other general clinical manifestations such as fever, petechia or anorexia is the best Zika case definition.","author":[{"dropping-particle":"","family":"Braga","given":"José Ueleres","non-dropping-particle":"","parse-names":false,"suffix":""},{"dropping-particle":"","family":"Bressan","given":"Clarisse","non-dropping-particle":"","parse-names":false,"suffix":""},{"dropping-particle":"","family":"Dalvi","given":"Ana Paula Razal","non-dropping-particle":"","parse-names":false,"suffix":""},{"dropping-particle":"","family":"Calvet","given":"Guilherme Amaral","non-dropping-particle":"","parse-names":false,"suffix":""},{"dropping-particle":"","family":"Daumas","given":"Regina Paiva","non-dropping-particle":"","parse-names":false,"suffix":""},{"dropping-particle":"","family":"Rodrigues","given":"Nadia","non-dropping-particle":"","parse-names":false,"suffix":""},{"dropping-particle":"","family":"Wakimoto","given":"Mayumi","non-dropping-particle":"","parse-names":false,"suffix":""},{"dropping-particle":"","family":"Nogueira","given":"Rita Maria Ribeiro","non-dropping-particle":"","parse-names":false,"suffix":""},{"dropping-particle":"","family":"Nielsen-Saines","given":"Karin","non-dropping-particle":"","parse-names":false,"suffix":""},{"dropping-particle":"","family":"Brito","given":"Carlos","non-dropping-particle":"","parse-names":false,"suffix":""},{"dropping-particle":"","family":"Bispo de Filippis","given":"Ana Maria","non-dropping-particle":"","parse-names":false,"suffix":""},{"dropping-particle":"","family":"Brasil","given":"Patrícia","non-dropping-particle":"","parse-names":false,"suffix":""}],"container-title":"Plos One","id":"ITEM-15","issue":"6","issued":{"date-parts":[["2017"]]},"page":"e0179725","title":"Accuracy of Zika virus disease case definition during simultaneous Dengue and Chikungunya epidemics","type":"article-journal","volume":"12"},"uris":["http://www.mendeley.com/documents/?uuid=8a918fa0-da2e-492e-990d-4822973d68c0"]},{"id":"ITEM-16","itemData":{"DOI":"10.1093/cid/ciy1083","ISSN":"1537-6591","PMID":"30561554","abstract":"Background Since their emergence in the Americas, chikungunya (CHIKV) and Zika (ZIKV) viruses co-circulate with dengue virus (DENV), hampering clinical diagnosis. We investigated clinical and epidemiological characteristics of arboviral infections during the introduction and spread of CHIKV and ZIKV through northeastern Brazil. Methods Surveillance for arboviral diseases among febrile patients was performed at an emergency health unit of Salvador, Brazil between Sep/2014-Jul/2016. We interviewed patients to collect data on symptoms, reviewed medical records to obtain the presumptive diagnoses, and performed molecular and serological testing to confirm DENV, CHIKV, ZIKV, or non-specific flavivirus (FLAV) diagnosis. Results f 948 participants, 247 (26.1%) had an acute infection, of which 224 (23.6%) were single infections (DENV: 32, or 3.4%; CHIKV: 159, 16.7%; ZIKV: 13, 1.4%; and FLAV: 20, 2.1%), and 23 (2.4%) co-infections (DENV/CHIKV: 13, 1.4%; CHIKV/FLAV: 9, 0.9%; and DEN/ZIKV: 1, 0.1%). An additional 133 (14.0%) patients had serological evidence for a recent arboviral infection. Patients with Zika presented rash (69.2%) and pruritus (69.2%) more frequently than those with dengue (37.5% and 31.2%, respectively) and chikungunya (22.9% and 14.7%, respectively) (P&lt;0.001 for both comparisons). Conversely, arthralgia was more common in chikungunya (94.9%) and FLAV/CHIKV (100.0%) than in dengue (59.4%) and Zika (53.8%) (P&lt;0.001). A correct presumptive clinical diagnosis was made for 9-23% of the confirmed patients. Conclusions Arboviral infections are frequent causes of febrile illness. Co-infections are not rare events during periods of intense, concomitant arboviral transmission. Given the challenge to clinically distinguish these infections, there is an urgent need for rapid, point-of-care, multiplex diagnostics.","author":[{"dropping-particle":"","family":"O Silva","given":"Monaíse M","non-dropping-particle":"","parse-names":false,"suffix":""},{"dropping-particle":"","family":"Tauro","given":"Laura B","non-dropping-particle":"","parse-names":false,"suffix":""},{"dropping-particle":"","family":"Kikuti","given":"Mariana","non-dropping-particle":"","parse-names":false,"suffix":""},{"dropping-particle":"","family":"Anjos","given":"Rosângela O","non-dropping-particle":"","parse-names":false,"suffix":""},{"dropping-particle":"","family":"Santos","given":"Viviane C","non-dropping-particle":"","parse-names":false,"suffix":""},{"dropping-particle":"","family":"Gonçalves","given":"Thaiza S F","non-dropping-particle":"","parse-names":false,"suffix":""},{"dropping-particle":"","family":"Paploski","given":"Igor A D","non-dropping-particle":"","parse-names":false,"suffix":""},{"dropping-particle":"","family":"Moreira","given":"Patrícia S S","non-dropping-particle":"","parse-names":false,"suffix":""},{"dropping-particle":"","family":"Nascimento","given":"Leile C J","non-dropping-particle":"","parse-names":false,"suffix":""},{"dropping-particle":"","family":"Campos","given":"Gúbio S","non-dropping-particle":"","parse-names":false,"suffix":""},{"dropping-particle":"","family":"Ko","given":"Albert I","non-dropping-particle":"","parse-names":false,"suffix":""},{"dropping-particle":"","family":"Weaver","given":"Scott C","non-dropping-particle":"","parse-names":false,"suffix":""},{"dropping-particle":"","family":"Reis","given":"Mitermayer G","non-dropping-particle":"","parse-names":false,"suffix":""},{"dropping-particle":"","family":"Kitron","given":"Uriel","non-dropping-particle":"","parse-names":false,"suffix":""},{"dropping-particle":"","family":"Ribeiro","given":"Guilherme S","non-dropping-particle":"","parse-names":false,"suffix":""}],"container-title":"Clinical infectious diseases : an official publication of the Infectious Diseases Society of America","id":"ITEM-16","issued":{"date-parts":[["2018","12","18"]]},"title":"Concomitant transmission of dengue, chikungunya and Zika viruses in Brazil: Clinical and epidemiological findings from surveillance for acute febrile illness.","type":"article-journal","volume":"8"},"uris":["http://www.mendeley.com/documents/?uuid=19a1cdfe-de93-4d0a-8b81-4a1da149d2e1"]},{"id":"ITEM-17","itemData":{"DOI":"10.1111/tmi.13147","ISSN":"13653156","abstract":"OBJECTIVE To estimate the age-specific incidence of symptomatic dengue and chikungunya in Colombia. METHOD A passive facility-based fever surveillance study was conducted among individuals with undifferentiated fever. Confirmatory diagnostics included serological and molecular tests in paired samples, and surveillance's underreporting was assessed using capture-recapture methods. RESULTS Of 839 febrile participants 686 completed the study. There were 33.2% (295/839) dengue infections (51% primary infections), and 35.9% (191/532) of negative dengue cases there were chikungunya cases. On average, dengue cases were younger (median = 18 years) than chikungunya cases (median = 25 years). Thrombocytopaenia and abdominal pain were the main dengue predictors, while presence of rash was the main predictor for chikungunya diagnosis. Underreporting of dengue was 31%; the estimated expansion factors indicate an underreporting rate of dengue cases of threefold for all cases and of almost sixfold for inpatients. CONCLUSIONS These findings highlight the ongoing coexistence of both arboviruses, a distinct clinical profile of each condition in the study area that could be used by clinicians to generate a differential diagnosis, and the presence of underreporting, mostly among hospitalised cases.","author":[{"dropping-particle":"","family":"Carabali","given":"Mabel","non-dropping-particle":"","parse-names":false,"suffix":""},{"dropping-particle":"","family":"Lim","given":"Jacqueline K.","non-dropping-particle":"","parse-names":false,"suffix":""},{"dropping-particle":"","family":"Palencia","given":"Diana C.","non-dropping-particle":"","parse-names":false,"suffix":""},{"dropping-particle":"","family":"Lozano-Parra","given":"Anyela","non-dropping-particle":"","parse-names":false,"suffix":""},{"dropping-particle":"","family":"Gelvez","given":"Rosa Margarita","non-dropping-particle":"","parse-names":false,"suffix":""},{"dropping-particle":"","family":"Lee","given":"Kang Sung","non-dropping-particle":"","parse-names":false,"suffix":""},{"dropping-particle":"","family":"Florez","given":"Janeth P.","non-dropping-particle":"","parse-names":false,"suffix":""},{"dropping-particle":"","family":"Herrera","given":"Victor Mauricio","non-dropping-particle":"","parse-names":false,"suffix":""},{"dropping-particle":"","family":"Kaufman","given":"Jay S.","non-dropping-particle":"","parse-names":false,"suffix":""},{"dropping-particle":"","family":"Rojas","given":"Elsa M.","non-dropping-particle":"","parse-names":false,"suffix":""},{"dropping-particle":"","family":"Villar","given":"Luis Angel","non-dropping-particle":"","parse-names":false,"suffix":""}],"container-title":"Tropical Medicine and International Health","id":"ITEM-17","issue":"11","issued":{"date-parts":[["2018"]]},"page":"1231-1241","title":"Burden of dengue among febrile patients at the time of chikungunya introduction in Piedecuesta, Colombia","type":"article-journal","volume":"23"},"uris":["http://www.mendeley.com/documents/?uuid=f678ae22-dcce-4d51-8828-58c3b74f4c1d"]},{"id":"ITEM-18","itemData":{"DOI":"10.1186/s13104-018-3290-0","ISSN":"1756-0500","author":[{"dropping-particle":"","family":"Sánchez-Carbonel","given":"José","non-dropping-particle":"","parse-names":false,"suffix":""},{"dropping-particle":"","family":"Tantaléan-Yépez","given":"Derek","non-dropping-particle":"","parse-names":false,"suffix":""},{"dropping-particle":"","family":"Aguilar-Luis","given":"Miguel Angel","non-dropping-particle":"","parse-names":false,"suffix":""},{"dropping-particle":"","family":"Silva-Caso","given":"Wilmer","non-dropping-particle":"","parse-names":false,"suffix":""},{"dropping-particle":"","family":"Weilg","given":"Pablo","non-dropping-particle":"","parse-names":false,"suffix":""},{"dropping-particle":"","family":"Vásquez-Achaya","given":"Fernando","non-dropping-particle":"","parse-names":false,"suffix":""},{"dropping-particle":"","family":"Costa","given":"Luis","non-dropping-particle":"","parse-names":false,"suffix":""},{"dropping-particle":"","family":"Martins-Luna","given":"Johanna","non-dropping-particle":"","parse-names":false,"suffix":""},{"dropping-particle":"","family":"Sandoval","given":"Isabel","non-dropping-particle":"","parse-names":false,"suffix":""},{"dropping-particle":"","family":"Valle-Mendoza","given":"Juana","non-dropping-particle":"del","parse-names":false,"suffix":""}],"container-title":"BMC Research Notes","id":"ITEM-18","issue":"1","issued":{"date-parts":[["2018","12","14"]]},"page":"175","publisher":"BioMed Central","title":"Identification of infection by Chikungunya, Zika, and Dengue in an area of the Peruvian coast. Molecular diagnosis and clinical characteristics","type":"article-journal","volume":"11"},"uris":["http://www.mendeley.com/documents/?uuid=3ca8ad1e-d95a-4870-b026-adb8b20e0058"]},{"id":"ITEM-19","itemData":{"DOI":"10.1371/currents.outbreaks.0bf6aeb4d30824de63c4d5d745b217f5","ISSN":"2157-3999","author":[{"dropping-particle":"","family":"Azeredo","given":"Elzinandes Leal","non-dropping-particle":"","parse-names":false,"suffix":""},{"dropping-particle":"","family":"Hoscher Romanholi","given":"Izilyanne","non-dropping-particle":"","parse-names":false,"suffix":""},{"dropping-particle":"","family":"Badolato-Corrêa","given":"Jessica","non-dropping-particle":"","parse-names":false,"suffix":""},{"dropping-particle":"","family":"Cunha","given":"Rivaldo","non-dropping-particle":"","parse-names":false,"suffix":""},{"dropping-particle":"","family":"Barbosa","given":"Luciana Santos","non-dropping-particle":"","parse-names":false,"suffix":""},{"dropping-particle":"","family":"de-Oliveira-Pinto","given":"Luzia Maria","non-dropping-particle":"","parse-names":false,"suffix":""},{"dropping-particle":"","family":"Dal Fabbro","given":"Márcia","non-dropping-particle":"","parse-names":false,"suffix":""},{"dropping-particle":"","family":"Santos","given":"Flavia Barreto","non-dropping-particle":"dos","parse-names":false,"suffix":""},{"dropping-particle":"","family":"Sánchez-Arcila","given":"Juan Camilo","non-dropping-particle":"","parse-names":false,"suffix":""},{"dropping-particle":"","family":"Nunes","given":"Priscila Conrado Guerra","non-dropping-particle":"","parse-names":false,"suffix":""},{"dropping-particle":"","family":"Filippis","given":"Ana Maria","non-dropping-particle":"de","parse-names":false,"suffix":""},{"dropping-particle":"","family":"Souza","given":"Thiara Manuele Alves","non-dropping-particle":"","parse-names":false,"suffix":""}],"container-title":"PLoS Currents","id":"ITEM-19","issued":{"date-parts":[["2018"]]},"title":"Clinical and Laboratory Profile of Zika and Dengue Infected Patients: Lessons Learned From the Co-circulation of Dengue, Zika and Chikungunya in Brazil","type":"article-journal"},"uris":["http://www.mendeley.com/documents/?uuid=37c68539-8a51-4da5-a53c-34db0b33c9a9"]},{"id":"ITEM-20","itemData":{"DOI":"10.1590/0037-8682-0347-2018","ISBN":"0037868203472","ISSN":"1678-9849","author":[{"dropping-particle":"","family":"Vega","given":"Farley Liliana Romero","non-dropping-particle":"","parse-names":false,"suffix":""},{"dropping-particle":"","family":"Bezerra","given":"Juliana Maria Trindade","non-dropping-particle":"","parse-names":false,"suffix":""},{"dropping-particle":"","family":"Said","given":"Rodrigo Fabiano de Carmo","non-dropping-particle":"","parse-names":false,"suffix":""},{"dropping-particle":"da","family":"Gama Neto","given":"Aloysio Nogueira","non-dropping-particle":"","parse-names":false,"suffix":""},{"dropping-particle":"","family":"Cotrim","given":"Emanuela Cardoso","non-dropping-particle":"","parse-names":false,"suffix":""},{"dropping-particle":"","family":"Mendez","given":"Dora","non-dropping-particle":"","parse-names":false,"suffix":""},{"dropping-particle":"","family":"Amâncio","given":"Frederico Figueiredo","non-dropping-particle":"","parse-names":false,"suffix":""},{"dropping-particle":"","family":"Carneiro","given":"Mariângela","non-dropping-particle":"","parse-names":false,"suffix":""}],"container-title":"Revista da Sociedade Brasileira de Medicina Tropical","id":"ITEM-20","issue":"0","issued":{"date-parts":[["2019","1","14"]]},"page":"1-9","title":"Emergence of chikungunya and Zika in a municipality endemic to dengue, Santa Luzia, MG, Brazil, 2015-2017","type":"article-journal","volume":"52"},"uris":["http://www.mendeley.com/documents/?uuid=52baf678-b6ac-4d12-8ee6-b5324039bd0e"]}],"mendeley":{"formattedCitation":"&lt;sup&gt;1–6,8–21&lt;/sup&gt;","plainTextFormattedCitation":"1–6,8–21","previouslyFormattedCitation":"[10,11,20–23,25–30,12–19]"},"properties":{"noteIndex":0},"schema":"https://github.com/citation-style-language/schema/raw/master/csl-citation.json"}</w:instrText>
            </w:r>
            <w:r w:rsidRPr="000A6CBE">
              <w:rPr>
                <w:rFonts w:ascii="Times New Roman" w:hAnsi="Times New Roman"/>
                <w:sz w:val="16"/>
                <w:szCs w:val="16"/>
                <w:lang w:val="en-GB"/>
              </w:rPr>
              <w:fldChar w:fldCharType="separate"/>
            </w:r>
            <w:r w:rsidR="00B77BE7" w:rsidRPr="00B77BE7">
              <w:rPr>
                <w:rFonts w:ascii="Times New Roman" w:hAnsi="Times New Roman"/>
                <w:noProof/>
                <w:sz w:val="16"/>
                <w:szCs w:val="16"/>
                <w:vertAlign w:val="superscript"/>
                <w:lang w:val="en-GB"/>
              </w:rPr>
              <w:t>1–6,8–21</w:t>
            </w:r>
            <w:r w:rsidRPr="000A6CBE">
              <w:rPr>
                <w:rFonts w:ascii="Times New Roman" w:hAnsi="Times New Roman"/>
                <w:sz w:val="16"/>
                <w:szCs w:val="16"/>
                <w:lang w:val="en-GB"/>
              </w:rPr>
              <w:fldChar w:fldCharType="end"/>
            </w:r>
          </w:p>
        </w:tc>
      </w:tr>
      <w:tr w:rsidR="00A8610A" w:rsidRPr="000A6CBE" w14:paraId="183E9020" w14:textId="77777777" w:rsidTr="005706DB">
        <w:trPr>
          <w:trHeight w:val="60"/>
        </w:trPr>
        <w:tc>
          <w:tcPr>
            <w:cnfStyle w:val="001000000000" w:firstRow="0" w:lastRow="0" w:firstColumn="1" w:lastColumn="0" w:oddVBand="0" w:evenVBand="0" w:oddHBand="0" w:evenHBand="0" w:firstRowFirstColumn="0" w:firstRowLastColumn="0" w:lastRowFirstColumn="0" w:lastRowLastColumn="0"/>
            <w:tcW w:w="1152" w:type="pct"/>
            <w:tcBorders>
              <w:top w:val="nil"/>
              <w:left w:val="nil"/>
              <w:bottom w:val="nil"/>
              <w:right w:val="nil"/>
            </w:tcBorders>
            <w:shd w:val="clear" w:color="auto" w:fill="auto"/>
            <w:vAlign w:val="center"/>
          </w:tcPr>
          <w:p w14:paraId="1E317E8B" w14:textId="77777777" w:rsidR="00A8610A" w:rsidRPr="000A6CBE" w:rsidRDefault="00A8610A" w:rsidP="005706DB">
            <w:pPr>
              <w:pStyle w:val="MDPI42tablebody"/>
              <w:spacing w:line="480" w:lineRule="auto"/>
              <w:jc w:val="left"/>
              <w:rPr>
                <w:rFonts w:ascii="Times New Roman" w:hAnsi="Times New Roman"/>
                <w:bCs w:val="0"/>
                <w:sz w:val="22"/>
                <w:szCs w:val="22"/>
                <w:lang w:val="en-GB"/>
              </w:rPr>
            </w:pPr>
            <w:r w:rsidRPr="000A6CBE">
              <w:rPr>
                <w:rFonts w:ascii="Times New Roman" w:hAnsi="Times New Roman"/>
                <w:bCs w:val="0"/>
                <w:sz w:val="22"/>
                <w:szCs w:val="22"/>
                <w:lang w:val="en-GB"/>
              </w:rPr>
              <w:t>Myalgia</w:t>
            </w:r>
          </w:p>
        </w:tc>
        <w:tc>
          <w:tcPr>
            <w:tcW w:w="894" w:type="pct"/>
            <w:tcBorders>
              <w:top w:val="nil"/>
              <w:left w:val="nil"/>
              <w:bottom w:val="nil"/>
              <w:right w:val="nil"/>
            </w:tcBorders>
            <w:shd w:val="clear" w:color="auto" w:fill="auto"/>
            <w:vAlign w:val="center"/>
          </w:tcPr>
          <w:p w14:paraId="6BD052B1" w14:textId="77777777" w:rsidR="00A8610A" w:rsidRPr="000A6CBE" w:rsidRDefault="00A8610A" w:rsidP="005706DB">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73.43</w:t>
            </w:r>
          </w:p>
        </w:tc>
        <w:tc>
          <w:tcPr>
            <w:tcW w:w="909" w:type="pct"/>
            <w:tcBorders>
              <w:top w:val="nil"/>
              <w:left w:val="nil"/>
              <w:bottom w:val="nil"/>
              <w:right w:val="nil"/>
            </w:tcBorders>
            <w:shd w:val="clear" w:color="auto" w:fill="auto"/>
            <w:vAlign w:val="center"/>
          </w:tcPr>
          <w:p w14:paraId="320132FC" w14:textId="77777777" w:rsidR="00A8610A" w:rsidRPr="000A6CBE" w:rsidRDefault="00A8610A" w:rsidP="005706DB">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61.48</w:t>
            </w:r>
          </w:p>
        </w:tc>
        <w:tc>
          <w:tcPr>
            <w:tcW w:w="909" w:type="pct"/>
            <w:tcBorders>
              <w:top w:val="nil"/>
              <w:left w:val="nil"/>
              <w:bottom w:val="nil"/>
              <w:right w:val="nil"/>
            </w:tcBorders>
            <w:shd w:val="clear" w:color="auto" w:fill="auto"/>
            <w:vAlign w:val="center"/>
          </w:tcPr>
          <w:p w14:paraId="730DA990" w14:textId="77777777" w:rsidR="00A8610A" w:rsidRPr="000A6CBE" w:rsidRDefault="00A8610A" w:rsidP="005706DB">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65.54</w:t>
            </w:r>
          </w:p>
        </w:tc>
        <w:tc>
          <w:tcPr>
            <w:tcW w:w="1136" w:type="pct"/>
            <w:tcBorders>
              <w:top w:val="nil"/>
              <w:left w:val="nil"/>
              <w:bottom w:val="nil"/>
              <w:right w:val="nil"/>
            </w:tcBorders>
            <w:shd w:val="clear" w:color="auto" w:fill="auto"/>
            <w:vAlign w:val="center"/>
          </w:tcPr>
          <w:p w14:paraId="6E2EE61B" w14:textId="04BBD710" w:rsidR="00A8610A" w:rsidRPr="000A6CBE" w:rsidRDefault="00A8610A" w:rsidP="005706DB">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rPr>
            </w:pPr>
            <w:r w:rsidRPr="000A6CBE">
              <w:rPr>
                <w:rFonts w:ascii="Times New Roman" w:hAnsi="Times New Roman"/>
                <w:sz w:val="16"/>
                <w:szCs w:val="16"/>
                <w:lang w:val="en-GB"/>
              </w:rPr>
              <w:fldChar w:fldCharType="begin" w:fldLock="1"/>
            </w:r>
            <w:r w:rsidR="00B77BE7">
              <w:rPr>
                <w:rFonts w:ascii="Times New Roman" w:hAnsi="Times New Roman"/>
                <w:sz w:val="16"/>
                <w:szCs w:val="16"/>
                <w:lang w:val="en-GB"/>
              </w:rPr>
              <w:instrText>ADDIN CSL_CITATION {"citationItems":[{"id":"ITEM-1","itemData":{"DOI":"10.1136/pgmj.2007.066746","ISSN":"00325473","abstract":"OBJECTIVES: To compare the clinical and laboratory features of confirmed cases of Chikungunya and Dengue fever; to validate the clinical diagnosis based on serology. METHODS: Cases with a clinical diagnosis of Chikungunya and Dengue fever were recruited for seroconfirmation during a concurrent epidemic in 2006-07, at the General Hospital, Peradeniya, Sri Lanka. RESULTS: Of 54 patients with fever, serology confirmed 21 with Chikungunya infection, 20 with Dengue infection, and three co-infections, with sensitivity of the clinical diagnosis of 92% for Chikungunya fever and 95% for Dengue fever. The mean age of patients with Chikungunya fever was 45 years (range 21-74 years), and patients with Dengue fever was 30 years (range 15-63 years) (p = 0.005). Sixteen (70%) of Chikungunya fever patients were females, while 15 (71%) of those with Dengue fever were males (p = 0.007). Arthralgia was common to both groups (p = 0.155), while headache and a bleeding tendency were observed more in patients with Dengue fever. Twelve (57%) Chikungunya cases had acute arthritis compared with none in the Dengue group (p = 0.001), lasting mean 6 days (range 1-14 days). They developed chronic arthritic disability (range 1-6 months). Leucopenia was common to both Chikungunya and Dengue fever patients. However, thrombocytopenia was more pronounced in the Dengue patients (mean (SD) platelet count 75 (34)x10(9)/l) than in the Chikungunya patients (117 (70)x10(9)/l) (p = 0.001). In the Chikungunya group there was a positive correlation between duration of the illness and the platelet count (r = 0.181, p = 0.194), but the Dengue group showed a negative correlation (r = -0.309, p&lt;0.001). CONCLUSION: Most of the clinical and laboratory features of patients with Chikungunya and Dengue fever are similar. Arthritis is the pathognomonic sign in patients with Chikungunya fever.","author":[{"dropping-particle":"","family":"Kularatne","given":"S. A.M.","non-dropping-particle":"","parse-names":false,"suffix":""},{"dropping-particle":"","family":"Gihan","given":"M. C.","non-dropping-particle":"","parse-names":false,"suffix":""},{"dropping-particle":"","family":"Weerasinghe","given":"S. C.","non-dropping-particle":"","parse-names":false,"suffix":""},{"dropping-particle":"","family":"Gunasena","given":"S.","non-dropping-particle":"","parse-names":false,"suffix":""}],"container-title":"Postgraduate Medical Journal","id":"ITEM-1","issue":"1005","issued":{"date-parts":[["2009"]]},"page":"342-346","title":"Concurrent outbreaks of Chikungunya and Dengue fever in Kandy, Sri Lanka, 2006-07: A comparative analysis of clinical and laboratory features","type":"article-journal","volume":"85"},"uris":["http://www.mendeley.com/documents/?uuid=fb8a5392-fef1-4ffe-85ab-4d517791fff6"]},{"id":"ITEM-2","itemData":{"DOI":"10.1111/j.1365-3156.2010.02485.x","ISBN":"1365-3156 (Electronic)\\r1360-2276 (Linking)","ISSN":"13602276","PMID":"20214759","abstract":"BACKGROUND: To record and assess the clinical features of chikungunya fever (CHIKF), with a view to enable diagnosis based on clinical criteria rather than costly laboratory procedures in field conditions.\\n\\nMETHODS: As part of a cross-sectional serologic survey conducted in Mayotte after a massive chikungunya outbreak in 2006, we collected data on clinical features of chikungunya infection and assessed the performance and accuracy of clinical case definition criteria combining different symptoms.\\n\\nRESULTS: Of 1154 participants included, 440 (38.1%) had chikungunya-specific IgM or IgG antibodies by enzyme-linked immunosorbent assay (ELISA). Of symptomatic participants, 318 (72.3%) had confirmed chikungunya, the dominant symptoms reported were incapacitating polyarthralgia (98.7%), myalgia (93.1%), backache (86%), fever of abrupt onset (85%) and headache (81.4%). There was a strong linear association between symptomatic infection and age (chi(2) for trend = 9.85, P &lt; 0.001). Only 52% of persons with presumptive chikungunya sought medical advice, principally at public primary health care facilities. The association of fever and polyarthralgia had a sensitivity of 84% (95% CI: 79-87) and a specificity of 89% (95% CI: 86-91). This association allowed to classify correctly 87% (95% CI: 85-89) of individuals with serologically confirmed chikungunya.\\n\\nCONCLUSIONS: Our results suggest that the pair fever and incapacitating polyarthralgia is an accurate and reliable tool for identifying presumptive CHIKF cases in the field. These criteria provide a useful evidence base to support operational syndromic surveillance in laboratory-confirmed chikungunya epidemic settings.","author":[{"dropping-particle":"","family":"Sissoko","given":"Daouda","non-dropping-particle":"","parse-names":false,"suffix":""},{"dropping-particle":"","family":"Ezzedine","given":"Khaled","non-dropping-particle":"","parse-names":false,"suffix":""},{"dropping-particle":"","family":"Moendandzé","given":"Amrat","non-dropping-particle":"","parse-names":false,"suffix":""},{"dropping-particle":"","family":"Giry","given":"Claude","non-dropping-particle":"","parse-names":false,"suffix":""},{"dropping-particle":"","family":"Renault","given":"Philippe","non-dropping-particle":"","parse-names":false,"suffix":""},{"dropping-particle":"","family":"Malvy","given":"Denis","non-dropping-particle":"","parse-names":false,"suffix":""}],"container-title":"Tropical Medicine and International Health","id":"ITEM-2","issue":"5","issued":{"date-parts":[["2010"]]},"note":"-Prompt identification of outbreaks and immediate implementation of appropriate interventions are thus essential for effective control.\n-To this end, the identification of valid case definitions for surveillance systems that will identify accurately the majority of individuals with CHIKF is essential\n-In routine practice in countries with adequate resources, a laboratory diagnosis would be required to assign a confirmed diagnosis of infection in patients with suspected CHIKF. \n-However, in numerous tropical or subtropical countries with middle or low income, CHIKF diagnosis is more challenging (Petti et al. 2006). \n-First, access to laboratory testing is extremely restricted, particularly at the periphery of the health care system. \n-Secondly, in the context of an outbreak, sufficient time or resources for compulsory laboratory confirmation would not be avail- able. \n-Thus validated, simple and practical diagnostic alternatives are needed; in particular, an accurate clinical case definition that may contribute to the successful surveillance during a CHIKF outbreak. \n-To address this issue, we examined the spectrum of clinical features of CHIKF and assessed the performance indicators and accuracy of different criteria for operational case definition in the setting of a community household serologic survey performed after an outbreak of CHIKF in Mayotte\n-Mayotte is a French-administrated territory located in the Comoros archipelago\n-Chikungunya virus (CHIKV) was detected in Mayotte for the first time in April 2005 and a massive outbreak developed in 2006 (Sissoko et al. 2008a)\n-To evaluate the seroprevalence of CHIKV exposure after the epidemic, a household-based cross-sectional serologic survey was performed within 9 months of the peak of the epidemic between November and December 2006\n-A target sample size of at least 850 individuals was determined, assuming a prevalence rate of 25%, a type I error of 0.05, a precision of 5% and a design effect of 3.0, to take into account the cluster sampling design.\n-In a first step, 40 of the 400 clusters provided by the 2002 census blocks were randomly sampled proportionally to popula- tion size. \n-In a second step, 7–12 households (defined as a group of individuals sleeping or eating together) were selected within each cluster using a stereotyped walk from a randomly selected start point.\n-Finally, in each selected household, all adults (aged 15 years and older) and one individual aged &amp;lt;15 years were invited to participate in the survey.\n-All participants completed a face-to-face interview\n-A structured, pre-coded and pre-tested questionnaire was administered by trained interviewers to collect demo- graphic (age, gender) and clinical features of any acute febrile illness consistent with presumptive CHIKF during the epidemic period\n-If a participant with a such clinical features presumptive of CHIKF responded ‘No’or‘I don’t know’ to the question ‘Have you ever had an acute febrile illness between February 1, 2005 and the date of interview?’ were considered as having no episode of acute febrile illness\n-All patients reporting an acute algo-eruptive episode were considered as symptomatic (presumptive diagnosis of CHIKF) and those who did not were considered asymptomatic.\n-Laboratory testing for CHIKV-Antibodies (Ab) was per- formed\n-All serum samples were tested for specific anti-CHIKV immuno- globulin M (IgM) antibodies by IgM-capture enzyme- linked immunosorbent assay (MAC-ELISA) and IgG antibodies by ELISA\n-The IgM and IgG ELISA assays used presented a sensitivity of 96.9% and 95.4% and a specificity of 98.3% and 100%, respectively (Litzba et al. 2008).\n-Each participant was classified as symptomatic or asymp- tomatic and as seropositive or seronegative on the basis of the criteria described previously\n-A symptomatic CHIK patient was an individual with a positive CHIKV-Ab status and with presumptive CHIKF fever considered as true positive (TP). \n-A symptomatic non-CHIK patient was an individual with a negative CHIKV-Ab status with a presumptive CHIKF fever considered as false positive (FP). \n-An asymp- tomatic CHIK was an individual with a positive CHIKV- Ab status without presumptive CHIKF considered as false negative (FN)\n-An asymptomatic non-CHIK patient was an individual with negative CHIKV-Ab status without presumptive CHIKF considered as true negative (TN).\n-Demographic characteristics and clinical features were compared between individuals with Lab-CHIKV-Ab-posi- tive result and negative result\n-Univariate comparison was performed for continuous variables using the unpaired Student’s t-test and for categorical data using the v2 or Fisher exact test\n-All reported signs or symptoms are presented descrip-tively. \n-The most frequently reported symptoms were paired to evaluate the most pertinent combinations of symptoms for diagnosis. \n-The performance of each different clinical case definition (pairs of symptoms) was compared in regard to Lab-CHIKV-Ab seropositivity status. \n-Performance indicators were estimated taking into account TP, TN, FP, FN results. \n-Sensitivity was calculated as TP⁄ (TP + FN), specificity as TN⁄(TN + FP), positive predictive value as TP⁄ (TP + FP) and negative predictive value as TN⁄(FN + TN) (Jaeschke et al. 1994; Greenhalgh 1997)\n-Concurrently, likelihood ratio (LR) and accuracy were computed for each case definition. Positive LR (PLR) for presence of a case definition pattern was computed as [(Sensitivity) ⁄ (1 ) Specificity)]; negative LR (NLR) for the absence of a case definition pattern was calculated as [(1 ) Sensitivity) ⁄ (Specificity)]\n-Accuracy was defined as the proportion of all combinations that were consistent with a correct result according to CHIKV serological status.\n-This latter indicator was calculated as the ratio of (TP + TN) with respect to the number of serological tests performed. \n-All estimates are presented with their 95% confidence intervals (CI).\n-A total of 418 households were surveyed, including 1952 eligible individuals\n-Of these, 1154 participants were recruited after three household visits and consented to be interviewed and to provide a serum sample\n-Of these, 499 (43.2%) were men and 655 were women (56.8%). \n-The mean and median ages were 27.2 and 24.0 years, respec- tively.\n-Participants with lab- confirmed and lab-unconfirmed CHIKV-Ab did not differ significantly with respect to age.\n-A group of 425 individuals (36.8%) reported having an acute febrile illness during the epidemic period compatible with a presumptive diagnosis of CHIKV (symptomatic group); 440 (38.1%) were seropositive for CHIKV-Ab.\n-Of the 440 individuals who were seropositive, 318 (72.3%) were symptomatic compared to 107 of the 714 (15%) seronegative participants (P &amp;lt;0Æ0001).\n-In contrast, 122 of 440 (27.7%) CHIKV-Ab-positive participants were asymptomatic (Table 1).\n-The mean declared duration of initial joint pain was 1.8 weeks (median: 1; range: 1–24 weeks). \n-A complete recovery was reported by 260 (82%) members of this group, whereas 58 (18%) reported either relapse or persistence of polyarthralgia.\n-The clinical symptoms most frequently recalled were incapacitating polyarthralgia (98.7%), myalgia (93.1%), backache (86%), fever of abrupt onset (85%) and headache (81.4%) (Table 2). \n-Other declared manifesta- tions were retro-orbital pain (47.2%), rash (29.9%) and vomiting (25.1%).\n-Among the 107 individuals who declared symptoms compatible with presumptive CHIKF diagnosis and without confirmed infection, incapacitating polyarthralgia (96.3%), myalgia (92.5%) and fever (90.7%) were also the most frequently reported symptoms\n-However, symptoms were generally more frequently reported in positive Lab-CHIKV-Ab subjects than in negative Lab-CHIKV-Ab subjects.\n-Among infected individuals, there was a strong positive association between reporting of symptoms and with age (v2 for trend = 9.85, P &amp;lt;0Æ001) (Figure 1).\n-Being aged 25 years or older was a significant predictor of symptom- atic infection [crude odds ratio, 2Æ14 (95% CI: 1Æ39–3Æ29)].\n-Different pairs of declared clinical symptoms were chosen in function of report frequency. \n-Fever was considered as an invariant sign and paired with one of the four other most frequent partner symptoms. \n-Four clinical patterns were thus retained, namely fever associated with either poly- arthralgia, lombalgia, myalgia or headache.\n-These pairs were tested for association with CHIKV seropositivity\n-Performance indicators for the different pairs of clinical symptoms are presented in Table 4\n-The pair ‘fever and polyarthralgia’ provided the stron-gest diagnostic accuracy, with the highest sensitivity (84%; 95% CI: 79%–87%) and comparable specificity (89%; 95% CI: 86%–91%) to the other combinations, except for the combination of fever with backache, which was more specific (91%; 95% CI: 89%–93%)\n-Adding another symptom to this pair decreased diagnostic accuracy.\n-The greatest diag- nostic accuracy (high PLR and low NLR) was obtained for the pair fever and polyarthralgia (PLR = 7.5, 95% CI: 9.2– 9.2; NLR = 0.18, 95% CI: 0.14–0.24). \n-This symptom combination classified 87% (95% CI: 85%–89%) of subjects accurately with respect to serology. \n-Performance indicators were comparable between children &amp;lt;15 years and adults (data not shown)\n-In this large and well-defined community-based serological survey, we found that the most commonly declared symptoms in individuals seropositive for CHIKV-Ab dur- ing the 2005–2006-outbreak in Mayotte were fever of abrupt onset, headache, incapacitating polyarthralgia, myalgia and lombalgia\n-This study also highlights the proportion of asymp-tomatic serologically confirmed CHIKV infection, which was estimated approximately at 28% and may be as high as 37% in children (&amp;lt;15 years of age) and 33% in young adults (&amp;lt;25 years).\n-This proportion of asymptomatic infection of around one quarter is consistent with that reported previously in the Philippines (Retuya et al. 1998).\n-However, it differs from the reported rates of asymptomatic infections reported in Reunion Island, which were 16.7% in the general population and only 3.2% in French Caucasian policemen (Gerardin et al. 2008; Queyriaux et al. 2008). \n-These discrepancies may be in part related to the fact that the survey in French Caucasian policemen included much older individuals than in our population (median age 40 years vs. 24 years)\n-A linear relationship between age at the time of CHIKV infection and the probability of having symptomatic-disease was observed, and this is the first such report of an association between symptomatic expression of CHIK and age.\n-The seroprevalence of CHIKV was quite similar between young adults (&amp;lt;25 years old) and other age groups, but symptomatic expression of infection was significantly lower in the younger age group\n-Importantly, only a minority of these infections were notified to public health authorities, consistent with previous observations (Sissoko et al. 2008a)\n-These find- ings illustrate the limits of monitoring uniquely such major arboviral outbreaks by laboratory and practice-based surveillance systems (Sanders et al. 1998).\n-Our results support that the pair incapacitating polyarthralgia and fever of abrupt onset is an accurate and reliable tool for the diagnosis of CHIKF in the field\n-Nevertheless, when interpreting these findings, it remains important to keep in mind that other infections may give similar clinical signs and thus, respond to the definition of presumptive CHIKF\n-This study presents certain limitations. First, interviews were conducted several months after the outbreak and recall bias could have influenced self-reported clinical information.\n-Secondly, the presence of anti-CHIKV IgG antibodies could be linked to previous exposure. \n-However, to the best of our knowledge, CHIKV infection was never identified in Mayotte before 2005. \n-Moreover, no other Semliki Forest antigenic serocomplex alphavirus has been identified in Mayotte, ruling out cross-reactivity of serological testing\n-In the context of massive CHIKF outbreaks, the majority of presumptive patients may be identified accurately by standardised clinical criteria. \n-These provide a useful evidence base to support the development and the imple- mentation of syndromic surveillance in the community and the evaluation of patients consulting in a range of health care settings where diagnostic facilities may be limited","page":"600-607","title":"Field evaluation of clinical features during chikungunya outbreak in Mayotte, 2005-2006","type":"article-journal","volume":"15"},"uris":["http://www.mendeley.com/documents/?uuid=a586ef23-4386-4361-be64-b2fda55c0ff9"]},{"id":"ITEM-3","itemData":{"DOI":"10.1371/journal.pntd.0001786","ISBN":"1935-2735 (Electronic)\\r1935-2727 (Linking)","ISSN":"19352727","PMID":"23029573","abstract":"BACKGROUND: Dengue and chikungunya are co-circulating vector-borne diseases with substantial overlap in clinical presentations. It is important to differentiate between them during first presentation as their management, especially for dengue hemorrhagic fever (DHF), is different. This study compares their clinical presentation in Singapore adults to derive predictors to assist doctors in diagnostic decision-making.\\n\\nMETHODS: We compared 117 patients with chikungunya infection diagnosed with reverse transcription-polymerase chain reaction (RT-PCR) with 917 dengue RT-PCR-positive adult patients (including 55 with DHF). We compared dengue fever (DF), DHF, and chikungunya infections by evaluating clinical characteristics of dengue and chikungunya; developing classification tools via multivariate logistic regression models and classification trees of disease etiology using clinical and laboratory factors; and assessing the time course of several clinical variables.\\n\\nFINDINGS: At first presentation to hospital, significantly more chikungunya patients had myalgia or arthralgia, and fewer had a sore throat, cough (for DF), nausea, vomiting, diarrhea, abdominal pain, anorexia or tachycardia than DF or DHF patients. From the decision trees, platelets &lt;118 × 10(9)/L was the only distinguishing feature for DF versus chikungunya with an overall correct classification of 89%. For DHF versus chikungunya using platelets &lt;100 × 10(9)/L and the presence of bleeding, the overall correct classification was 98%. The time course analysis supported platelet count as the key distinguishing variable.\\n\\nINTERPRETATION: There is substantial overlap in clinical presentation between dengue and chikungunya infections, but simple clinical and laboratory variables can predict these infections at presentation for appropriate management.","author":[{"dropping-particle":"","family":"Lee","given":"Vernon J.","non-dropping-particle":"","parse-names":false,"suffix":""},{"dropping-particle":"","family":"Chow","given":"Angela","non-dropping-particle":"","parse-names":false,"suffix":""},{"dropping-particle":"","family":"Zheng","given":"Xiaohui","non-dropping-particle":"","parse-names":false,"suffix":""},{"dropping-particle":"","family":"Carrasco","given":"Luis R.","non-dropping-particle":"","parse-names":false,"suffix":""},{"dropping-particle":"","family":"Cook","given":"Alex R.","non-dropping-particle":"","parse-names":false,"suffix":""},{"dropping-particle":"","family":"Lye","given":"David C.","non-dropping-particle":"","parse-names":false,"suffix":""},{"dropping-particle":"","family":"Ng","given":"Lee Ching","non-dropping-particle":"","parse-names":false,"suffix":""},{"dropping-particle":"","family":"Leo","given":"Yee Sin","non-dropping-particle":"","parse-names":false,"suffix":""}],"container-title":"PLoS Neglected Tropical Diseases","id":"ITEM-3","issue":"9","issued":{"date-parts":[["2012"]]},"title":"Simple Clinical and Laboratory Predictors of Chikungunya versus Dengue Infections in Adults","type":"article-journal","volume":"6"},"uris":["http://www.mendeley.com/documents/?uuid=d56e9c63-dcee-48c7-b527-12366297dfd9"]},{"id":"ITEM-4","itemData":{"DOI":"10.4269/ajtmh.2012.11-0704","ISSN":"0002-9637","abstract":"Chikungunya virus (CHIKV) and dengue virus (DENV) are circulating individually in the state of West Bengal, India. However, after 1965 the dual-infection caused by both viruses had not been recorded until 2010. In 2010, an investigation of the febrile cases was carried out to confirm the involvement of both viruses simultaneously. A total of 550 blood samples were tested for the detection of immunoglobulin M (IgM) antibody against both CHIKV and DENV. Serology by the enzyme-linked immunosorbent assay method confirmed that 131 (23.8%) and 104 (18.9%) patients had IgM antibody against CHIKV and DENV, respectively, whereas 68 (12.4%) had IgM antibodies against both CHIKV and DENV. Fever, joint pain, rashes, headache, myalgia, and nausea/vomiting are the common features in the case of both monotypic and dual-infection. Severe arthralgia and swelling of joints were common only in CHIKV-positive cases and abdominal pain was mainly associated with DENV infection. Diarrhea was reported only by the dual-infected patients (16.2%).","author":[{"dropping-particle":"","family":"Taraphdar","given":"Debjani","non-dropping-particle":"","parse-names":false,"suffix":""},{"dropping-particle":"","family":"Sarkar","given":"Arindam","non-dropping-particle":"","parse-names":false,"suffix":""},{"dropping-particle":"","family":"Mukhopadhyay","given":"Bansi B.","non-dropping-particle":"","parse-names":false,"suffix":""},{"dropping-particle":"","family":"Chatterjee","given":"Shyamalendu","non-dropping-particle":"","parse-names":false,"suffix":""}],"container-title":"The American Journal of Tropical Medicine and Hygiene","id":"ITEM-4","issue":"4","issued":{"date-parts":[["2012","4","1"]]},"page":"720-723","title":"A Comparative Study of Clinical Features between Monotypic and Dual Infection Cases with Chikungunya Virus and Dengue Virus in West Bengal, India","type":"article-journal","volume":"86"},"uris":["http://www.mendeley.com/documents/?uuid=a8d76074-d682-43bf-8641-042e032577f8"]},{"id":"ITEM-5","itemData":{"DOI":"10.1016/j.jcv.2012.10.019","ISBN":"1873-5967 (Electronic)\\r1386-6532 (Linking)","ISSN":"13866532","PMID":"23201456","abstract":"Background: Chikungunya virus (CHIKV) and dengue virus (DENV) co-circulate in areas endemic with the Aedes mosquito vectors. Both viruses cause similar illnesses which may be difficult to distinguish clinically. CHIKV is also associated with persistent arthralgia. Objectives: To compare and describe factors which differentiate between DENV and CHIKV infections on presentation; and to describe predictors of persistent arthralgia in CHIKV patients. Study design: Patients aged &gt;14 years diagnosed with acute CHIKV and DENV infections in Kuala Lumpur, Malaysia were retrospectively identified. Clinical and laboratory data were obtained from medical records, and compared. CHIKV patients were telephoned 15-24 months later and interviewed about persistent symptoms. Logistic regression analysis was performed. Results: A total of 53 CHIKV and 113 DENV patients were included. CHIKV patients were older and more likely to be female. CHIKV was independently associated with arthralgia and rash, while DENV was associated with myalgia, raised aspartate transaminase, and leucopaenia. Forty CHIKV patients were followed up, with a median duration of self-reported arthralgia of 3 months (range, 0-24 months). Eighteen (45%) had persistent arthralgia beyond 4 months, for which age &gt;40 years was an independent predictor. At 1 year, 9 (22.5%) patients had arthralgia. Conclusion: In Kuala Lumpur, selected clinical and laboratory predictors help to distinguish between DENV and CHIKV infections. Persistent arthralgia was a frequent sequel of CHIKV infection in this cohort. ?? 2012 Elsevier B.V..","author":[{"dropping-particle":"","family":"Mohd Zim","given":"M.A.","non-dropping-particle":"","parse-names":false,"suffix":""},{"dropping-particle":"","family":"Sam","given":"I.-C.","non-dropping-particle":"","parse-names":false,"suffix":""},{"dropping-particle":"","family":"Omar","given":"S.F. Syed","non-dropping-particle":"","parse-names":false,"suffix":""},{"dropping-particle":"","family":"Chan","given":"Y.F.","non-dropping-particle":"","parse-names":false,"suffix":""},{"dropping-particle":"","family":"AbuBakar","given":"S.","non-dropping-particle":"","parse-names":false,"suffix":""},{"dropping-particle":"","family":"Kamarulzaman","given":"A.","non-dropping-particle":"","parse-names":false,"suffix":""}],"container-title":"Journal of Clinical Virology","id":"ITEM-5","issue":"2","issued":{"date-parts":[["2013","2"]]},"note":"-Both CHIKV and DENV are transmitted by the mosquito vectors Aedes aegypti and Ae. albopictus. \n-Both diseases cause similar presentations, with fever, myalgia, headache, arthralgia, and rash. \n-Both viruses potentially co-circulate in the same Aedes-endemic areas.7 \n-As these are mainly developing countries where facilities for virological diagnosis are often limited, the ability to clinically differentiate between the two diseases assumes greater impor- tance, in view of their different clinical courses and outcomes\n-As there are conflicting reports on how common persistent arthralgia is, further follow-up data from different cohorts would be useful.\n-This study aimed to compare and describe factors which would help differentiate between DENV and CHIKV infections on presen- tation.\n-A secondary objective was to ascertain the rate and describe predictors of persistent arthralgia in CHIKV patients\n-Patients aged &amp;gt;14 years with acute CHIKV and DENV infections confirmed by the diagnostic virology laboratory from April 2008 to July 2009 were retrospectively iden- tifie\n-Two DENV cases were randomly selected for each CHIKV case identified\n-Confirmed CHIKV infections had a positive culture, pos- itive PCR detection of the E1 gene,11 or positive IgM by indirect immunofluorescence.4 As\n-We used a positive viral culture as specific confirmation of acute DENV infection, as a sin- gle positive dengue IgM may also indicate infection up to several months ago\n-Cultures were performed using Vero (African green monkey kidney) and C6/36 (Ae. albopictus) cells, and identified with polyclonal anti-CHIKV or monoclonal anti-DENV antibodies\n-For follow-up, CHIKV patients were contacted by telephone in\n2011\n-For this study, persistent arthralgia was defined as the presence of self- reported pain more than 4 months after the acute illness\n-For univariate analysis, Mann–Whitney U tests were used for contin- uous variables, and Fisher’s exact or chi-squared tests were used for categorical variables. \n-Logistic regression analysis was carried out for two separate outcomes: first, to predict either DENV or CHIKV infection; and second, to predict CHIKV patients with persis- tent arthralgia.\n-Univariate logistic regression was initially carried out for selected variables, based on previous studies and biological plausibility. \n-Odds ratio (OR) and 95% confidence intervals (CI) were calculated. \n-Those variables significant at p &amp;lt; 0.2 were entered into the multivariate regression model, and retained based on the likeli- hood ratio test\n-The final model was then tested for collinearity, and assessed with the Hosmer and Lemeshow goodness-of-fit test and calculation of the area under the receiver operating characteristic curve\n-A total of 60 patients with confirmed CHIKV and 120 patients with confirmed DENV were identified from laboratory records\n-A total of 53 CHIKV patients and 113 DENV patients were therefore included in the study\n-For CHIKV, 35 patients were diagnosed by IgM, 12 by PCR, and 17 by culture, or a combina- tion of these. \n-The predominant DENV serotypes were DENV1 (46, 40.7%) and DENV2 (46, 40.7%), followed by DENV3 (20, 17.7%) and DENV4 (1, 0.9%).\n-Compared to DENV patients, CHIKV patients were signifi- cantly older and more likely to be female\n-There were 82 (72.6%) admissions in the DENV group, and only 12 (22.6%) in the CHIKV group (?2 = 36.6, p &amp;lt; 0.001)\n-The 5 most frequently reported presenting symptoms in CHIKV patients were fever (96.2%), arthralgia (96.2%), rash (58.5%), myalgia (32.1%), and headache (22.6%). \n-DENV patients commonly reported fever (96.4%), myalgia (74.3%), nausea/vomiting (66.4%), headache (57.5%), and diarrhoea (39.8%)\n-On univariate analysis, DENV patients were more likely to have headache, nausea/vomiting, diarrhoea, and myalgia; while CHIKV patients were more likely to report rash and arthral- gia\n-CHIKV patients had significantly lower aspartate transaminase levels (AST; 114.0 vs. 144.9 U/L, p &amp;lt; 0.001), higher white cell counts\n(5.9 vs. 2.9 ×109/L, p &amp;lt; 0.001), and higher platelet counts (200.9 vs. 78.5 × 109/L, p = 0.001)\n-On multivariate analysis, CHIKV was associated with arthralgia (OR 159.0, 95% CI 17.7–1430.1) and rash (OR 4.4, 95% CI 1.1–17.8); and absence of myalgia (OR 0.04, 95% CI 0.01–0.2), absence of raised AST (OR 0.09, 95% CI 0.02–0.4), and absence of leucopaenia (OR 0.09, 95% CI 0.02–0.4)\n-This model had satisfactory fit (?2 = 5.3, p = 0.72) and discrimination (area under the curve = 0.97, 95% CI 0.95–0.99, p &amp;lt; 0.001)\n-At a predicted probability cut-off value of 0.5, this model had a sensitivity of 88.7%, specificity of 96.3%, positive predictive value of 92.2%, negative predictive value of 94.5%, positive likeli- hood ratio of 24.0, and negative likelihood ratio of 0.12\n-Patients with CHIKV were then telephoned for follow-up interviews, a mean duration of 20 ± 2 months (range, 15–24 months) after the initial illness\n-Out of 53 CHIKV patients, 40 patients\nwere interviewed.\n-At the time of interview, 31 (77.5%) were pain- free, while 9 (22.5%) still had arthralgia, of which 6 had mild pain and 3 had moderate pain\n-In 17 (42.5%) patients, arthralgia affected at least one daily activity for &amp;lt;30 days, 20 (50%) patients were affected for 30–90 days, and 3 (7.5%) were affected for &amp;gt;90 days\n-The median self-reported duration of arthralgia was 3 months (range, 0–24 months), with 18 (45.0%) of the patients reporting persistent arthralgia beyond 4 months, and 9/40 (22.5%) beyond 1 year\n-Only age &amp;gt;40 years was shown to be an independent predictor (OR 8.0, 95% CI 1.5–43.4).\n-Gender, pre-existing rheuma- tological condition, and presence of arthritis, number of joints involved, and severe pain during acute illness were not significantly associated with persistent arthralgia\n-Studies comparing adult patients with DENV or CHIKV are few, due to the previous relative rarity of CHIKV and its occurrence in countries with historically limited diagnostic capacity\n-We found demographic differences between patients with DENV or CHIKV. \n-CHIKV patients were older, as seen in other sites.2,14,15\n-CHIKV likely affected people across all ages, with the older, more severely affected patients more likely to seek medical care than younger, milder cases\n-This may explain the apparent age disparity between the two sets of patients seen in this study\n-It is not clear why there were more males and non-Malaysians with DENV, and more females with CHIKV\n-The differing relative roles of Ae. aegypti and Ae. albopictus in transmitting DENV and CHIKV, and factors such as biting habits and geographical distribution, may contribute to the epidemiological differences between the two dis- eases in urban centres\n-For differentiating between the two diseases, we found that arthralgia and rash were associated with CHIKV, while myalgia, raised AST and leucopaenia were associated with DENV\n-Arthral- gia was seen in 96.2% of our CHIKV patients and 30.1% of DENV patients, and strongly predicted CHIKV, as in Singapore,14 France,19 and Thailand.20,21\n-However, in Sri Lanka2 and Gabon,22 high rates of arthralgia were reported in 67–84% of DENV patients, making arthralgia unhelpful as a distinguishing feature\n-Raised AST and leucopaenia have been previously associated with DENV,14 but we did not find thrombocytopaenia to predict DENV as reported by others.14,19\n-A large study from Gabon concluded that the two diseases were clinically indistinguishable.22\n-Although follow-up studies are hard to compare due to differ- ent definitions of persistent arthralgia and duration of follow-up, the wide variations reported, even within the same country, likely reflects differences in population genetics, cultural and behavioural factors, and possibly viral virulence\n-We found that age &amp;gt;40 years predicted chronic arthralgia.\n-Older age is consistently described as a risk factor in other stud- ies across settings.8,10,24,27 \n-Defects in regulation of the immune response leading to persisting inflammation may underlie this.29 \n-Other reported associated factors include severe initial joint pain,10 longer duration of acute symptoms,24 pre-existing osteoarthritis,10 and female gender.30\n-","page":"141-145","publisher":"Elsevier B.V.","title":"Chikungunya infection in Malaysia: Comparison with dengue infection in adults and predictors of persistent arthralgia","type":"article-journal","volume":"56"},"uris":["http://www.mendeley.com/documents/?uuid=8405f246-cf3a-476a-b33c-820e099ba747"]},{"id":"ITEM-6","itemData":{"DOI":"10.1371/journal.pntd.0002004","ISBN":"1935-2735 (Electronic)\\r1935-2727 (Linking)","ISSN":"19352735","PMID":"23350006","abstract":"BACKGROUND: Chikungunya virus (CHIKV) is responsible for acute febrile polyarthralgia and, in a proportion of cases, severe complications including chronic arthritis. CHIKV has spread recently in East Africa, South-West Indian Ocean, South-Asia and autochthonous cases have been reported in Europe. Although almost all patients are outpatients, medical investigations mainly focused on hospitalised patients.\\n\\nMETHODOLOGY/PRINCIPAL FINDINGS: Here, we detail clinico-biological characteristics of Chikungunya (CHIK) outpatients in Reunion Island (2006). 76 outpatients with febrile arthralgia diagnosed within less than 48 hours were included by general practitioners during the CuraChik clinical trial. CHIK was confirmed in 54 patients and excluded in 22. A detailed clinical and biological follow-up was organised, that included analysis of viral intrahost diversity and telephone survey until day 300. The evolution of acute CHIK included 2 stages: the 'viral stage' (day 1-day 4) was associated with rapid decrease of viraemia and improvement of clinical presentation; the 'convalescent stage' (day 5-day 14) was associated with no detectable viraemia but a slower clinical improvement. Women and elderly had a significantly higher number of arthralgia at inclusion and at day 300. Based on the study clinico-biological dataset, scores for CHIK diagnosis in patients with recent febrile acute polyarthralgia were elaborated using arthralgia on hands and wrists, a minor or absent myalgia and the presence of lymphopenia (&lt;1G/L) as major orientation criteria. Finally, we observed that CHIKV intra-host genetic diversity increased over time and that a higher viral amino-acid complexity at the acute stage was associated with increased number of arthralgia and intensity of sequelae at day 300.\\n\\nCONCLUSIONS/SIGNIFICANCE: This study provided a detailed picture of clinico-biological CHIK evolution at the acute phase of the disease, allowed the elaboration of scores to assist CHIK diagnosis and investigated for the first time the impact of viral intra-host genetic diversity on the disease course.","author":[{"dropping-particle":"","family":"Thiberville","given":"Simon Djamel","non-dropping-particle":"","parse-names":false,"suffix":""},{"dropping-particle":"","family":"Boisson","given":"Veronique","non-dropping-particle":"","parse-names":false,"suffix":""},{"dropping-particle":"","family":"Gaudart","given":"Jean","non-dropping-particle":"","parse-names":false,"suffix":""},{"dropping-particle":"","family":"Simon","given":"Fabrice","non-dropping-particle":"","parse-names":false,"suffix":""},{"dropping-particle":"","family":"Flahault","given":"Antoine","non-dropping-particle":"","parse-names":false,"suffix":""},{"dropping-particle":"","family":"Lamballerie","given":"Xavier","non-dropping-particle":"de","parse-names":false,"suffix":""}],"container-title":"PLoS Neglected Tropical Diseases","id":"ITEM-6","issue":"1","issued":{"date-parts":[["2013"]]},"note":"-Although almost all CHIK patients are outpatients, most clinical and laboratory investigations of CHIK focused on hospitalised patients (i.e. mostly with severe presentations that represented a very small proportion of total infections) [9,10,11,12]\n-Our attempts to describe the clinical and biological features of chikungunya acute disease took advantage of data collected during the CuraChik clinical trial, performed on Reunion Island during the 2006 Indian Ocean outbreak [13]. \n-CuraChik provided a unique opportunity to collect detailed clinical and biological information from CHIKV infected patients with the most common forms of clinical presentation, recruited by general practitioners.\n-Objectives: \n-(i) We aimed to provide a precise clinical and biological description of acute laboratory-confirmed CHIKV infection in outpatients and some information regarding follow-up until day 300.\n-(ii) We also compared CHIKV positive and negative patients recruited on the basis of clinical presentation with acute febrile arthralgia during an epidemic period.\n-(iii) We finally performed a comprehensive comparative analysis of intra-host viral genetic diversity\n-Curachik (http:// clinicaltrials.gov/ct2/show/NCT00391313) was a randomised double blind, placebo-controlled, prospective trial aiming at evaluating the efficacy and safety of chloroquine as therapeutic treatment of CHIK\n-This trial included adult patients (18–65 years old, men and women), who volunteered to take part in the study, residing in Reunion Island, having a typical presentation of acute CHIK (defined by acute febrile arthralgia) diagnosed within less than 48 hours\n-Clinical data were collected from three sources: -(i) a daily auto- questionnaire from day 1 (D1) to day 14 (D14); \n-(ii) three consultations with a GP on D1, day 7 (D7) (mean 6.4, SD=1.4) and day 25 (D25) (mean 26.5, SD=9.8); \n-(iii) a telephone questionnaire on day 100 (D100) (mean 130.5, SD=28.1) and day 300 (D300) (mean 300.7, SD=13.8).\n-Biological data were collected from the analysis of blood samples on D1, D3, D6 and D16\n-The extraction of nucleic acids and CHIKV specific RT-PCR [15] were carried out from all samples (D1, D3, D6 and D16)\n-Tests for the presence of CHIKV- specific immunoglobulin G (IgG) and IgM were performed at D1, D6 and D16 by an indirect immunofluorescence assay\n-The case definition of CHIKV positive patients relied on the association of a CHIKV specific positive RT-PCR on D1 and seroconversion on D16. \n-CHIK negative patients tested negative for CHIKV genome on D1 and showed no evidence of seroconversion on D16\n-Ten patients with a variety of clinical and biological presentations and a positive CHIKV RT-PCR diagnostic test were selected within the placebo subgroup\n-The extraction of nucleic acids was performed from D1 and D3 sera\n-For all patients (n=10), a 692-nucleotide fragment within the E1 gene (positions 10138–10829) was amplified using the high fidelity Eppendorf One-Step RT-PCR kit and primers CV1F (59-CTATCGCTTGATTACATCACG-39) and CV1R (59-CGCTTCCGGTATGTCGATG-39). \n-This fragment includes amino acidsspanning position E1/226.\n-Analysis was also performed for samples collected at D3 for 2 patients still viraemic at this time\n-An average of 45 clones per serum sample was sequenced directly from the plasmid using the T7 promoter primer (5'-CCCTATAGTGAGTCGTATTA-3')\n-Differences in nucleotide and protein sequences were analysed according to different clinical, biological or demographic parameters.\n-For the analysis of intra-host genetic diversity, the sequence of each clone was compared to all other clones for each human serum. \n-The percentage of variable nucleotide sites (number of variable nt sites/ number of nt sites), of nucleotide mutations (number of nt mutation/number of nt sequenced), and of mutant clones (number of clones with mutation/total number of clones) was calculated, as well as the p nt, p aa, dN, dS and dN/dS parameters\n-To assess factors\nrelating to clinical presentation and laboratory abnormality during CHIK on D1 and D300, we performed univariate analysis, for qualitative factors with Fisher’s exact test and for continuous factors using the Mann Whitney nonparametric test\n-Correlations were assessed using the Spearman nonparametric test\n-Following the Mickey and Greenland approach [22], variables with P-values ,0,2 were retained and entered into backwards stepwise multivariate linear regression models (logistic, Gaussian or Poisson regression depending on the dependent variable, respective percentage, continuous or count variable), following the Mickey and Greenland approach [22].\n-The standard deviation (SD) and 95% confidence interval (CI) of the odds ratio (OR) (logistic regression), the linear regression coefficient (b) (Gaussian regres- sion) and the Standardized Incidence Ratio (SIR, Poisson regression) were estimated\n-To compare the intra-host diversity and the available clinical and laboratory data, we performed correlation analyses using the Spearman nonparametric test\n-Finally, we evaluated the possibility of generating a diagnostic score of CHIK on the first day of monitoring, by comparing the clinical and biological features of CHIKV positive and negative samples. \n-Any factor for which a Pearson’s chi2 or Fisher test was ,0.2, was included in multivariate analysis (hierarchical log-linear model) to study the adjusted relationship between different variables and their interactions. \n-Sensitivities (Se), specificities (Sp), predictive values - positive (PPV) and negative (NPV) - were estimated and yielded a Receiver Operating Characteristic (ROC) curve and the area under the curve (AUC)\n-Amongst 76 patients included at D1, the diagnosis of CHIKV was confirmed in 54 patients (CHIKV+ve patients) and excluded in 22 patients (CHIKV2ve patients).\n-By contrast, only the patients who received the placebo (27 CHIKV+ve and 13 patients CHIKV2ve, placebo group) were used to describe the evolution of the disease.\n-Amongst CHIKV+ve patients (54 patients), the mean age was 40 years old, the sex ratio (m/f) was 1.7\n-The average time between symptom onset and inclusion was 1.2 days (ranging between 0–2, SD=0.595)\n-The most common presenting clinical symptom was a febrile poly-arthralgia (16 joints on average, out of 34 on the proposed diagram, SD=10, median=17) with an intensity assessed as important (among 4 categories: absent, minimal, moderate, important) in 46.3%\n-Arthralgia was symmetrical (i.e., bilateral) in 53.7% of cases and small joints were more frequently affected (hands 79.6%, wrist 72.2%, ankles 68.5%, knees 61.1%, lumbar 46.3%, shoulders 48.1%, feet 42.6%, cervix 38.9%, elbows 25.9%)\n-General symptoms were most often recorded as headache (72%), asthenia (76%), myalgia (74%) and chills (83%).\n-Few other signs were noted: dermatological signs (28%), digestive disorders such as nausea/vomiting (44%), diarrhoea (22%) and dysgeusia (13%) (Figure 1).\n-Quality of life (assessed by visual analogical scales (VAS)) was severely impacted with the capacity to perform normal activities, health status and quality of sleep assessed on average at 33/100 (SD=26), 28/100 (SD=25) and 27/100 (SD=13), respectively. \n-More than half of the patients scored ,30/100 in all aspects of quality of life evaluation (Figure 2)\n-Demographic and biological data were compared as functions of clinical presentation at D1 using multivariate analysis. \n-A higher number of arthralgic joints was independently associated with women (p,0.001, SIR=1.361, CI (1.191;1.554)), with an increase of age (p,0.001, SIR=1.017, CI (1.011;1.022)) and a decrease of leukocytosis (p,0.001, SIR=0.881 CI(0.841;0.923)). \n-Patients with important arthralgia were significantly older than others (p,0.05, OR=1.073, CI (1.013;1.136)) and associated with a shorter time between onset of symptom and inclusion (p,0.05, OR=0.288, CI (0.071;0.764))\n-Lymphopenia was frequent at inclusion (94% of cases)\n-Thrombocytopenia was noted in 24% of cases and neutropenia in 33% of cases\n-Abnormal liver function (ALT and AST) was found in 14% and 28% respectively.\n-C Reactive Protein (CRP) was &amp;gt;15 mg/L in 82% of cases, &amp;gt;50 mg/L in 33% and &amp;gt;100 mg/L in 12% (Table 1).\n-The average viral load at D1 was 1.26109 (3.76105–1.461010, SD=2.36109 RNA copies/ml).\n-In multivariate analysis, a lower lymphocytosis was associated with a shorter time between onset of symptoms and inclusion (p=0.053, b=0.249, CI(20.03;0.502)) and a higher viral load (p,0.05, b=20.144, CI(20.284;20.004)). \n-A higher viral load was associated with an increase of age (p,0.05, b=0.024, CI(0.001;0.047)) and a decrease of delay of inclusion (p,0.05, b=20.608, CI(21.093;20.124)).\n-There was no hospitalisation during the 14-day follow-up and two clinical stages of evolution were observed (Figures 2 and 3):\n-From D1 to D4, a rapid improvement was observed (the percentage of patients with arthralgia decreased from 98% to 68%, the average number of arthralgic joints decreased from 16 to 9 (SD=8,7), VAS quality of life scores increased more than twice and the percentage of VAS ,50/100 decreased from 83% to 19%).\n-From D5 until D14, the evolution was slower (68% of patient still suffered from arthralgia on D14 with an average number of 6 painful joints per person (SD=7,2), VAS quality of life was assessed at 82/100 on average, with less than 5% of VAS ,50).\n-At the last medical visit (D25), 36% of patients reported residual asthenia; 65% reported arthralgia (corresponding to 71% with sporadic and 57% with permanent arthralgia respectively) while 44% and 32% of patients were assessed by GPs as recovered or improved in condition respectively\n-The number of patients with positive viraemia decreased from 54 (100%) on D1 to 21 (39.6%) on D3 and the average viral load was 6.42 (4.43 to 9, SD=1.19, log10 copies/ml).\n-At D6, all viral loads were negative\n-At D16, there was neither lymphopenia nor thrombocytopenia, while neutropenia and abnormal liver function persisted in 12% and 7% of patients respectively. \n-CRP was &amp;gt;5 mg/L in 12% of cases\n-During the D300 telephone interview, 5 out of 26 patients who could be contacted (19.2%) considered that they had not completely recovered; 6/26 (23%) declared residual arthralgia (7 joints on average, SD=5.3); morning stiffness was assessed in 4/6 (66.7%) cases but arthralgia was always related to joint activity\n-In univariate analysis, patients who did not report recovery at D300 were older (p,0.05, 52.80612.61 vs 35.62610.56) and more frequently women (p,0.05, women 60.0% (3/5); men 9.5% (2/21))\n-Patients who reported persistent arthralgia at D300 were older (p,0.01, 51.33611.84 vs 35.20610.65) and had a higher number of arthralgic joints at D1 (p,0.05, 23.5066.75 vs 12.2569.86)\n-In multivariate analysis, the number of painful joints at D300 was higher for women (p=0.065, SIR=1.841, CI (0.963;3.520)) and increased with age (p,0.001, SIR=1.142, CI (1.103;1.183)).\n-In univariate analysis, CHIKV+ve patients had:\n-(i) more frequent pain in small upper joints (wrists, W) (p,0.01, OR=4.55, CI(1.59;13.04)), metacarpophalangeal (MCP) (p,0.01, OR=4.13, CI(1.45;11.74), proximal interphalangeal (PIP) (p,0.05, OR=3.14 CI(1.13;8.77)),\n-(ii) more frequently minor or absent myalgia (MYOPAIN) (p,0.01, OR=5.22, CI(1.56;17.48))\n-(iii) more frequently lymphopenia (,1G/L)(p,0.0001, OR=15.64, CI(4.35;56.25)).\n-CHIKV+ve and CHIKV2ve patients were not statistically different for the impact on quality of life at the acute stage.\n-Finally, the probability (p) of having been infected by CHIKV has been estimated, using logistic regression, as follows: p=1/(1+exp(4.139)6exp(23.6666lymphopenia)6exp(21.9406MCP+)6exp(22.3416W+)6exp(22.7006MYOPAIN)). \n-Each co- variate was validated if equal to 1, otherwise 0. \n-Tested on our cohort, the ROC curve had an AUC=0.93 (p,0.001), with Se=90%, Sp=85%, PPV=94% and NPV=77% using a 0.579 probability threshold value\n-Similarly, we could calculate a clinical score relying only on clinical symptoms (i.e., excluding lymphopenia) : p=1/(1+exp (1.609)6exp(21.4506MCP+)6exp(21.7326W+)6exp(22.0446 MYOPAIN)). \n-Tested on our cohort, the ROC curve had an AUC=0.81 (p,0.001) and with Se=76%, Sp=73%, PPV=87% and NPV=55% using a 0.717 probability threshold value\n-Noticeably, in both scores, the variable Handpain (pain on MCP and/or PIP) could be used instead of the MCP variable with similar results\n-Finally, these results were used to propose a clinical and clinico- biological score usable in ambulatory practice by GPs (see on Figure 4).\n-To investigate the intra-host genetic diversity of CHIKV we sequenced, on average, 45 clones/serum (41–57) within the E1 gene (Table 2). \n-For the 10 D1 sera, the average proportion of mutant clones observed was 35.6%, the mutations occurred in 10 (1.4%) to 27 (3.9%) sites of the 692 nucleotides sequenced and the average proportion of non- synonymous mutations was 73.2%. \n-Forty-eight (24%) mutations were observed more than once (41 twice, 7 in three clones). \n-The transition/transversion ratio was 5.8 (219:38). \n-The average dN/dS ratio (that illustrates selective pressure [23]), was 1.03 and 0.16 at the intra-host and inter-host level, respectively. \n-Over a total of 519 clones studied, the A226V mutation was found in all but one clone (99.8%)\n-Analysis of CHIKV intra-host genetic diversity was conducted according to demographic, clinical and biological data (Table 2). The major findings were:\n-(i) An increased percentage of mutant clones and average p aa and dN was significantly correlated with an increased delay between onset of disease and inclusion (p=0.045 for % of mutant clones, p,0.001 for p aa and dN).\n-(ii) A high viral load at D1 was significantly correlated with a low intra-host diversity (p,0.01 for % of mutant clones, % of nt mutations, % of variable nt sites and p nt, p,0.05 for dS).\n-(iii) A comparison of intra-host genetic diversity based on sequential serum at D1 and D3 from the same patients (nu 304 and nu4002) revealed an increase of genetic diversity over time (Table 2).\n-(iv) From the D300 telephone interview, intensity of sequelae and an increased number of reported arthralgia were significantly correlated with a higher amino-acid diversity at inclusion (p aa, dN; p,0.05)\n-These outpatients represent ‘standard’, ‘mild’, clinical presentations (the basis for inclusion was a recent presentation associating fever and arthralgia), which did not require hospitalisation or specific treatment for complications\n-Such patients represent the majority of cases: the proportion of hospitalised patients during the CHIKV 2005–2006 outbreak in Reunion Island was estimated to be 0.3% [12] whilst the majority of medical investigations were dedicated to hospitalised patients\n-The unique aspect of the current study relies on the detailed clinical and virological follow-up of such patients. It included laboratory confirmation of CHIKV infection (based on RT-PCR and seroconversion), a clinical follow-up at the acute phase (associating daily auto-questionnaires and medical consultations), and late assessments (by telephone until day 300). \n-The study took place at the end of the outbreak (i.e., the enrolment was performed by practitioners who had previously managed approximately one third of the population infected by the virus), and there is no evidence that another arbovirus (e.g. dengue virus) has been circulating in Reunion Island during this period\n-This study has obvious limitations. Firstly, a low patient count: 54 patients, with a confirmed CHIKV infection, was studied on day 1 (inclusion), but the follow-up was performed for only 27 of these patients\n-The clinical presentation of CHIK at inclusion conformed with the canonical presentation previously reported in Reunion Island and in the recent Indian reports, which included fever and symmetrical poly- arthralgia [9,10,34,35,36,37,38]. \n-However, this simplistic associ- ation (fever+polyarthralgia) seems to perform modestly for the specific diagnosis of CHIK: in a retrospective serologic survey of the CHIK outbreak in Mayotte Island [28], the PPV was as low as 74%. \n-In our study, despite the great recent clinical experience of general practitioners, the PPV was similar (71%). \n-We proposed a very simple and purely clinical score (Figure 4) which reached 87% PPV in our population (i.e., outpatient 18 to 60 years old, examined before the second day of illness). \n-For convenience, results were categorised as ‘probable’, ‘possible’ and ‘not probable’.\n-Viral load at D1 significantly increased with age but no relationship with clinical presentation or co-morbidity could be identified.\n-In contrast with previous studies dedicated to hospitalised patients [9,41], we did not identify a relationship between the level of CRP and transaminases, a reduction of the polymorphonuclear neutrophil level or other biological abnormalities, and the intensity and number of arthralgia or the quality of life at D1\n-Lymphopenia constituted an important clue for the diagnosis of CHIK as illustrated by our clinico-biological score (Figure 4)\n-Data indicated that the acute disease includes 2 distinct stages:\n-(i) the first (D1–D4, ‘viral stage’) was associated with viraemia, i.e., clinical symptoms that reflect the viral ‘burst’ and the initiation of innate immunity, associated with high levels of\npro-inflammatory cytokines [42,43,44] such as interferon-a and IL-6 but also IL-1Ra, IL-12, IL-15, IP-10 and MCP-1\n-(ii) From day 5 to day 14 (‘convalescent stage’), all patients had no detectable viraemia, but improvement was slower, considering both quality of life scores (Figure 2) or rheumatic parameters (Figure 3a, 3b and supporting information figure S1 and movie S1).\n-Previous reports [44] showed that, by day 10, a number of inflammatory mediators (including interferon-a, IL-6, IL-1Ra, IL-12, IL-15, IP-10 and MCP-1) had significantly decreased, at least in patients with initial high viraemia.\n-The final outcome (complete clinical recovery or persistent pain and chronic joint inflammation) appears likely to depend upon a series of genetic, viral and immunologic factors that operate at the acute and convalescent stages.\n-Here, in agreement with the clinical pattern observed on Reunion Island, patients with a high number of arthralgic joints at disease onset reported more frequently persistent arthralgia at D300\n-The early and convalescent immune response may be, in addition to putative yet uncharacterised viral factors, modulated by innate (genetic) and acquired factors.\n-The latter certainly include age, which appears in many studies to be a major determinant of the clinical presentation and outcome\n-Here, we found that an increase of age was an independent risk factor for symptomatic illness at the time of disease onset (number and intensivity of joint pains) and at D300 (number of cases with persistent arthralgia).\n-Genetic factors presumably trigger different immune responses which may account for the inter-individual and inter-ethnic variability of clinical presentation. \n-Amongst them, gender is of specific interest\n-A single report mentioned a higher susceptibility of males, to CHIKV infection [52] but globally, previously published data suggest that symptomatic CHIK is more frequent in women [35,38].\n-The interplay between the immune response and viral evolution most probably constitutes an important issue for disease outcome\n-We observed that CHIKV was represented in serum by a variety of closely related genomes and that genetic diversity increased over time and was correlated with the decrease of viral load.\n-These data are consistent with a mechanism in which acute infection produced an accumulation of mutations over time (resulting in an increased intra-host genetic diversity), associated with a lower number of virions and, possibly, an increased potential for persistence\n-Interestingly, we found that a higher amino-acid complexity at the acute stage was associated with increased reporting of arthralgia and intensity of sequelae at D300. \n-This may indicate that the immunological processes associated with the initial viraemia decline or are partly circumvented, thus enhancing the opportu- nity for onset of virus persistence and long term clinical complications\n-Altogether, these data are consistent with the hypothesis that CHIKV displays increased intra-host diversity which may be associated with prolonged viraemia, higher organ viral load and an increased risk of chronic disease\n-Our results appear more closely related to previous reports on the relationship between intra-host genetic diversity, fitness and virulence in the examples of chronic infections by induced HIV or HCV [56,57].","title":"Chikungunya Fever: A Clinical and Virological Investigation of Outpatients on Reunion Island, South-West Indian Ocean","type":"article-journal","volume":"7"},"uris":["http://www.mendeley.com/documents/?uuid=54e4c36f-928b-4b2e-a321-06f40829b842"]},{"id":"ITEM-7","itemData":{"DOI":"10.1371/journal.pntd.0004199","ISBN":"10.1371/journal.pntd.0004199","ISSN":"19352735","PMID":"26580074","abstract":"Local transmission of Chikungunya virus (CHIKV) was first documented in Trinidad and Tobago (T&amp;T) in July 2014 preceding a large epidemic. At initial presentation, it is difficult to distinguish chikungunya fever (CHIKF) from other acute undifferentiated febrile illnesses (AUFIs), including life-threatening dengue disease. We characterised and compared dengue virus (DENV) and CHIKV infections in 158 patients presenting with suspected dengue fever (DF) and CHIKF at a major hospital in T&amp;T, and performed phylogenetic analyses on CHIKV genomic sequences recovered from 8 individuals. The characteristics of patients with and without PCR-confirmed CHIKV were compared using Pearson's χ2 and student's t-tests, and adjusted odds ratios (aORs) and 95% confidence intervals (CIs) were determined using logistic regression. We then compared signs and symptoms of people with RT-qPCR-confirmed CHIKV and DENV infections using the Mann-Whitney U, Pearson's χ2 and Fisher's exact tests. Among the 158 persons there were 8 (6%) RT-qPCR-confirmed DENV and 30 (22%) RT-qPCR-confirmed CHIKV infections. Phylogenetic analyses showed that the CHIKV strains belonged to the Asian genotype and were most closely related to a British Virgin Islands strain isolated at the beginning of the 2013/14 outbreak in the Americas. Compared to persons who were RT-qPCR-negative for CHIKV, RT-qPCR-positive individuals were significantly more likely to have joint pain (aOR: 4.52 [95% CI: 1.28-16.00]), less likely to be interviewed at a later stage of illness (days post onset of fever-aOR: 0.56 [0.40-0.78]) and had a lower white blood cell count (aOR: 0.83 [0.71-0.96]). Among the 38 patients with RT-qPCR-confirmed CHIKV or DENV, there were no significant differences in symptomatic presentation. However when individuals with serological evidence of recent DENV or CHIKV infection were included in the analyses, there were key differences in clinical presentation between CHIKF and other AUFIs including DF, which can be used to triage patients for appropriate care in the clinical setting.","author":[{"dropping-particle":"","family":"Sahadeo","given":"Nikita","non-dropping-particle":"","parse-names":false,"suffix":""},{"dropping-particle":"","family":"Mohammed","given":"Hamish","non-dropping-particle":"","parse-names":false,"suffix":""},{"dropping-particle":"","family":"Allicock","given":"Orchid M.","non-dropping-particle":"","parse-names":false,"suffix":""},{"dropping-particle":"","family":"Auguste","given":"Albert J.","non-dropping-particle":"","parse-names":false,"suffix":""},{"dropping-particle":"","family":"Widen","given":"Steven G.","non-dropping-particle":"","parse-names":false,"suffix":""},{"dropping-particle":"","family":"Badal","given":"Kimberly","non-dropping-particle":"","parse-names":false,"suffix":""},{"dropping-particle":"","family":"Pulchan","given":"Krishna","non-dropping-particle":"","parse-names":false,"suffix":""},{"dropping-particle":"","family":"Foster","given":"Jerome E.","non-dropping-particle":"","parse-names":false,"suffix":""},{"dropping-particle":"","family":"Weaver","given":"Scott C.","non-dropping-particle":"","parse-names":false,"suffix":""},{"dropping-particle":"","family":"Carrington","given":"Christine V.F.","non-dropping-particle":"","parse-names":false,"suffix":""}],"container-title":"PLoS Neglected Tropical Diseases","id":"ITEM-7","issue":"11","issued":{"date-parts":[["2015"]]},"note":"-CHIKV exists as a single serotype thought to confer life-long immunity in recovered indi-\nviduals\n-There is, however, sufficient variation to discern three genotypes, namely the enzootic West African (WAf), and East /Central/South African (ECSA), and the epidemic Asian geno- types\n-The ECSA recently gave rise to the Indian Ocean Lineage (IOL) responsible for epidem- ics in the Indian Ocean islands, mainland India and Europe beginning in 2004 [5]\n-The expansion of this lineage has been attributed to adaptive mutations in the E1 and E2 envelope glycoproteins that provide a fitness advantage in Aedes albopictus without reducing fitness in A. aegypti [6] and permit rapid lineage diversification [7][8].\n-In light of the dramatic re-emergence of CHIKV in Asia, the intensity of global travel and\nthe widespread prevalence of A. aegypti and A. albopictus, the emergence of CHIKV in the Americas was long anticipated [9].\n-In this study we report the genetic charac- terisation of CHIKV and compare clinical, laboratory and epidemiological characteristics of patients with and without confirmed CHIKV or dengue virus (DENV) infections who pre- sented at a major hospital in Trinidad, during an acute undifferentiated febrile illness (AUFI) surveillance study.\n-Study participants were enrolled at the Adult Primary Care Facility (APCF) of the Eric Wil- liams Medical Sciences Complex (EWMSC) during the period of December 25th 2013 to November 5th 2014\n-Indi- viduals presenting at the APCF on study days with suspected dengue fever (DF) or CHIKF were eligible for enrollment\n-Specifically, patients were eligible for enrollment if they were\nfebrile (having an axillary temperature of?38°C) or had a reported history of fever within the last 7 days, accompanied by one or more of the following symptoms commonly associated with DF and CHIKF: headache, nausea, vomiting, diarrhoea, aches and pains, eye pain, evidence of haemorrhagic manifestation, rash, joint pain and swollen joints.\n-At presentation and enrollment, whole blood was collected in non-additive and/or ethylene- diaminetetraacetic acid (EDTA) containing blood collection tubes and a questionnaire eliciting relevant demographic and clinical information, medical and recent travel history, and risk fac- tors for exposure to mosquito bites was administered\n-Nucleic acid extraction was performed\n-Nucleic acid samples were screened and serotyped for DENV-1-4 using the DENV multiplex RT-qPCR assay\n-Screening for CHIKV was carried out using the RT-qPCR general assay\n-For ten samples with low Ct values in RT-qPCR assays, viral RNA was extracted\n-First and second strand synthesis, adapter ligation and amplification of the library were performed\n-Cluster formation of the library DNA templates was performed\n-Paired end 50 base sequencing by synthesis was performed\n-Cluster density per lane was 820–940 k/mm2 and post-filter reads ranged from 148–218\nmillion per lane\n-Base call conversion to sequence reads was performed\n-Reads were filtered for quality and adapter sequences were removed, then viral contigs were assembled\n-Assembled contigs were checked using bowtie2 to align reads to the contigs [25] followed by visualization\n-Newly generated CHIKV genomic sequences along with sequences from Genbank representing all three genotypes were aligned\n-Sequences were trimmed to 11,259 nucleotides at the boundaries of the open reading frames (ORFs) so that ambiguous alignment of the 5’ and 3’ untranslated regions was excluded from analyses\n-The final data set comprised of 74 of these complete coding sequences from 23 countries isolated during 1953–2014 (S1 Table).\n-The best-fit model for subsequent analyses (GTR+G4) was selected\n-Phylogenetic trees were inferred under this model using the maximum-likelihood (ML) method in the PhyML program online [33] and the maximum clade credibility (MCC)\n-The analysis ran in duplicate for 50 million generations with 10% removed as burnin, and the convergence of parameters were assessed by calculating the effective sample size (ESS&amp;gt;200)\n-Panbio Dengue IgM and IgG Capture ELISA (Brisbane, Australia) were used to screen sera for the presence of DENV-specific antibodies\n-Samples were designated as positive for dengue-specific IgM if both duplicates returned a value of&amp;gt;11 Panbio Units and as negative at&amp;lt;9 Panbio Units\n-Samples were designated as positive for dengue-specific IgG if both duplicates returned a value of&amp;gt;22 Panbio Units and as negative at&amp;lt;18 Panbio Units\n-According to the manufacturer (due to the detection thresholds for the two assays), the\npresence of detectable levels of IgM (in the absence of detectable IgG) indicates a probable recent primary infection with DENV, while the presence of detectable levels of IgG indicates probable recent secondary dengue virus infection\n-The manufacturers note that IgM levels in a secondary infection may be undetectable by the assay. \n-Thus IgM+/IgG- result was interpreted as evidence of a probable recent primary DENV infection, and both IgM+/IgG+ and IgM-/IgG + results were interpreted as probable recent\n-Euroimmum Chikungunya IgM Capture ELISA (Leubeck, Germany) was used to screen sera and plasma for the presence of CHIKV-specific IgM antibodies secondary DENV infections\n-Samples were designated as positive for CHIKV-specific IgM if both duplicates returned a\nvalue of&amp;gt;1.1 and as negative at&amp;lt;0.8\n-The outcome for analysis was having a confirmed infection with CHIKV, defined as a positive result on RT-qPCR. \n-Bivariable associations with a confirmed CHIKV infection were determined using the student’s t-test for continuous variables and the Pearson’s chi-square or Fisher’s exact test for categorical variables\n-All variables with a p-value less than or equal to 0.10 were considered in the final multivariable model, which was determined using binary logistic regression using a forward stepwise selection procedure (entry: 5%, exit: 10%).\n-Adjusted odds ratios (aORs) and 95% confidence intervals (CIs) are reported\n-To compare the symptomatic presentation for RT-qPCR positive DENV and CHIKV, a\nbivariable analysis was performed using the Mann-Whitney Utest for continuous variables and the Pearson’s chi-square or Fisher’s exact test for categorical variables\n-Positive predictive values (PPVs), negative predictive values (NPVs), and the sensitivity,\nspecificity and likelihood ratios of different combinations of clinical features used to distin- guish confirmed and probable DF and CHIKF from other AUFIs were also calculated\n-Combi- nations used to differentiate DF from CHIKF were also compared\n-For both CHIKF and DF these values were calculated using confirmed cases (RT-PCR positive for virus) and probable recent cases (ELISA positive for IgM/IgG antibodies)\n-There were 158 patients who met the inclusion criteria for AUFI and agreed to participate in the study\n-Of these, the median age was 32, ranging from 16–88 years. \n-Half (50%) of the patients were male and, of those with complete data on ethnicity, the majority were Afro- (33%), Indo-(31%) Trinidadian or Mixed (26%) (S2 Table)\n-Just under a third (30%) had received greater than a secondary level of education, and most (69%) were employed\n-Twenty-two percent reported having had laboratory-confirmed DF previously, 25% reported that others in their household had been febrile in the two weeks prior to their interview, 55% reported storing water at home and, while 15% reported having screened windows at home, most (80%) reported a history of mosquito bites at their place of residence\n-At interview, themost commonly reported symptoms were headache (83%), weakness (67%), joint pain (65%) andmuscle pain (65%)\n-Seventeen percent reported some degree of haemorrha- gicmanifestations and 22%reported a rash (S2 Table). \n-Thirty (19%) of the 158 individuals were positive for CHIKV on RT-qPCR.\n-Additionally, 27 (17%) of the 158 individuals were positive by ELISA for anti-CHIKV IgMantibodies, including 6 of those persons positive by RT-qPCR for CHIKV. \n-Eight of the 158 individuals (5.1%) were confirmed as DENV-positive by RT-qPCR (Fig 1)\n-Using the combined RT-qPCR and ELISA results, 4.8% (n = 6) were designated as “confirmed current DENV infections” of which three were primary infections (i.e. IgM+/IgG-) and three were secondary infections (IgM+/IgG +), 18.4% (n = 23) were “probable recent primary DENV infections”, 42.4% (n = 53) were “probable recent secondary DENV infections” and 3.2% (n = 4) were equivocal.\n-In total 66% (n = 82) had evidence of a current or probable recent DENV infection (S3 Table).\n-On bivariable analyses (Table 1 &amp;amp; S4 Table), patients with RT-qPCR confirmed CHIKV infec- tion (CHIKV+; n = 30) were significantly more likely to report joint pain (83%, p = 0.020) than individuals who were RT-qPCR-negative for CHIKV (not CHIKV+) but were less likely to have travelled outside of Trinidad in the 2 weeks prior to interview (17%, p = 0.044), or to have reported laboratory-confirmed dengue previously (7%, p = 0.026). \n-They were also more likely to have presented to the APCF earlier (mean days post onset of fever: 2.39 [CHIKV+] vs. 3.33 [not CHIKV+], p = 0.021) and had lower mean white blood cell counts (6.52 [CHIKV+] vs. 8.36x103/μl [not CHIKV+], p = 0.016)\n-In addition to the above variables, the following also met the criteria for inclusion in the multivariable model: marital status (p = 0.054), nationality (p = 0.080), number of days post onset of illness (p = 0.032), rash (p = 0.084), sore throat (p = 0.015), and abdominal pain (p = 0.006).\n-The following variables were considered in the final multivariable model: marital status, joint pain, rash, days post onset of fever and white blood cell count\n-As shown in Table 2, those who had confirmed CHIKV infection were significantly more likely to have reported joint pain (aOR: 4.52, 95% CI: 1.28–16.00), and significantly less likely to be inter- viewed at a later stage of illness (days post onset of fever—aOR: 0.56, 95% CI: 0.40–0.78) and have a lower white blood cell count (aOR: 0.83, 95% CI: 0.71–0.96)\n-Among the 38 patients positive by RT-qPCR for CHIKV (n = 30) or DENV (n = 8), there were no significant differences in clinical presentations (p&amp;gt;0.05) between those with CHIKV and those with DENV (Table 3 and S5 Table). \n-However, when compared to DENV, persons with CHIKV more often reported joint pain (83% vs. 50%, p = 0.071) and rash (33% vs. 0%, p = 0.082), and less often reported abdominal pain (7% vs. 38%, p = 0.053). \n-Patients with DENV had significantly lower median white blood cell count (3.50 vs. 6.00 x103/μl, p = 0.028) and platelet (PLT) counts (1.47 vs. 2.39x105/μl, p = 0.022).\n-The clinical features joint pain and white blood cell count&amp;lt;7 x103/μl were selected as they were significant on bivariable analysis\n-For DF, PLT count&amp;lt;150 x103/ μl and abdominal pain were also selected as patients with confirmed DENV infection were more likely to display/ report these symptoms than persons with confirmed CHIKV infection\n-Similarly for CHIKF rash was included as patients with confirmed CHIKV infection were more likely to report this sign than persons with confirmed DENV infection (Table 4).\n-Individually none of the clinical features was able to efficiently differentiate DF or CHIKF\nfrom other AUFIs\n-However the combination of rash, joint pain and white blood cell count&amp;lt;7 x103/μl was most efficiently able to differentiate CHIKF from other AUFIs\n-This combination had a PPV and NPV of 77% and 96% respectively\n-The three parameters combined had a sensitivity of 94% and a specificity of 84%\n-Furthermore the positive and negative likelihood ratios were 5.9 and 0.1 respectively (Table 4)\n-None of the combinations tested was overall able to efficiently differentiate between DENV and CHIKV. \n-The combination that performed the best was rash, joint pain and white blood cell count&amp;lt;7 x103/μl with a PPV and NPV of 58% and 95% respectively as well as a sensitivity of 88% and a specificity of 78% (Table 5).\n-Complete genome sequences for CHIKV were determined directly from RNA isolated from the sera of 8 individuals\n-The most closely related Asian sequences circulated between 2012 and 2013 in China, the Philippines and Micronesia\n-None of the four single adaptive mutations in E1 (A226V) and E2 (K252Q; K233E; L210Q) or the synergistic adaptive mutations in E2/E3 (R198Q/S18F) that confer a fitness advantage for IOL strains in A. albopictus [6,8,40,41] were detected.\n-Of the 158 individuals enrolled in the study CHIKV was detected by RT-qPCR in 19% (n = 30). \n-Anti-CHIKV IgM antibodies were detected in 6 of the 30 individuals and in 21 indi- viduals who tested negative for CHIKV by RT-qPCR\n-Therefore 51 individuals (32.3%) had evidence of infection with CHIKV\n-Our results confirm that the etiologic CHIKV strain in Trinidad belongs to the Asian geno-\ntype and is nearly a direct descendent of the BVI strain isolated in January 2014 [11], with which it shares over 99.9% nucleotide sequence identity across the two ORFs.\n-The data presented arose froma febrile surveillance study for which the initial focus was\nDENV, however with the emergence of CHIKV in the Americas, specific screening for CHIKV using RT-qPCR was included. Amongst\n-Amongst the 158 participants, only 8 were RT-qPCR positive for DENV\n-However based on the subset of samples (n = 125) that underwent both RT-qPCR and complete ELISA testing, a total of 82 (66%) had evidence of a current or recent DENV infections\n-Our findings suggest that persons with confirmed CHIKV infection (i.e. RT-qPCR-positive\nfor CHIKV) visited the APFC roughly one day earlier than those without RT-qPCR evidence of CHIKV.\n-The extent of leucopenia in the those confirmed CHIKV cases was less than observed in the 88 individuals with confirmed DENV infection (i.e. positive for DENV by RT-qPCR), who had significantly lower white blood cell and platelet counts than individuals with confirmed CHIKV infection\n-We investigated the feasibility of using combinations of clinical features as a\nmeans of differentiating between individuals with confirmed and probable CHIKF (i.e. with evidence of CHIKV infection by PCR and / or ELISA) and individuals with confirmed and recent probable DF. \n-The combination rash, joint pain and white blood cell count&amp;lt;7 x103/μl was most efficient with a PPV and NPV of 77% and 96% respectively and, a sensitivity and specificity of 94% and 84% respectively\n-Rash, joint pain and white blood cell count&amp;lt;7 x103/μl together were also most efficient at differentiating CHIKF from other AUFIs.\n-In this case the combination had a PPV and NPV of 58% and 95% respectively and, a sensitivity and specificity of 88% and 78% respectively.\n-Considering the mean PLT count was lower (&amp;lt;150 x 103/μl) in individuals positive for DENV by RT-qPCR, a profile using these 4 clinical features might be suitable as a means of differentiating between those with CHIKV infection and those with DENV infection\n-Our study confirms the presence of Asian genotypeCHIKV in Trinidad and identi- fies symptoms that distinguish individuals with acute fevers who are viraemic forCHIKV from those who are CHIKV negative by RT-qPCR, and identifies laboratory and clinical features that distinguish between those who are viraemic forCHIKV versusDENV","page":"1-18","title":"Molecular Characterisation of Chikungunya Virus Infections in Trinidad and Comparison of Clinical and Laboratory Features with Dengue and Other Acute Febrile Cases","type":"article-journal","volume":"9"},"uris":["http://www.mendeley.com/documents/?uuid=08bf1199-b1a8-4ec5-8d25-e540e89abdc1"]},{"id":"ITEM-8","itemData":{"DOI":"10.1093/cid/ciw589","ISSN":"15376591","abstract":"Background. Zika virus (ZIKV), chikungunya virus (CHIKV), and dengue virus (DENV) cocirculate in Nicaragua. In this study, we sought to compare the quantified viremia and clinical presentation of patients infected with 1 or more of these viruses. Methods. Acute-phase serum samples from 346 patients with a suspected arboviral illness were tested using a multiplex real-time reverse-transcription polymerase chain reaction for ZIKV, CHIKV, and DENV. Viremia was quantitated for each detected virus, and clinical information from request forms submitted with each sample was recorded. Results. A total of 263 patients tested positive for 1 or more viruses: 192 patients tested positive for a single virus (monoinfec-tions) and 71 patients tested positive for 2 or all 3 viruses (coinfections). Quantifiable viremia was lower in ZIKV infections compared with CHIKV or DENV (mean 4.70 vs 6.42 and 5.84 log 10 copies/mL serum, respectively; P &lt; .001 for both comparisons), and for each virus, mean viremia was significantly lower in coinfections than in monoinfections. Compared with patients with CHIKV or DENV, ZIKV patients were more likely to have a rash (P &lt; .001) and less likely to be febrile (P &lt; .05) or require hospitalization (P &lt; .001). Among all patients, hospitalized cases had higher viremia than those who did not require hospitalization (7.1 vs 4.1 log10 copies/mL serum, respectively; P &lt; .001). Conclusions. ZIKV, CHIKV, and DENV result in similar clinical presentations, and coinfections may be relatively common. Our findings illustrate the need for accurate, multiplex diagnostics for patient care and epidemiologic surveillance.","author":[{"dropping-particle":"","family":"Waggoner","given":"Jesse J.","non-dropping-particle":"","parse-names":false,"suffix":""},{"dropping-particle":"","family":"Gresh","given":"Lionel","non-dropping-particle":"","parse-names":false,"suffix":""},{"dropping-particle":"","family":"Vargas","given":"Maria Jose","non-dropping-particle":"","parse-names":false,"suffix":""},{"dropping-particle":"","family":"Ballesteros","given":"Gabriela","non-dropping-particle":"","parse-names":false,"suffix":""},{"dropping-particle":"","family":"Tellez","given":"Yolanda","non-dropping-particle":"","parse-names":false,"suffix":""},{"dropping-particle":"","family":"Soda","given":"K. James","non-dropping-particle":"","parse-names":false,"suffix":""},{"dropping-particle":"","family":"Sahoo","given":"Malaya K.","non-dropping-particle":"","parse-names":false,"suffix":""},{"dropping-particle":"","family":"Nuñez","given":"Andrea","non-dropping-particle":"","parse-names":false,"suffix":""},{"dropping-particle":"","family":"Balmaseda","given":"Angel","non-dropping-particle":"","parse-names":false,"suffix":""},{"dropping-particle":"","family":"Harris","given":"Eva","non-dropping-particle":"","parse-names":false,"suffix":""},{"dropping-particle":"","family":"Pinsky","given":"Benjamin A.","non-dropping-particle":"","parse-names":false,"suffix":""}],"container-title":"Clinical infectious diseases : an official publication of the Infectious Diseases Society of America","id":"ITEM-8","issue":"12","issued":{"date-parts":[["2016"]]},"page":"1584-1590","title":"Viremia and Clinical Presentation in Nicaraguan Patients Infected With Zika Virus, Chikungunya Virus, and Dengue Virus","type":"article-journal","volume":"63"},"uris":["http://www.mendeley.com/documents/?uuid=106a498f-7483-444c-be3b-a8bd25fb322b"]},{"id":"ITEM-9","itemData":{"DOI":"10.1371/journal.pntd.0004636","author":[{"dropping-particle":"","family":"Romero","given":"Carolina","non-dropping-particle":"","parse-names":false,"suffix":""},{"dropping-particle":"","family":"Zogbi","given":"Heruza","non-dropping-particle":"","parse-names":false,"suffix":""},{"dropping-particle":"","family":"Carvalho","given":"Marilia Sá","non-dropping-particle":"","parse-names":false,"suffix":""},{"dropping-particle":"","family":"Souza","given":"Rogerio Valls","non-dropping-particle":"de","parse-names":false,"suffix":""},{"dropping-particle":"","family":"Calvet","given":"Guilherme Amaral","non-dropping-particle":"","parse-names":false,"suffix":""},{"dropping-particle":"","family":"Brasil","given":"Patrícia","non-dropping-particle":"","parse-names":false,"suffix":""},{"dropping-particle":"","family":"Filippis","given":"Ana Maria Bispo","non-dropping-particle":"de","parse-names":false,"suffix":""},{"dropping-particle":"","family":"Bressan","given":"Clarisse da Silveira","non-dropping-particle":"","parse-names":false,"suffix":""},{"dropping-particle":"de","family":"Mendonça","given":"Marco Cesar Lima","non-dropping-particle":"","parse-names":false,"suffix":""},{"dropping-particle":"","family":"Alves","given":"Simone Sampaio","non-dropping-particle":"","parse-names":false,"suffix":""},{"dropping-particle":"","family":"Wakimoto","given":"Mayumi","non-dropping-particle":"","parse-names":false,"suffix":""},{"dropping-particle":"","family":"Lupi","given":"Otilia","non-dropping-particle":"","parse-names":false,"suffix":""},{"dropping-particle":"","family":"Sequeira","given":"Patrícia Carvalho","non-dropping-particle":"de","parse-names":false,"suffix":""},{"dropping-particle":"","family":"Nogueira","given":"Rita Maria Ribeiro","non-dropping-particle":"","parse-names":false,"suffix":""},{"dropping-particle":"","family":"Quintana","given":"Marcel de Souza Borges","non-dropping-particle":"","parse-names":false,"suffix":""},{"dropping-particle":"","family":"Nobre","given":"Aline","non-dropping-particle":"","parse-names":false,"suffix":""},{"dropping-particle":"","family":"Jaenisch","given":"Thomas","non-dropping-particle":"","parse-names":false,"suffix":""},{"dropping-particle":"","family":"Lourenço-de-Oliveira","given":"Ricardo","non-dropping-particle":"","parse-names":false,"suffix":""},{"dropping-particle":"","family":"Siqueira","given":"André Machado","non-dropping-particle":"","parse-names":false,"suffix":""}],"container-title":"PLOS Neglected Tropical Diseases","id":"ITEM-9","issue":"4","issued":{"date-parts":[["2016"]]},"page":"e0004636","title":"Zika Virus Outbreak in Rio de Janeiro, Brazil: Clinical Characterization, Epidemiological and Virological Aspects","type":"article-journal","volume":"10"},"uris":["http://www.mendeley.com/documents/?uuid=b3c0228d-1590-4746-b385-fa1ddec45b4a"]},{"id":"ITEM-10","itemData":{"DOI":"10.1371/journal.pntd.0005075","ISSN":"1935-2735","author":[{"dropping-particle":"","family":"Bloch","given":"Danielle","non-dropping-particle":"","parse-names":false,"suffix":""},{"dropping-particle":"","family":"Roth","given":"Nicole M.","non-dropping-particle":"","parse-names":false,"suffix":""},{"dropping-particle":"V.","family":"Caraballo","given":"Elba","non-dropping-particle":"","parse-names":false,"suffix":""},{"dropping-particle":"","family":"Muñoz-Jordan","given":"Jorge","non-dropping-particle":"","parse-names":false,"suffix":""},{"dropping-particle":"","family":"Hunsperger","given":"Elizabeth","non-dropping-particle":"","parse-names":false,"suffix":""},{"dropping-particle":"","family":"Rivera","given":"Aidsa","non-dropping-particle":"","parse-names":false,"suffix":""},{"dropping-particle":"","family":"Pérez-Padilla","given":"Janice","non-dropping-particle":"","parse-names":false,"suffix":""},{"dropping-particle":"","family":"Rivera Garcia","given":"Brenda","non-dropping-particle":"","parse-names":false,"suffix":""},{"dropping-particle":"","family":"Sharp","given":"Tyler M.","non-dropping-particle":"","parse-names":false,"suffix":""}],"container-title":"PLOS Neglected Tropical Diseases","id":"ITEM-10","issue":"10","issued":{"date-parts":[["2016"]]},"note":"-Although infection with CHIKV results in long-term protection from reinfection [7], it has been associated with persistent arthritis and/or arthralgia that may last several months [8, 9].\n-The first documented locally acquired chikungunya case in the Western Hemisphere was reported inDecember 2013 on the Caribbean island of St.Martin [11]. \n-Soon after, CHIKV spread to at least 45 countries and territories throughout the Americas where over 2 million suspected cases have been reported to date [12]\n-In theUnited States territory of Puerto Rico, the first laboratory-confirmedchikungunya case occurred in a patient fromthe San Juan met- ropolitan area who had illness onset in May 2014 and no history of recent travel [13]. \n-The peak of cases reported through passive surveillance occurred in August 2014 [14], and to date &amp;gt;30,000 suspected chikungunya cases have been reported [15].\n-However, detection of anti- CHIKV antibodies in nearly 25% of blood donated during 2014 suggests a higher incidence of infection than was reported to public health authorities [16].\n-Human popu- lation density, particularly in relation to urban centers, has also been associatedwith clustering of chikungunya cases [22].\n-Following the introduction of CHIKV into Puerto Rico,we conducted household-based\ncluster investigations to describe the spectrum of disease and factors associated with CHIKV infection, identify host factors associated with symptomatic infection, describe care-seeking behavior in individuals with chikungunya, and identify patient characteristics associated with accurate clinical diagnosis and case reporting of chikungunya patients.\n-A cross-sectional investigation was conducted in which neighbors of chikungunya patients were offered enrollment in household-basedcluster investigations.\n-A convenience sample of laboratory-positive chikungunya caseswas identified fromsuspected chikungunya cases that were reported to PuertoRicoDepartment ofHealth (PRDH) and tested laboratory-positive for CHIKV infection (“index cases”)\n-Index case-patients or their parent or guardianwere contacted by telephone within 30 days of the index case-patients’ illness onset and a home visit was scheduled\n-During each household visit, the head-of-household of the index case-patient’s household\n(the “index household”) and all households within a 50-meter radius of the index household were eligible for enrollment in the investigation\n-A questionnaire (S1 Appendix) addressing household characteristicswas administered to the head-of-household, and an individual questionnaire (S1 Appendix) addressing demographics, travel history, and recent illnesseswas administered to all participants\n-To detect evidence of CHIKVinfection, all specimens were tested by rRT-PCR [24], IgM antibody capture (MAC) ELISA [25], and IgG ELISA [26].\n-Specimens were also tested for evidence ofDENV infection, the results of which have been previously reported [13]. \n-In summary, 5% of participants were positive for recent DENV infection, and none were positive for current DENV infection\n-Inclusion of DENV diagnostic test results in epidemiologic analyses did not appreciably affect the statistical significance of any findings, as there was minimal overlap of participants with evi- dence of infection with both CHIKV and DENV (i.e., 1 of 74 [1.4%]).\n-Hence,DENV diagnostic test results are not included in the analyses presented herein.\n-Participants were individuals that provided a serum specimen and answered an individual questionnaire. \n-Current CHIKV infection was defined by detection of CHIKVnucleic acid by rRT-PCR. \n-Recent CHIKV infection was defined by detection of either anti-CHIKV IgM antibody byMAC ELISA or anti-CHIKV IgG antibody by IgG ELISA. \n-Participants were defined as being laboratory-positive for CHIKV infection if they had evidence of either current or recent infection.\n-Participants were defined as laboratory-negative for CHIKV infection if they had no evidence of either current or recent CHIKV infection. \n-For participants with current CHIKV infection that did not report any symptomof illness (n = 2), development of illness after interview was ruled out by follow-up phone call within 30 days of the household visit. \n-Findings from multivariable and hierarchical clustering analysis of signs and symptoms associatedwith current or recent CHIKV infection were used to define symptomatic CHIKV infection\n-General estimating equations (GEE) were used to model associations between individual health and household characteristics and binary outcomes of CHIKV infection status, correct chikungunya diagnosis, or asymptomatic infection\n-Multivariate GEE analysis was performed to obtain a finalmodel for the association between laboratory-positivity and symptoms reported among participants with illness in the past three months\n-Backward eliminationwas used in best-fitting model selection, removing variables from the full model that lowered the Quasilikelihood Information Criteria (QIC) relative to the full model [28]\n-Hierarchical cluster analysis, which uses a distance measure to identify similar clusters of variables and an agglom- eration method to link clusters, was performed to analyze patterns of symptoms among participants with recent illness.\n-A total of 21 household-basedcluster investigations were conducted in the health regions of San Juan, Bayamón, Ponce, Arecibo and Caguas (S1 Table).\n-Of 499 households eligible for par- ticipation, heads-of-household from200 (46.2%) occupied householdswere available to be offered enrollment, and 137 (68.5%) accepted (Fig 1)\n-Of the 410 residents of all enrolled households, 250 (61.0%) participated in the investigation.\n-Par- ticipants tended to be older than all residents living in participating households (median age = 45 vs. 25 years, respectively)\n-Of the 250 household cluster investigation participants, 74 (29.6%) had evidence of CHIKV\ninfection\n-Although infection rates varied by cluster both between and within health regions, all clusters had at least one infected individual apart fromthe index case-patient (Fig 2).\n-This included 12 participantswith current CHIKV infection and 62 participants recent CHIKV infection.\n-Among thosewith current CHIKV infection, 9 (75.0%) were positive only by rRT-PCR, 1 (8.3%) was positive by rRT-PCR and IgM ELISA, and 2 (16.7%) were positive by rRT-PCR as well as both IgM and IgG ELISA.\n-Of those with recent CHIKVinfection, 53 (85.4%) were positive by both IgM and IgG ELISA, 5 (8.1%) were positive by IgM ELISA only, and 4 (6.5%) were positive by IgG ELISA only\n-All specimens collectedbefore day four post-illness- onset (PIO) were positive by rRT-PCR. \n-Detection of CHIKV nucleic acid by rRT-PCR decreased over time by day of specimen collection PIO, and by day 13 PIO no rRT-PCR-posi- tive specimens were identified.\n-Percent positivity by anti-IgM and IgG ELISA both increased according to day of specimen collectionPIO. \n-All specimens collected after week two PIO were IgM-positive,while all specimens collected after week three PIO were IgG-positive\n-Following bivariate analysis, age and genderwere not significantly associatedwith CHIKV infection (Table 1).\n-Participants that reported having chronic joint disease or arthritis had nearly two-fold increased odds of having evidence of CHIKV infection\n-Reportinghaving had an acute illness in the past threemonths or having a householdmember that had an acute ill- ness in the past threemonths were both associatedwith 14-fold increased odds of being labora- tory-positive for CHIKV infection\n-No significant associationswere found betweenCHIKV infection and housing type\n-Participants that reported using household air conditioning or citronella candles had two- or three-fold decreased odds of being laboratory-positive for CHIKVinfection, respectively\n-Followingmultivariable analysis that controlled for age and gender, female genderwas asso-\nciatedwith protection fromCHIKV infection\n-Neither reporting having a chronicmedical con- dition nor use of dailymedicationswas associatedwith protection fromCHIKV infection\n-Reporting having an acute illness or having a household member with an acute illness in the past three months both remained strongly associated with increased odds of CHIKV infection. \n-Use ofmosquito repellent and citronella candles remained associatedwith protection from CHIKVinfection\n-Of 99 participants that reported having an acute illness within the previous three months, 61 (61.6%) were laboratory-positive for CHIKV infection (Table 2).\n-Median duration of illness in laboratory-positive participantswas six days (range: 2–21 days)\n-Signs and symptoms associatedwith CHIKVinfection in ill participantswere fever, skin rash, arthralgia, and arthritis\n-Cough, rhinorrhea, and sore throat were associated with being labora- tory-negative for CHIKV infection\n-Following multivariable analysis, arthralgia and skin rash remained significantly associated with laboratory-positive symptomatic participants, and only retro-orbital eye pain remained significantly associated with laboratory-negative symptomatic participants\n-Headache, fever, arthralgia,myalgia, and chills tended to occur simultaneouslymore often among laboratory-positive participants\n-Combinations of symptoms that grouped together following hierarchical cluster analysis and weremost frequently reported among laboratory-positiveparticipants followingmultivari- ate analysis were utilized to refine the definition of “symptomatic CHIKVinfection” in order tominimize incorrect classification of symptomatically-infected participants (S2 Table).\n-The maximal association of symptom combinations among laboratory-positive participants with concomitant minimization of association with laboratory-negative participants was arthralgia with skin rash or fever. \n-This combination of symptoms yielded a symptomatic CHIKV infec- tion rate of 62.5%, and was present among 6.8% of participants without evidence of CHIKV infection.\n-This combination of symptoms was utilized in subsequent analyses to define “symptomatic CHIKV infection”.\n-Twenty-one (37.5%) participants, including two that had CHIKV nucleic acid detected by RT-PCR, were defined as having asymptomatic infection\n-After again excluding the index case-patients, 22 (62.9%) of 35 symptomatic, laboratory-posi- tive participants soughtmedical care. \n-Seeking medical care for acute illness was associated with 3-fold increased odds of being laboratory-positive (Table 2)\n-Neither hospitalization nor dura- tion of illnesswas significantly associatedwith being laboratory-positive for CHIKV infection\n-No demographic or clinical characteristicswere significantly associatedwith seekingmedical care\n-All laboratory-positive, symptomatic patients diagnosedwith chikungunya reporting having arthralgia in the hands, wrist, knee, ankle, and feet\n-By conducting household-basedcluster investigations during the earlymonths of the 2014 chi- kungunya epidemic in PuertoRico that included 250 participants residingwithin 50meters of a known chikungunya case-patient,we found that 30% of participants had evidence of CHIKV infection.\n-Reportinghaving had an acute illness in the past three months and having a house- hold member with an acute illness were associated with increased odds of infection, while use of either air conditioning or citronella candles were associated with decreased odds of infection. \n-Symptoms significantly associated with CHIKV infection included arthralgia and skin rash. \n-Nearly two-thirds of symptomatically-infected individuals sought medical care; however, less than one-quarter of these individuals were diagnosed with chikungunya, and one-tenth were reported to public health authorities as a chikungunya case. \n-These findings demonstrate the utility of household-basedcluster investigation to describe the epidemiologic and clinical char- acteristics associatedwith an emerging infectious disease and reasons for underreportingof clinically-apparent disease cases\n-Overall,30% of partici- pants in this investigation had evidence of CHIKV infection, which varied by cluster from 6.3% to 100%\n-These estimates likely do not reflect the final infection rates in these communi- ties, as investigations were conducted during the firstweeks of the epidemic in PuertoRico where furtherCHIKV transmission likely occurred.\n-The objective of this investigation was not to determine the number of indi- viduals infectedwith CHIKVduring the indicated time frame, but rather to identify and com- pare the behaviors and characteristics of infected and uninfected participants\n-The estimates of seroprevalence fromprevious studies and our findings are not directly comparable, as previous studies retrospectivelymeasured rate of infectionwhereas this investigation col- lected a cross-sectional “snapshot” of infection rates during the initial stages of the epidemic\n-[32].Use of citronella can- dleswas also associatedwith reduced odds of CHIKV infection; however, the proportion of all participants using citronella candleswas relatively small (17%), and thus likely did not contrib- ute substantially to protection frominfection on a population level\n-Past studies have shown varying and inconsistent levels of reduction ofmosquito abundance associatedwith citronella candles [33, 34] as the quantity, concentration, and positioning of candlesmay play a role in their effectiveness [35].\n-By using findings frommultivariable and hierarchical cluster analyses to identify arthralgia\nwith fever or rash as being associatedwith CHIKVinfection,we were able tomore confidently define the rate of symptomatic CHIKVinfection in this population as being 62.5%\n-Conversely, one-third of CHIKV-infected participants appear to have experiencedasymptomatic infection, which is consistent with findings frompast outbreaks that reported asymptomatic infection rates of 3–39% [36–38]; however, recent reports have suggested substantially higher rates of asymptomatic infection (e.g., 81%) [39]\n-Most CHIKV-infected participants identified in this investigation that reported an acute ill-\nness in the past threemonths complained of characteristic symptoms of chikungunya: fever, arthralgia,myalgia, and skin rash [6]. \n-Nearly two-thirds of symptomatically-infected patients soughtmedical care, demonstrating\na relatively high rate of care-seeking behavior thatmay reflect the increased severity of arthral- gia andmyalgia as compared to patients with other etiologies of acute febrile illness.\n-However, only one-quarter of chikungunya patients that sought care reported having been diagnosed with chikungunya, suggesting gaps in clinical suspicion of chikungunya.\n-Because just one-tenth of clinically apparent chikungunya caseswere reported as such to public health authorities, it is unclear how accu- rately the number of chikungunya cases reported to PRDHin 2014 reflects the true incidence of disease due to CHIKV infection\n-As with other reportable conditions for which passive case reporting is sub-optimal [40], including dengue [41, 42], the identified gaps in case detection via passive surveillance should be taken into considerationwhenmaking estimates of the bur- den of symptomatic and clinically-apparent chikungunya\n-Factors identifiedwith protection fromCHIKVinfection identified in this investigation were household rather than individual behaviors, suggesting the importance of prevention practices in and around the household\n-The clinical findings of this investigation highlight the need for increased capacity to identify chikungunya patients in out-patient settings.\n-Due to the difficulty in utilizing signs and symptoms alone to differentiate patients with chikungunya fromother febrile illnesses, clinical diagnosis and decision-making as well as case reportingwould be aided by improved availability of rapid diagnostic tests","page":"e0005075","title":"Use of Household Cluster Investigations to Identify Factors Associated with Chikungunya Virus Infection and Frequency of Case Reporting in Puerto Rico","type":"article-journal","volume":"10"},"uris":["http://www.mendeley.com/documents/?uuid=617c3d67-aa62-42e1-abc5-2e726a19e3a2"]},{"id":"ITEM-11","itemData":{"DOI":"10.1371/journal.pntd.0004625","ISBN":"10.1371/journal.pntd.0004625","ISSN":"19352735","PMID":"27082985","abstract":"BACKGROUND: In June 2014, Suriname faced the first Chikungunya outbreak. Since international reports mostly focus on hospitalized patients, the least affected group, a study was conducted to describe clinical characteristics of mainly outpatients including children. In addition, the cumulative incidence of this first epidemic was investigated.\\n\\nMETHODOLOGY: During August and September 2014, clinically suspected Chikungunya cases were included in a prospective follow-up study. Blood specimens were collected and tested for viral RNA presence. Detailed clinical information was gathered through multiple telephone surveys until day 180. In addition, a three stage household-based cluster with a cross-sectional design was conducted in October, December 2014 and March 2015 to assess the cumulative incidence.\\n\\nPRINCIPAL FINDINGS: Sixty-eight percent of symptomatic patients tested positive for Chikungunya virus (CHIKV). Arthralgia and pain in the fingers were distinctive for viremic CHIKV infected patients. Viremic CHIKV infected children (≤12 years) characteristically displayed headache and vomiting, while arthralgia was less common at onset. The disease was cleared within seven days by 20% of the patients, while 22% of the viremic CHIKV infected patients, mostly women and elderly reported persistent arthralgia at day 180. The extrapolated cumulative CHIKV incidence in Paramaribo was 249 cases per 1000 persons, based on CHIKV self-reported cases in 53.1% of the households and 90.4% IgG detected in a subset of self-reported CHIKV+ persons. CHIKV peaked in the dry season and a drastic decrease in CHIKV patients coincided with a governmental campaign to reduce mosquito breeding sites.\\n\\nCONCLUSIONS/SIGNIFICANCE: This study revealed that persistent arthralgia was a concern, but occurred less frequently in an outpatient setting. The data support a less severe pathological outcome for Caribbean CHIKV infections. This study augments incidence data available for first outbreaks in the region and showed that actions undertaken at the national level to mount responses may have positively impacted containment of this CHIKV outbreak.","author":[{"dropping-particle":"","family":"Genderen","given":"Farah T.","non-dropping-particle":"van","parse-names":false,"suffix":""},{"dropping-particle":"","family":"Krishnadath","given":"Ingrid","non-dropping-particle":"","parse-names":false,"suffix":""},{"dropping-particle":"","family":"Sno","given":"Rachel","non-dropping-particle":"","parse-names":false,"suffix":""},{"dropping-particle":"","family":"Grunberg","given":"Meritha G.","non-dropping-particle":"","parse-names":false,"suffix":""},{"dropping-particle":"","family":"Zijlmans","given":"Wilco","non-dropping-particle":"","parse-names":false,"suffix":""},{"dropping-particle":"","family":"Adhin","given":"Malti R.","non-dropping-particle":"","parse-names":false,"suffix":""}],"container-title":"PLoS Neglected Tropical Diseases","id":"ITEM-11","issue":"4","issued":{"date-parts":[["2016"]]},"note":"-Chikungunya is endemic in tropical Africa, South-East Asia and on the Indian subcontinent\n[1, 3].\n-In recent years, outbreaks have been appearing outside the endemic zone probably due to\nincreased global air travel and seaborne trade [9–12] and Chikungunya has recently emerged as a major public health concern in the Caribbean Region [13].\n-Recently, it was demonstrated that this strain causes a less severe pathological outcome compared to the East Central South African (ECSA) genotype [17]\n-In June 2014, the first locally acquired case of Chikungunya was reported in Suriname [18]\n-In this period, no other outbreaks of vector-borne diseases (e.g. yellow fever, malaria, leptospi- rosis) were recorded by the Bureau of Public Health, BOG (BOG Annual Report).\n-A study was initiated with two objectives, firstly to assess the manifestation and course of Chikungunya infection following acute illness in a naïve population, and secondly to determine the cumula- tive incidence of the Chikungunya outbreak in Suriname\n-CHIKV presence was determined with Real-Time reverse transcription-polymerase chain reaction (RT-rPCR). \n-Detailed clinical information from Chikungunya infected patients was collected and the symptom development was recorded through multiple telephone inter- views until 6 months after onset\n-To determine the cumulative incidence of this first Chikungunya outbreak in Suriname, a community surveillance consisting of three successive household-based cluster investigations was conducted in the capital in October 2014, December 2014 and March 2015, gathering information on 1169 households with 4842 participants. \n-The validity of self-reported CHIKV infections was crosschecked with serological analysis\n-To our knowledge, the study is unique in describing in detail the clinical evolution of autochthonous CHIKV outpatients in a Caribbean country. Furthermore, clinical follow-up was conducted for six months for almost one hundred viremic CHIKV infected patients\n-The prospective follow-up study was complemented with cluster-based cross-sectional data, adding valuable data to the interna- tional Chikungunya outbreak information\nManifestation and course of CHIKV symptoms\n-A prospective cohort study during the first CHIKV outbreak in Suriname\nwas carried out from August 2014 to April 2015. \n-Eligible patients were enrolled in two general practices: a private practice located in Paramaribo and a governmental practice in a rural area (Commewijne).\n-Patients were included in the study if they presented with a sudden onset of fever (&amp;gt;38.5°C) and arthralgia/arthritis not explained by any other medical condition (i.e. clinically suspected cases).\n-A short questionnaire was filled in by physicians to collect information on demographic characteristics including age and gender, presence of arthritis and periarticular edema.\n-Furthermore, joint pain intensity was evaluated using a numerical rating scale (0–10 NRS score). \n-By assigning a score between 0 and 10, the pain intensity of the patient was categorized as mild (score between 1 and 3), moderate (score between 4 and 6) or severe (score between 7 and 10) [20]\n-Consenting participants were interviewed by telephone by three trained investigators. \n-The first interview followed as soon as possible after inclusion in the study tominimize recall bias\n-A questionnaire was used to gather information about date of onset, history of travel, residence and CHIKV symptoms such as musculoskeletal pain, fatigue, headache and skin rash.\n-Asmost symptoms were collected retrospectively, they were defined only in general terms as presence/absence with- out a severity indication. \n-The location of joint pain was also recorded\n-Patients with a positive RT-rPCR were regarded as confirmed cases of a CHIKV infection in the viremic stage. \n-Patients with a negative RT-rPCR were designated as CHIKV- patients, although this category can also include non viremic CHIKV infected patients\n-Clinical data for all patients were collected from the day of onset (defined as day 0, D0) until 7 days (D7) after onset\n-Viremic CHIKV infected patients were also interviewed in the acute stage on day 14 (D14); in the post-acute stage on day 30 (D30) and day 90 (D90) in order tomonitor the trend of clinical manifestations\n-Potential relapsing was assessed atD90 and day 180 (D180) and was defined as joint pain that lasted&amp;gt;1 day after a symptom-free period of&amp;gt;1month [21]. \n-The final outcome, complete clinical recovery or persistent arthralgia i.e. intermittent or contin- uous joint pain [21], was evaluated in the chronic stage on day 180 (D180)\nCommunity-based surveillance\n-The study was a three-stage survey of household-based clusters with a cross-sectional design\n-The household-based clusters were not connected to the index cases enrolled in the prospective survey.\n-Investigations were conducted in October 2014, December 2014 and March 2015 in the capital Paramaribo to identify and enlist suspected CHIKV cases\n-A self-reported CHIKV suspected case was defined as a patient with acute severe or immobiliz- ing joint pain with or without fever/with or without rash, since July 2014. Assuming\n-Assuming a preva- lence of 50% in a household and a confidence interval of 95%, a minimum sample size of 385 households was required\n-For each survey, a sample frame was generated for six sections based on all the streets in Paramaribo and the households were randomly selected for each section\n-Polls were conducted by trained field workers with standardized questionnaires to collect anonymous data on gender, date of onset, treatment seeking behavior and the use of insect repellent within households.\n-In order to assess the validity of the self-reported CHIKV infections, serological testing was performed for 4% of the respective participants. \n-Serum samples were col- lected from 52 randomly selected persons with a self-reported CHIKV infection for the analysis of IgG and IgM anti-chikungunya antibodies\n-All reported signs and symptoms are presented descriptively, namely the presence/absence of arthritis, periarticular edema, arthralgia, fever, myalgia, skin rash, itching, headache, back pain, eye pain, vomiting, nausea, fatigue, asthenia and joint pain intensity and location\n-The Chi- square test was used to compare characteristics and symptoms of the participants. \n-To evaluate differences in age distribution between the viremic CHIKV infected and the CHIKV- group, the Mann-Whitney U test was used\nManifestation and course of CHIKV symptoms\n-180 clinically suspected patients were included in our study\n-56.7% of the patients were included in Paramaribo, 15.6% in Commewijne and 27.8% by the emergency clinic of the Academic Hospital of Paramaribo\n-Results from interviews conducted by tele- phone were available for 60.3% CHIKV- patients and 80.3% viremic CHIKV infected patients (Fig 1)\n-Four patients (2.2%) were hospitalized, one CHIKV- patient on day 5 and three viremic CHIKV infected patients, at day 1, day 4 and day 7, respectively\n-Two of the hospitalized vire- mic CHIKV infected patients died in the months after acute illness; a 52-years-old woman and the eldest male patient (82 years) who was hospitalized at inclusion\n-Both of them had severe underlying illnesses\n-The median age of the study population was 32 years (range 2–82 years old)\n-The gender and age distribution did not follow the general Surinamese population [19], as the male/female ratio (m/f: 0.48 vs 1.0) and persons less than 15 years old (9.4% vs 27.6%) were lower in our study population\n-Clinically suspected acute CHIKV infection was confirmed with RT-rPCR in 68% of the\ncases (viremic CHIKV infected patients), while 58 patients were negative with RT-rPCR (CHIKV- cases) (Fig 1)\n-The differences in manifestations in viremic CHIKV infected and CHIKV- patients are repre- sented in Table 1. \n-Analysis of the viremic CHIKV infected and CHIKV- patients at inclusion revealed no differences in sex ratio (m/f) and age distribution. \n-Furthermore, at inclusion, the median score of pain intensity (median NRS score = 8) and the frequency of arthritis and periarticular edema were similar for viremic CHIKV infected and CHIKV- patients\n-At disease onset, viremic CHIKV infected persons had more frequent headache, arthralgia and pain in the fingers. \n-Moreover, arthralgia was more frequently reported at D1 and D2 in viremic CHIKV infected patients, while fever at days 4 and 5, myalgia at days 3 and 4, skin rash at days 5 and 6, itching at day 6 and eye pain at days 6 and 7 were reported less frequently\n-The pain intensity was severe at inclusion for 70.8% patients (NRS score between 7 and 10) and moderate for 29.2% patients (NRS score between 4 and 6). \n-At consultation, 35.8% of the viremic CHIKV infected patients had arthritis and 25.5% had periarticular edema\n-Amongst the viremic CHIKV infected patients, general symptoms at onset most often\nrecorded in descending order were arthralgia (84.4%), fever (73.5%), asthenia (64.4%), headache (54.4%), myalgia (53.3%) and back pain (50.5%).\n-Arthralgia (n = 92) was observed in several locations but most commonly in the small joints (ankles 54.3%, fingers 51.1%, hands 48.9%, feet 47.8%, knees 40.2%, wrist 25.0%, shoulders 21.7%, elbows 14.7%). \n-The majority of the patients (73.9%) with arthralgia were affected at multiple arthralgic sites while 35.9% of these patients even complained about four or more different locations. 92.1% (58/63) of the patients reported to have difficulty with walking at onset\n-From day 1 to day 4, the percentage\nof patients with arthralgia decreased from91.6% to 67.0%. \n-From day 5 to day 7, a smaller steady decrease was observed (Table 2). \n-The frequency of other symptoms decreased gradually fromday 1 to day 7 (Fig 2).\n-The occurrence of rash, however, displayed a different pattern during acute illness, with an initial increase from 19.8% on day 1 to 31.3% on day 2 and peak- ing on day 3 before attenuation. A similar pattern was observed for itching and nausea (Table 2).\n-Maculopapular skin rash was reported (n = 49) on the following sites: limbs (87.8%), trunk\n(63.3%) and face (10.2%), with 38.8% of these patients reporting rash over the entire body. \n-None of the patients in this study noticed bullous skin lesions. \n-The disease seemed to be self- limiting within 7 days for 20% (9/45) of our viremic CHIKV infected cohort\n-From day 14 (median 15.0, 95% CI: 12.0–22.2) till day 90 (median 94.0, 95% CI: 79.7–\n114.8), a further decline was observed for all reported symptoms. Arthralgia was the most prominent clinical feature in this follow-up period (Fig 2)\n-Results frominterviews at D180 were available for 91.8% of the individuals enrolled in the\ntelephone survey (8 patients were lost to follow-up). \n-From the 90 patients who could be con- tacted around day 180 (median 187.0, 95% CI: 181.0–210.9), twenty (22.2%) perceived an incomplete recovery and reported residual arthralgia, with 25.0% of the patients in this cate- gory reporting continuous joint pain. \n-Persistent arthralgia was significantly more common in women (women 30.6% (19/62), men 3.7% (1/28), p = 0.004). \n-Older age was also a significant factor for incomplete recovery (42.5 vs 31.0 years, median, p = 0.045). At D90, none of the patients reported a relapse, however, at D180, 8.9% of the patients reported relapses\nCommunity-based surveillance\n-Between October 2014 and March 2015, a total of 4842 participants (1637, 1583 and 1622 in the three surveys respectively) from 1169 households (385, 392, and 392, respectively) in all 12 regions in Paramaribo were included.\n-The gender distribution of this sur-\nvey followed the general Surinamese population distribution (m/f ratio: 1.1 vs 1.0).\n-The limited number of participants in each of the twelve regions in Paramaribo did not allow for compari- sons per region\n-Suspected CHIKV was reported in 53.1% of the households, resulting in a cumulative incidence in the period July 2014 till March 2015 of 276 cases per 1000 persons. \n-The incidence was significantly higher for women than men (328 cases/1000 vs 226 cases/1000, p&amp;lt;0.0001). \n-The serological testing on the presence of CHIKV antibodies in a random subset of samples (n = 52) fromthe self-reported CHIKV positives revealed that 90.4% carried IgG antibodies, while 17.3% also displayed IgM antibodies. \n-This high percentage validates the value of self-reporting CHIKV infection. \n-The actual CHIKV cumulative incidence in the community-based surveillance by inference was 249 cases per 1000 persons\n-The investigation of the health care seeking behavior revealed that 79.5% of the CHIKV suspected participants sought medical care\n-We observed that CHIKV suspected women more frequently visited the physician (women 81.8% vs men 71.4%, p = 0.0098)\n-47.4% of the households reported use of insect repellent\n-In the first two surveys the use of insect repellent in households with self- reported CHIKV was significantly higher than households without CHIKV (survey 1: 52.1% vs 40.4%, p = 0.026; survey 2: 54.4% vs 41.3%, p = 0.010)\n-The combination of fever and severe arthralgia/arthritis in the clinically suspected sample pop-\nulation (68%RT-rPCR positive), demonstrated that with these cardinal symptoms, general prac- titioners in Suriname were able to correctly diagnose themajority of the patients during this CHIKV outbreak\n-The manifestation of arthralgia in the fingers was charac- teristic for viremic CHIKV infected patients, while CHIKV- patients hadmore frequent pain in the eyeball compared to viremic CHIKV infected patients, and less frequent arthralgia\n-In the clinical differentiation, the symptoms arthralgia and onset of rashmay therefore be good markers to differentiate Chikungunya fromother exanthematous diseases\n-The gathered detailed information about daily clinical symptoms of acute disease and\nchronic illness of viremic CHIKV infected outpatients in Suriname revealed that the most com- mon reported symptoms were abrupt onset of fever, arthralgia, asthenia and myalgia\n-The fre- quency of pain by location (ankles 54.3%, hands 48.9%, feet 47.8%, knees 40.2%) during acute CHIKV infection was lower than those reported by the TELECHIK cohort study [27] (ankles 74.9%, hands 75.7%, feet 73.1%, knees 67.6%) and the French soldiers cohort (ankles 68%, fin- gers and palms 76%, feet 68%, knees 58%) [28].\n-This finding is consistent with the presumed circulation of the Asian lineage in Suriname, which is less virulent than the ECSA strain circu- lating in the latter population-based studies in La Reunion [17].\n-The overall assigned score of pain intensity in other studies was generally high (i.e. NRS\nscore!7) [25] as was corroborated by our findings (score 8). \n-The intense joint pain caused walking difficulties in almost all our viremic CHIKV infected patients (92.1%), which is even\nhigher than during the outbreak in La Reunion (2005–2006), where 46.4% to 75.0% [21, 25]of the viremic and/or serologically-confirmed patients reported discomfort in performing daily activities such as walking\n-The presence of acute arthritis in 35.8% of our viremic CHIKV infected cohort is lower in comparison to the French soldiers cohort study from La Reunion with 44.8% reporting polyar- thritis [28], as could be expected from the Asian lineage. \n-Moreover, a study from India (Maha- rashtra State) even observed arthritis in 68.8% [31].\n-Symptoms improved gradually during the acute phase, except for skin rash and itching, consistent with previous reports [4, 32]\n-The presence of skin rash, in 37.9% of our patients, falls within the broad range that is reported worldwide (10% to 81%) [33, 34]\n-The general observations on maculopapular rash [35], mostly reported on limbs and trunk, rarely affecting the face and occasionally spreading over the entire body was corroborated by our findings\n-At day 7, fever receded for most patients, but asthenia and arthralgia were still reported by\nmore than 40% of the patients, in coherence with the study of Thiberville et al.[4].\n-Twenty percent of our cohort was symptom-free within 7 days after disease onset, which\nseems slightly more favorable than in La Reunion with a duration of symptoms&amp;lt;15 days for 23% of the cases [25].\n-The manifestation and the course of CHIKV symptoms are variable and depend on several\nfactors such as virus strain, age, gender, immune status [32, 36, 37] and possibly also on the genetic predisposition [38]\n-Earlier studies report that women aremore prone toCHIKV infection [31, 33, 40, 41], consis-\ntent with our results, probably because of greater home-based activities and different clothing behaviors enabling an increased accessibility formosquitoes\n-The inconsistency of sex as factor in exposure to viral infection across countries/communities may be related to different lifestyles and behaviors\n-The occurrence of Chikungunya viral infections in Suriname in all age groups substantiates\nthe general finding.\n-Persistent arthralgia was described in La Reunion and Italy in more than half of the Chikun- gunya patients in outpatients and hospitalized patients [21, 25, 46], while in our setting, arthralgia was observed in 22% of the patients six months after disease onset\n-In this cohort 93.7% of the symptomatic patients still complained about chronic pains 6 months after infection (our study: 22%). \n-This difference could be caused by the less pathological outcome of the Asian lineage presumably present in Suriname compared to the Indian Ocean strain [17]\n-Relapse was less common in Suriname than in the hospitalised-based study from Borgherini et al. (21%) [21]. \n-Moreover, in the population-based French soldier cohort, the more virulent ECSA strain caused a relapse in 58.7% of the patients [28]\n-We could therefore not relate viral load to symptomatology and severity of symp- toms\n-Clinical symptoms were only described for Chikungunya infections in patients consulting a physician in the initial stage of disease. \n-The described symptoms are therefore expected to be more severe than the general symptoms, since less severe or asymptomatic cases were not included\n-Symptomatic differences between viremic CHIKV infected and CHIKV- patients could be obscured, since symptoms of CHIKV- patients were characterized only in the acute phase\n-No serology was performed to differentiate between real negative CHIKV cases and potential CHIKV+ cases in a late stage with no detectable viremia\n-The high value of serologically confirmed CHIKV infections (90.4% IgG) in self-reported\ncases clearly demonstrated the acquired skill of the population to recognize and diagnose CHIKV infection\n-In the community surveillance, more women self-reported to be Chikungunya positive, underlining the observation among the laboratory confirmed CHIKV cases that women are more prone to CHIKV infection. \n-Moreover, also the health care seeking behavior was higher for women than men, corroborating the results of a general study on the utilization of health care services in the USA [51] and underlining the generally poor recovery observed in women\n-The sharp decline of CHIKV after week 40, coincided with the start of the governmental\ncampaign to eliminate mosquito breeding sites, which may have positively impacted the con- tainment of this outbreak. \n-These results thus support country actions to increase effectiveness of vector control and to raise population awareness","page":"1-18","title":"First Chikungunya Outbreak in Suriname; Clinical and Epidemiological Features","type":"article-journal","volume":"10"},"uris":["http://www.mendeley.com/documents/?uuid=c9157fc4-d721-41bb-8e04-f5a16e1c5601"]},{"id":"ITEM-12","itemData":{"DOI":"10.1371/journal.pone.0186923","ISBN":"1111111111","ISSN":"19326203","PMID":"29065182","abstract":"BACKGROUND The emerging chikungunya virus (CHIKV), is an arbovirus causing intense outbreaks in North America. The situation in Mexico is alarming, and CHIKV threatens to spread further throughout North America. Clinical and biological features of CHIKF outbreaks in Mexico have not been well described; thus, we conducted a cross sectional study of a CHIKV outbreak in Chiapas, Southern Mexico to further characterize these features. METHODOLOGY/PRINCIPAL FINDINGS We collected blood samples from patients suspected of having chikungunya fever (CHIKF) who presented to Clinical Hospital ISSSTE Dr. Roberto Nettel in Tapachula, Chiapas, Mexico. In addition to the clinical examination, real-time polymerase chain reaction (PCR) standardized for the Asian Chikungunya lineage and/or enzyme-linked immunosorbent assay for immunoglobulin M (IgM) were used to confirm CHIKV diagnosis. Of a total of 850 patients who presented with probably CHIKV at Hospital \"Dr. Roberto Nettel\", 112 probable CHIKF cases were enrolled in this study from November 2014- June 2015, of which 95 patients (84.8%) were CHIKV positive and 17 were negative (15.2%). Of these 95 CHIKV positive patients, 62 were positive by real-time reverse transcriptase PCR (+qRT-PCR); and 33 were seropositive to +IgM with a negative qRT-PCR. The most frequent symptoms reported were fever (100%), headache (82.3%), polyarthralgia (72.1%), and exanthem (82.3%). Biological abnormalities observed during CHIKV infection were lymphopenia (41.1%), leukopenia (51.6%), elevated transaminases (30.5%-46.3%) and high LDH (46.3%) and CRP (60.0%). CONCLUSION Clinical and biological data obtained from this study is providing more useful information for benchmarking purposes with outbreaks from different parts of the world and would be helpful for better patient care and treatment.","author":[{"dropping-particle":"","family":"Danis-Lozano","given":"Rogelio","non-dropping-particle":"","parse-names":false,"suffix":""},{"dropping-particle":"","family":"Díaz-González","given":"Esteban Eduardo","non-dropping-particle":"","parse-names":false,"suffix":""},{"dropping-particle":"","family":"Trujillo-Murillo","given":"Karina del Carmen","non-dropping-particle":"","parse-names":false,"suffix":""},{"dropping-particle":"","family":"Caballero-Sosa","given":"Sandra","non-dropping-particle":"","parse-names":false,"suffix":""},{"dropping-particle":"","family":"Sepúlveda-Delgado","given":"Jesús","non-dropping-particle":"","parse-names":false,"suffix":""},{"dropping-particle":"","family":"Malo-García","given":"Iliana Rosalía","non-dropping-particle":"","parse-names":false,"suffix":""},{"dropping-particle":"","family":"Canseco-Ávila","given":"Luis Miguel","non-dropping-particle":"","parse-names":false,"suffix":""},{"dropping-particle":"","family":"Salgado-Corsantes","given":"Luis Manuel","non-dropping-particle":"","parse-names":false,"suffix":""},{"dropping-particle":"","family":"Domínguez-Arrevillaga","given":"Sergio","non-dropping-particle":"","parse-names":false,"suffix":""},{"dropping-particle":"","family":"Torres-Zapata","given":"Raúl","non-dropping-particle":"","parse-names":false,"suffix":""},{"dropping-particle":"","family":"Gómez-Cruz","given":"Omar","non-dropping-particle":"","parse-names":false,"suffix":""},{"dropping-particle":"","family":"Fernández-Salas","given":"Ildefonso","non-dropping-particle":"","parse-names":false,"suffix":""}],"container-title":"PLoS ONE","id":"ITEM-12","issue":"10","issued":{"date-parts":[["2017"]]},"note":"-After a year of chikungunya emergence in the Americas, this arbovirus entered Mexico in October 2014 through the Mexico-Guatemala border in Chiapas State [4], but was not reported officially until November of the same year [5]\n-In Mexico, the Asian genotype of the CHIKV is circulating, and transmission is con- strained to Ae. aegypti [6–8]\n-Of the outbreaks in the Americas, only CHIKF outbreaks in Colombia, Trinidad and Grenada have been described in detail [19–21].\n-Clinical variation could be explained by unique immunopathogenic responses of the two CHIKV genotypes. \n-Evidence of the lesser virulence and pathogenicity of the Caribbean lineage (Asian genotype) compared with the Indian Ocean lineage, which evolved from the Eastern/Central/Southern African (ECSA) genotype, was recently obtained using a mouse infection model [23]\n-The clinical presentation good outcomes based on genotype/lineage have been poorly dis-\ncussed. \n-This study is an attempt to document and describe the clinical and biological features of CHIKV outbreak caused by the Caribbean linage in Mexico. \n-In addition, we compared clin- ical descriptions of outbreaks caused by the ECSA-IOL and Asian genotype worldwide with the results obtained in our study.\n-We conducted a cross-sectional observational study in a sec- ondary healthcare hospital in Tapachula, Chiapas, Mexico, at which probable CHIKV cases were recruited and then diagnosed by molecular and serological testing\n-Patients who were admitted in this hospital were included in the study if their clinical symptoms met the follow- ing inclusion criteria for suspicion of CHIKF: acute onset of fever&amp;gt;38.5˚C accompanied by severe arthralgia not explained by other medical conditions in patients residing in the epi- demic area [28]\n-To avoid any confusion between polyarthralgia and arthritis, we differentiated them being the first a transient, inter- mittent, or persistent pain in multiple joints while the second is the inflammation of one or more joints\n-RNA was extracted from 140μL of serum from each sample\n-For molecular diagnostics, one-step qRT-PCR was performed according to the Center of Disease Control (CDC) protocol using primers and probe designed for Caribbean lineage (Asian genotype)\n-Serum samples were screened for anti-CHIKV IgM antibodies by enzyme-linked immunosorbent assay (ELISA)\n-For dengue diagnosis, the samples were tested with Dengue Early ELISA and Dengue IgM Capture ELISA\n-Ministry of Health reported 2,500 probable chikungunya cases distributed in Soconusco Region from November 2014 to June 2015, of which 850 were admitted by Hospital “Dr. Roberto Nettel”. \n-Of these patients, only 112 agreed to enrollment in this study (Fig 1)\n-Ninety-five patients had confirmed CHIKF with 62 being +qRT-PCR and 33 +IgM/-qRT-PCR, while the remaining 17 patients were CHIKV- negative (Fig 1)\n-Only one patient was qRT-PCR and IgM positive and was categorized as a viremic case in subsequent data analysis. \n-None of the confirmed CHIKV cases was DENV- positive by NS1 or IgM ELISA\n-Data are shown only for viremic and post-viremic cases because the numbers of nega- tive cases were too few (17 cases) for meaningful analysis\n-The mean age of patients was similar at 37.2 and 39.2 years for viremic and post-viremic patients, respectively\n-The age groups most affected by CHIKV infection were adults 31–40 and 41–50 years, together accounting for almost half of the CHIKV cases in both phases of disease; how- ever, minors (&amp;lt;20 years) accounted for 12.6% of confirmed cases in both stages\n-Approximately 70% of patients in both phases of disease were female (Table 1)\n-The median numbers of days between symptom onset and consulta- tion (SOC) were 3.0 and 4.0 for viremic and post-viremic patients, respectively\n-The most common symptoms recorded during the viremic stage were fever (100%), polyarthralgia (100.0%), headache (82.3%), exanthem (82.3%), chills (82.3%), and nausea (71.0%)\n-Other symptoms often observed in the viremic patients included pruritus (66.1%), arthritis (58.1%), abdominal pain (46.8%), edema (43.5%) and diarrhea (33.9%).\n-On the other hand, the most frequent symp- toms described in post-viremic patients were polyarthalgia (100%), headache (87.9%), exan- thema (81.8%), chills (75.8%), and nausea (48.5%) and other symptoms developed, such as arthritis (78.8%) and adenopathy (60.6%)\n-The only symptoms that showed substantial differ- ences between phases were arthritis, adenopathy, and nausea (Table 2).\n-Most parameters measured in this study fell within normal ranges in both phases except for hepatic enzymes (AST, ALT, ALP), absolute count of white cells, lymphocytes, LDH and CRP\n-Of these features, however, notable differences between the two phases were observed in lymphocyte count, LDH and CRP levels.\n-Elevated concentration of hepatic enzymes (AST, ALT, ALP) was seen in approximately 30.6–48.4% and 24.4–42.4% of viremic and post- viremic patients, respectively. \n-Low white cell counts occurred in 60–70% of cases in both dis- ease stages, and lymphopenia was significantly more frequent in viremic patients (56.6%) than in post-viremic patients (12.1%). \n-Moreover, LDH levels were significantly more frequent in post-viremic patients (69.7%) than in viremic patients (33.9%). \n-CRP was expectedly elevated in the viremic patients of infection (61.0%) but normal in all post-viremic patients\n-The key results were as follows: \n-1) of 112 probable CHIKF cases, 95 cases (84.8%) were con-firmed by qRT-PCR (33) or IgM ELISA (62) being adults and females more affected; \n-2) fever, polyarthralgia, exanthem, and headache were the most common symptoms observed in patients, however, adenopathies that had not been deeply described in previous studies were also found in our study, \n-3) in the disease onset, symptomatology between previous IOL outbreaks and Mexican outbreak caused by Asian lineage seems to be similar and \n-4) biological abnormalities observed during CHIKV infection were lymphopenia, leukopenia, elevated transaminases and high LDH and CRP\n-Lack of herd immunity in the region may explain why CHIKV infections occurred more often in adults than in old and young patients [32].\n-While Thiberville et al.\n(2009), Reller et al. (2013), and Win et al. (2010) found a higher proportion of affected males, Mattar et al. (2015), Sahadeo et al. (2015), Macpherson et al. (2016) and our study found a higher proportion of infected females\n-Biased sampling may explain differences among these studies\n-It is important to consider that CHIKV transmission might have occurred more in home-envi- ronments putting housewives at major risk of infection, such as was described in previous reports of dengue seroprevalence in Mexico [33]\n-The most common symptoms reported by all previous studies including ours were fever (80–100%), polyarthralgia (80–100%), headache (50–80%), rash (30–70%), and digestive alter- ations (20–80%).\n-The occurrence of lymphadenopathy possibly may have been underdiagnosed in the rest of studies, given that it may occur toward the end of the febrile period, during recovery from the infection, and appears to be self-limiting [37].\n-Regarding arthritis and edema, the lack of sufficient data makes determining the prevalence of these symptoms difficult.\n-Data including viral genotype from the La Reunion Island, Singapore, Gabon, Sri Lanka, Colombia, and Trinidad &amp;amp; Tobago outbreaks are included in Table 4.\n-Although the Caribbean Asian lineage of CHIKV has been reported as less virulent than the IOL lineage [23], the Asian lineage outbreak from Chiapas and the rest of the ECSA-diverged IOL outbreaks worldwide appear to behave clinically similarly during the first 3–4 days of infection\n-We obtained a biased sampling, including\nonly patients for one hospital because of the ease of obtaining samples from its clinics, thus, not allowing for a sample that was truly representative of the general population.","page":"1-15","title":"Clinical characterization of acute and convalescent illness of confirmed chikungunya cases from Chiapas, S. Mexico: A cross sectional study","type":"article-journal","volume":"12"},"uris":["http://www.mendeley.com/documents/?uuid=6909786a-0eba-4630-b4db-bd53cb4e5c1d"]},{"id":"ITEM-13","itemData":{"DOI":"10.1016/j.jaut.2016.12.007","ISSN":"08968411","author":[{"dropping-particle":"","family":"Anaya","given":"Juan-Manuel","non-dropping-particle":"","parse-names":false,"suffix":""},{"dropping-particle":"","family":"Rodríguez","given":"Yhojan","non-dropping-particle":"","parse-names":false,"suffix":""},{"dropping-particle":"","family":"Monsalve","given":"Diana M.","non-dropping-particle":"","parse-names":false,"suffix":""},{"dropping-particle":"","family":"Vega","given":"Daniel","non-dropping-particle":"","parse-names":false,"suffix":""},{"dropping-particle":"","family":"Ojeda","given":"Ernesto","non-dropping-particle":"","parse-names":false,"suffix":""},{"dropping-particle":"","family":"González-Bravo","given":"Diana","non-dropping-particle":"","parse-names":false,"suffix":""},{"dropping-particle":"","family":"Rodríguez-Jiménez","given":"Mónica","non-dropping-particle":"","parse-names":false,"suffix":""},{"dropping-particle":"","family":"Pinto-Díaz","given":"Carlos A.","non-dropping-particle":"","parse-names":false,"suffix":""},{"dropping-particle":"","family":"Chaparro","given":"Pablo","non-dropping-particle":"","parse-names":false,"suffix":""},{"dropping-particle":"","family":"Gunturiz","given":"María L.","non-dropping-particle":"","parse-names":false,"suffix":""},{"dropping-particle":"","family":"Ansari","given":"Aftab A.","non-dropping-particle":"","parse-names":false,"suffix":""},{"dropping-particle":"","family":"Gershwin","given":"M. Eric","non-dropping-particle":"","parse-names":false,"suffix":""},{"dropping-particle":"","family":"Molano-González","given":"Nicolás","non-dropping-particle":"","parse-names":false,"suffix":""},{"dropping-particle":"","family":"Ramírez-Santana","given":"Carolina","non-dropping-particle":"","parse-names":false,"suffix":""},{"dropping-particle":"","family":"Acosta-Ampudia","given":"Yeny","non-dropping-particle":"","parse-names":false,"suffix":""}],"container-title":"Journal of Autoimmunity","id":"ITEM-13","issued":{"date-parts":[["2017","2"]]},"page":"123-138","title":"A comprehensive analysis and immunobiology of autoimmune neurological syndromes during the Zika virus outbreak in Cúcuta, Colombia","type":"article-journal","volume":"77"},"uris":["http://www.mendeley.com/documents/?uuid=114cec3e-4724-4f36-ab01-74ffa5ea8909"]},{"id":"ITEM-14","itemData":{"DOI":"10.1371/journal.pone.0181472","ISBN":"1111111111","ISSN":"19326203","PMID":"28817648","abstract":"BACKGROUND This study aimed to derive and validate a score for Chikungunya virus (CHIKV) infection screening in old people admitted to acute care units. METHODS This study was performed in the Martinique University Hospitals from retrospective cases. Patients were aged 65+, admitted to acute care units for suspected CHIKV infection in 2014, with biological testing using Reverse Transcription Polymerase Chain Reaction (RT-PCR). RT-PCR was used as the gold standard. A screening score was created using adjusted odds ratios of factors associated with positive RT-PCR derived from a multivariable logistic regression model. A ROC curve was used to determine the best cut-off of the score. Bootstrap analysis was used to evaluate its internal validity. RESULTS In all, 687 patients were included, 68% with confirmed CHIKV infection, and 32% with laboratory-unconfirmed CHIKV infection. Mean age was 80±8 years, 51% were women. Four variables were found to be independently associated with positive RT-PCR (fever: 3 points; arthralgia of the ankle: 2 points; lymphopenia: 6 points; absence of neutrophil leucocytosis: 10 points). The best cut-off was score ≥12; sensitivity was 87% (83%-90%) and specificity was 70% (63%-76%). CONCLUSION This score shows good diagnostic performance and good internal validation and could be helpful to screen aged people for CHIKV infection.","author":[{"dropping-particle":"","family":"Godaert","given":"Lidvine","non-dropping-particle":"","parse-names":false,"suffix":""},{"dropping-particle":"","family":"Bartholet","given":"Seendy","non-dropping-particle":"","parse-names":false,"suffix":""},{"dropping-particle":"","family":"Najioullah","given":"Fatiha","non-dropping-particle":"","parse-names":false,"suffix":""},{"dropping-particle":"","family":"Hentzien","given":"Maxime","non-dropping-particle":"","parse-names":false,"suffix":""},{"dropping-particle":"","family":"Fanon","given":"Jean Luc","non-dropping-particle":"","parse-names":false,"suffix":""},{"dropping-particle":"","family":"Césaire","given":"Raymond","non-dropping-particle":"","parse-names":false,"suffix":""},{"dropping-particle":"","family":"Dramé","given":"Moustapha","non-dropping-particle":"","parse-names":false,"suffix":""}],"container-title":"PLoS ONE","id":"ITEM-14","issue":"8","issued":{"date-parts":[["2017"]]},"note":"-Fatality increases in populations with atypical presentations, and the incidence of such atypical, serious or fatal cases increases with age\n-Subjects over 85 years have been shown to be at increased risk of dying [14], and the mortality rate is five times higher in subjects aged 65 years or older (65+) than among those under 45 years of age [11]\n-Therefore, old people who have a symptom profile consistent with CHIKV infection must be diagnosed rapidly.\n-Establishing a diagnosis of CHIKV infection in a simple and reliable way is very challenging\n-Diagnosis based solely on physical examination may underestimate the magnitude of the epidemic [9]\n-The systematic use of bio- logical diagnosis during an outbreak is not always feasible, especially in low- and middle- income countries [18]\n-Godaert et al [19] recently showed that the only two existing screening tools are not useful in aged subjects. \n-Indeed, the Mayotte tool [20], and the Reunion Island tool [21], which both work well in younger populations, have very poor clini- metric properties in the aged people. \n-Thus, the aim of this study was to develop and validate a new CHIKV screening score specifically for use in the aged population\n-Eligible patients were aged 65 years or older, admitted to acute care units including the emergency department (ED), for suspected CHIKV infection (presence of fever or arthralgia at admission), from 10 January to 31 December 2014, and who underwent biolog- ical testing using Reverse Transcription Polymerase Chain Reaction (RT-PCR)\n-Only patients presenting within three days of the onset of symptoms were included\n-We recorded baseline characteristics including age, sex, and presence or absence of the follow- ing features: fever, arthralgia (any of the following: knee, ankle, metacarpo-phalangeal joints, wrist, elbow, shoulder girdle, and pelvis), low back pain, myalgia, digestive symptoms (nausea, vomiting, diarrhoea. . .) or neurological symptoms (headaches, space-time disorientation, sei- zures, neurological deficit, unconsciousness. . .), and comorbidity burden, assessed using Charlson’s comorbidity index\n-Quantitative variables are described as mean±standard deviation (SD), and categorical vari- ables as number (percentage)\n-Bivariable relationships between each risk factor and CHIK+ status were assessed using\nlogistic regression model with one explanatory variable. \n-Confirmed diagnosis established using RT-PCR was the outcome; baseline characteristics were considered as potential explana- tory variables\n-Multivariable logistic regression was performed to derive the prediction model. \n-The selec-tion of the candidate variables to be included in the multivariable model was done using a manual stepwise method. \n-The thresholds for entry into and exit from the model were p&amp;lt;0.20 and p&amp;lt;0.10, respectively. Results are presented as odds ratios (OR) and 95% confidence inter- val (CI)\n-A point value was assigned to each independent factor according to the adjusted odds ratio\nof the final model. \n-Point values were rounded to the nearest integer and summed\n-The area under the receiver operating characteristics (ROC) curve was calculated (C-statis-tic), and Hosmer and Lemeshow’s goodness-of-fit test was used to assess the model perfor- mance, including discrimination and calibration\n-Bootstrap analysis was also performed to evaluate the internal validity of the model.\n-Replication on 2000 different samples drawn with replacement was performed using the bootstrap method\n-The ROC curve was used to deter- mine the cut-off value of the score that best discriminated patients with positive RT-PCR (CHIK+) from patients with negative RT-PCR (CHIK-).\n-The ROC Curve is a plot of the true positive rate (Sensitivity) against the false positive rate (1-Specificity). \n-The cut-off value repre- sents the point on the ROC curve that maximizes both sensitivity and specificity\n-The 95% confidence interval (CI) of the C-statistic was also obtained using bootstrap methods. \n-The following diagnostic indices and their 95% CI were computed: Sensitivity, specificity, positive predictive value, negative predictive value.\n-During the epidemic that was ongoing 894 patients had RT-PCR for suspected CHIKV in our centre.\n-Among these, 207 were excluded because of missing clinical or biological data. \n-The score was not computed for 24 subjects because of missing data for variables included in the multivariable analysis\n-Excluded subjects did not differ significantly from included subjects in terms of age (79.0±8.0 vs. 80.4±8.0 years, respectively) or sex (49% vs. 51% women, respectively).\n-CHIK+ patients (n = 467) and CHIK- patients (n = 220) included in the analysis did not\ndiffer significantly in terms of age (p = 0.33), sex (p = 0.09), or Charlson’s comorbidity score (p = 0.73)\n-By multivariable analysis (Table 2), four variables were found to be independently associ-ated with CHIK+ status, namely fever, arthralgia of the ankle, lymphopenia, and absence of neutrophil leukocytosis\n-Bootstrap methods showed good internal validity of the final model. \n-The point values assigned to each of the predictive factors identified in the final model are listed in Table 2\n-Scores ranged from 0 to 21, with an average of 14±6. Fig 2 presents the ROC curve. \n-The uncorrected C-statistic was the same as the bootstrapped C-statistic, namely 0.86 (95% CI: 0.83–0.89). \n-The ROC curve identified the cut-off value for the score that maximized both sen- sitivity and specificity.\n-A score greater or equal 12 was considered as the best cut-off to identify\n-CHIK+ patients, with a sensitivity of 87% (95% CI: 83%-90%) and a specificity of 70% (95% CI: 63%-76%). \n-Other diagnostic indices are presented in Table 3\n-We developed and validated a score to screen for CHIKV in old patients.\n-The score includes four variables (fever, arthralgia of the ankle, lymphopenia, and absence of neutrophil leukocy- tosis) identified using multivariable logistic regression\n-These variables are independently asso- ciated with positive RT-PCR status, and are used in routine practice\n-Although polyarthralgia is reported in 87% to 98% of cases in young adults [22], and joint pain occurs mainly in peripheral joints such as the ankle or wrist [23], in our study only six in ten persons with CHIKV reported having arthralgia. \n-There are two possible expla- nations for this observation. \n-Firstly, either old people underreport pain because of its chronic- ity, or secondly, the manifestations of acute illness differ between older and younger adults\n-In our study, arthralgia of ankle was found to be an independent predictive factor of positive RT-PCR. \n-In aged people, this sign appears to be more characteristic than other locali- sations, such as the knee [28, 29]\n-The score developed and validated here is the first that is specifically dedicated to the aged population. \n-It was derived using usual and accurate statistical methods. \n-Moreover, its internal validation was very good. Its accuracy in old people is better than that of scores developed in younger populations [20, 21]\n-Our score specifically targets older patients, who may have different clinical symptom profiles than younger subjects\n-As stated by Sissoko et al [20], in the context of an outbreak, the time and resources required for compulsory laboratory confirmation are lacking. \n-Hence, our score is potentially useful, as it is derived from easy-to-access data (clinical features, and blood count)\n-The score is thus easy to calculate by simply summing the different point values assigned to the four predictors. \n-A cut-off established at 12 points or more enables the identification of CHIK+ subjects, with good accuracy, and good pre-test (sensitivity and specificity), and post-test (PPV, PNV) performances. \n-We therefore believe that this score could be widely used\n-Conversely, we acknowledge that the main limitation relates to the absence of external vali-\ndation.","page":"1-9","title":"Screening for Chikungunya virus infection in aged people: Development and internal validation of a new score","type":"article-journal","volume":"12"},"uris":["http://www.mendeley.com/documents/?uuid=e7cd3965-6cca-4001-9919-c8a2a0754c83"]},{"id":"ITEM-15","itemData":{"DOI":"10.1371/journal.pone.0179725","ISBN":"1111111111","ISSN":"1932-6203","PMID":"28650987","abstract":"BACKGROUND Zika is a new disease in the American continent and its surveillance is of utmost importance, especially because of its ability to cause neurological manifestations as Guillain-Barré syndrome and serious congenital malformations through vertical transmission. The detection of suspected cases by the surveillance system depends on the case definition adopted. As the laboratory diagnosis of Zika infection still relies on the use of expensive and complex molecular techniques with low sensitivity due to a narrow window of detection, most suspected cases are not confirmed by laboratory tests, mainly reserved for pregnant women and newborns. In this context, an accurate definition of a suspected Zika case is crucial in order for the surveillance system to gauge the magnitude of an epidemic. METHODOLOGY We evaluated the accuracy of various Zika case definitions in a scenario where Dengue and Chikungunya viruses co-circulate. Signs and symptoms that best discriminated PCR confirmed Zika from other laboratory confirmed febrile or exanthematic diseases were identified to propose and test predictive models for Zika infection based on these clinical features. RESULTS AND DISCUSSION Our derived score prediction model had the best performance because it demonstrated the highest sensitivity and specificity, 86·6% and 78·3%, respectively. This Zika case definition also had the highest values for auROC (0·903) and R2 (0·417), and the lowest Brier score 0·096. CONCLUSIONS In areas where multiple arboviruses circulate, the presence of rash with pruritus or conjunctival hyperemia, without any other general clinical manifestations such as fever, petechia or anorexia is the best Zika case definition.","author":[{"dropping-particle":"","family":"Braga","given":"José Ueleres","non-dropping-particle":"","parse-names":false,"suffix":""},{"dropping-particle":"","family":"Bressan","given":"Clarisse","non-dropping-particle":"","parse-names":false,"suffix":""},{"dropping-particle":"","family":"Dalvi","given":"Ana Paula Razal","non-dropping-particle":"","parse-names":false,"suffix":""},{"dropping-particle":"","family":"Calvet","given":"Guilherme Amaral","non-dropping-particle":"","parse-names":false,"suffix":""},{"dropping-particle":"","family":"Daumas","given":"Regina Paiva","non-dropping-particle":"","parse-names":false,"suffix":""},{"dropping-particle":"","family":"Rodrigues","given":"Nadia","non-dropping-particle":"","parse-names":false,"suffix":""},{"dropping-particle":"","family":"Wakimoto","given":"Mayumi","non-dropping-particle":"","parse-names":false,"suffix":""},{"dropping-particle":"","family":"Nogueira","given":"Rita Maria Ribeiro","non-dropping-particle":"","parse-names":false,"suffix":""},{"dropping-particle":"","family":"Nielsen-Saines","given":"Karin","non-dropping-particle":"","parse-names":false,"suffix":""},{"dropping-particle":"","family":"Brito","given":"Carlos","non-dropping-particle":"","parse-names":false,"suffix":""},{"dropping-particle":"","family":"Bispo de Filippis","given":"Ana Maria","non-dropping-particle":"","parse-names":false,"suffix":""},{"dropping-particle":"","family":"Brasil","given":"Patrícia","non-dropping-particle":"","parse-names":false,"suffix":""}],"container-title":"Plos One","id":"ITEM-15","issue":"6","issued":{"date-parts":[["2017"]]},"page":"e0179725","title":"Accuracy of Zika virus disease case definition during simultaneous Dengue and Chikungunya epidemics","type":"article-journal","volume":"12"},"uris":["http://www.mendeley.com/documents/?uuid=8a918fa0-da2e-492e-990d-4822973d68c0"]},{"id":"ITEM-16","itemData":{"DOI":"10.1093/cid/ciy1083","ISSN":"1537-6591","PMID":"30561554","abstract":"Background Since their emergence in the Americas, chikungunya (CHIKV) and Zika (ZIKV) viruses co-circulate with dengue virus (DENV), hampering clinical diagnosis. We investigated clinical and epidemiological characteristics of arboviral infections during the introduction and spread of CHIKV and ZIKV through northeastern Brazil. Methods Surveillance for arboviral diseases among febrile patients was performed at an emergency health unit of Salvador, Brazil between Sep/2014-Jul/2016. We interviewed patients to collect data on symptoms, reviewed medical records to obtain the presumptive diagnoses, and performed molecular and serological testing to confirm DENV, CHIKV, ZIKV, or non-specific flavivirus (FLAV) diagnosis. Results f 948 participants, 247 (26.1%) had an acute infection, of which 224 (23.6%) were single infections (DENV: 32, or 3.4%; CHIKV: 159, 16.7%; ZIKV: 13, 1.4%; and FLAV: 20, 2.1%), and 23 (2.4%) co-infections (DENV/CHIKV: 13, 1.4%; CHIKV/FLAV: 9, 0.9%; and DEN/ZIKV: 1, 0.1%). An additional 133 (14.0%) patients had serological evidence for a recent arboviral infection. Patients with Zika presented rash (69.2%) and pruritus (69.2%) more frequently than those with dengue (37.5% and 31.2%, respectively) and chikungunya (22.9% and 14.7%, respectively) (P&lt;0.001 for both comparisons). Conversely, arthralgia was more common in chikungunya (94.9%) and FLAV/CHIKV (100.0%) than in dengue (59.4%) and Zika (53.8%) (P&lt;0.001). A correct presumptive clinical diagnosis was made for 9-23% of the confirmed patients. Conclusions Arboviral infections are frequent causes of febrile illness. Co-infections are not rare events during periods of intense, concomitant arboviral transmission. Given the challenge to clinically distinguish these infections, there is an urgent need for rapid, point-of-care, multiplex diagnostics.","author":[{"dropping-particle":"","family":"O Silva","given":"Monaíse M","non-dropping-particle":"","parse-names":false,"suffix":""},{"dropping-particle":"","family":"Tauro","given":"Laura B","non-dropping-particle":"","parse-names":false,"suffix":""},{"dropping-particle":"","family":"Kikuti","given":"Mariana","non-dropping-particle":"","parse-names":false,"suffix":""},{"dropping-particle":"","family":"Anjos","given":"Rosângela O","non-dropping-particle":"","parse-names":false,"suffix":""},{"dropping-particle":"","family":"Santos","given":"Viviane C","non-dropping-particle":"","parse-names":false,"suffix":""},{"dropping-particle":"","family":"Gonçalves","given":"Thaiza S F","non-dropping-particle":"","parse-names":false,"suffix":""},{"dropping-particle":"","family":"Paploski","given":"Igor A D","non-dropping-particle":"","parse-names":false,"suffix":""},{"dropping-particle":"","family":"Moreira","given":"Patrícia S S","non-dropping-particle":"","parse-names":false,"suffix":""},{"dropping-particle":"","family":"Nascimento","given":"Leile C J","non-dropping-particle":"","parse-names":false,"suffix":""},{"dropping-particle":"","family":"Campos","given":"Gúbio S","non-dropping-particle":"","parse-names":false,"suffix":""},{"dropping-particle":"","family":"Ko","given":"Albert I","non-dropping-particle":"","parse-names":false,"suffix":""},{"dropping-particle":"","family":"Weaver","given":"Scott C","non-dropping-particle":"","parse-names":false,"suffix":""},{"dropping-particle":"","family":"Reis","given":"Mitermayer G","non-dropping-particle":"","parse-names":false,"suffix":""},{"dropping-particle":"","family":"Kitron","given":"Uriel","non-dropping-particle":"","parse-names":false,"suffix":""},{"dropping-particle":"","family":"Ribeiro","given":"Guilherme S","non-dropping-particle":"","parse-names":false,"suffix":""}],"container-title":"Clinical infectious diseases : an official publication of the Infectious Diseases Society of America","id":"ITEM-16","issued":{"date-parts":[["2018","12","18"]]},"title":"Concomitant transmission of dengue, chikungunya and Zika viruses in Brazil: Clinical and epidemiological findings from surveillance for acute febrile illness.","type":"article-journal","volume":"8"},"uris":["http://www.mendeley.com/documents/?uuid=19a1cdfe-de93-4d0a-8b81-4a1da149d2e1"]},{"id":"ITEM-17","itemData":{"DOI":"10.1111/tmi.13147","ISSN":"13653156","abstract":"OBJECTIVE To estimate the age-specific incidence of symptomatic dengue and chikungunya in Colombia. METHOD A passive facility-based fever surveillance study was conducted among individuals with undifferentiated fever. Confirmatory diagnostics included serological and molecular tests in paired samples, and surveillance's underreporting was assessed using capture-recapture methods. RESULTS Of 839 febrile participants 686 completed the study. There were 33.2% (295/839) dengue infections (51% primary infections), and 35.9% (191/532) of negative dengue cases there were chikungunya cases. On average, dengue cases were younger (median = 18 years) than chikungunya cases (median = 25 years). Thrombocytopaenia and abdominal pain were the main dengue predictors, while presence of rash was the main predictor for chikungunya diagnosis. Underreporting of dengue was 31%; the estimated expansion factors indicate an underreporting rate of dengue cases of threefold for all cases and of almost sixfold for inpatients. CONCLUSIONS These findings highlight the ongoing coexistence of both arboviruses, a distinct clinical profile of each condition in the study area that could be used by clinicians to generate a differential diagnosis, and the presence of underreporting, mostly among hospitalised cases.","author":[{"dropping-particle":"","family":"Carabali","given":"Mabel","non-dropping-particle":"","parse-names":false,"suffix":""},{"dropping-particle":"","family":"Lim","given":"Jacqueline K.","non-dropping-particle":"","parse-names":false,"suffix":""},{"dropping-particle":"","family":"Palencia","given":"Diana C.","non-dropping-particle":"","parse-names":false,"suffix":""},{"dropping-particle":"","family":"Lozano-Parra","given":"Anyela","non-dropping-particle":"","parse-names":false,"suffix":""},{"dropping-particle":"","family":"Gelvez","given":"Rosa Margarita","non-dropping-particle":"","parse-names":false,"suffix":""},{"dropping-particle":"","family":"Lee","given":"Kang Sung","non-dropping-particle":"","parse-names":false,"suffix":""},{"dropping-particle":"","family":"Florez","given":"Janeth P.","non-dropping-particle":"","parse-names":false,"suffix":""},{"dropping-particle":"","family":"Herrera","given":"Victor Mauricio","non-dropping-particle":"","parse-names":false,"suffix":""},{"dropping-particle":"","family":"Kaufman","given":"Jay S.","non-dropping-particle":"","parse-names":false,"suffix":""},{"dropping-particle":"","family":"Rojas","given":"Elsa M.","non-dropping-particle":"","parse-names":false,"suffix":""},{"dropping-particle":"","family":"Villar","given":"Luis Angel","non-dropping-particle":"","parse-names":false,"suffix":""}],"container-title":"Tropical Medicine and International Health","id":"ITEM-17","issue":"11","issued":{"date-parts":[["2018"]]},"page":"1231-1241","title":"Burden of dengue among febrile patients at the time of chikungunya introduction in Piedecuesta, Colombia","type":"article-journal","volume":"23"},"uris":["http://www.mendeley.com/documents/?uuid=f678ae22-dcce-4d51-8828-58c3b74f4c1d"]},{"id":"ITEM-18","itemData":{"DOI":"10.1186/s13104-018-3290-0","ISSN":"1756-0500","author":[{"dropping-particle":"","family":"Sánchez-Carbonel","given":"José","non-dropping-particle":"","parse-names":false,"suffix":""},{"dropping-particle":"","family":"Tantaléan-Yépez","given":"Derek","non-dropping-particle":"","parse-names":false,"suffix":""},{"dropping-particle":"","family":"Aguilar-Luis","given":"Miguel Angel","non-dropping-particle":"","parse-names":false,"suffix":""},{"dropping-particle":"","family":"Silva-Caso","given":"Wilmer","non-dropping-particle":"","parse-names":false,"suffix":""},{"dropping-particle":"","family":"Weilg","given":"Pablo","non-dropping-particle":"","parse-names":false,"suffix":""},{"dropping-particle":"","family":"Vásquez-Achaya","given":"Fernando","non-dropping-particle":"","parse-names":false,"suffix":""},{"dropping-particle":"","family":"Costa","given":"Luis","non-dropping-particle":"","parse-names":false,"suffix":""},{"dropping-particle":"","family":"Martins-Luna","given":"Johanna","non-dropping-particle":"","parse-names":false,"suffix":""},{"dropping-particle":"","family":"Sandoval","given":"Isabel","non-dropping-particle":"","parse-names":false,"suffix":""},{"dropping-particle":"","family":"Valle-Mendoza","given":"Juana","non-dropping-particle":"del","parse-names":false,"suffix":""}],"container-title":"BMC Research Notes","id":"ITEM-18","issue":"1","issued":{"date-parts":[["2018","12","14"]]},"page":"175","publisher":"BioMed Central","title":"Identification of infection by Chikungunya, Zika, and Dengue in an area of the Peruvian coast. Molecular diagnosis and clinical characteristics","type":"article-journal","volume":"11"},"uris":["http://www.mendeley.com/documents/?uuid=3ca8ad1e-d95a-4870-b026-adb8b20e0058"]},{"id":"ITEM-19","itemData":{"DOI":"10.1371/currents.outbreaks.0bf6aeb4d30824de63c4d5d745b217f5","ISSN":"2157-3999","author":[{"dropping-particle":"","family":"Azeredo","given":"Elzinandes Leal","non-dropping-particle":"","parse-names":false,"suffix":""},{"dropping-particle":"","family":"Hoscher Romanholi","given":"Izilyanne","non-dropping-particle":"","parse-names":false,"suffix":""},{"dropping-particle":"","family":"Badolato-Corrêa","given":"Jessica","non-dropping-particle":"","parse-names":false,"suffix":""},{"dropping-particle":"","family":"Cunha","given":"Rivaldo","non-dropping-particle":"","parse-names":false,"suffix":""},{"dropping-particle":"","family":"Barbosa","given":"Luciana Santos","non-dropping-particle":"","parse-names":false,"suffix":""},{"dropping-particle":"","family":"de-Oliveira-Pinto","given":"Luzia Maria","non-dropping-particle":"","parse-names":false,"suffix":""},{"dropping-particle":"","family":"Dal Fabbro","given":"Márcia","non-dropping-particle":"","parse-names":false,"suffix":""},{"dropping-particle":"","family":"Santos","given":"Flavia Barreto","non-dropping-particle":"dos","parse-names":false,"suffix":""},{"dropping-particle":"","family":"Sánchez-Arcila","given":"Juan Camilo","non-dropping-particle":"","parse-names":false,"suffix":""},{"dropping-particle":"","family":"Nunes","given":"Priscila Conrado Guerra","non-dropping-particle":"","parse-names":false,"suffix":""},{"dropping-particle":"","family":"Filippis","given":"Ana Maria","non-dropping-particle":"de","parse-names":false,"suffix":""},{"dropping-particle":"","family":"Souza","given":"Thiara Manuele Alves","non-dropping-particle":"","parse-names":false,"suffix":""}],"container-title":"PLoS Currents","id":"ITEM-19","issued":{"date-parts":[["2018"]]},"title":"Clinical and Laboratory Profile of Zika and Dengue Infected Patients: Lessons Learned From the Co-circulation of Dengue, Zika and Chikungunya in Brazil","type":"article-journal"},"uris":["http://www.mendeley.com/documents/?uuid=37c68539-8a51-4da5-a53c-34db0b33c9a9"]}],"mendeley":{"formattedCitation":"&lt;sup&gt;1–13,15–20&lt;/sup&gt;","plainTextFormattedCitation":"1–13,15–20","previouslyFormattedCitation":"[10,11,21–29,12–18,20]"},"properties":{"noteIndex":0},"schema":"https://github.com/citation-style-language/schema/raw/master/csl-citation.json"}</w:instrText>
            </w:r>
            <w:r w:rsidRPr="000A6CBE">
              <w:rPr>
                <w:rFonts w:ascii="Times New Roman" w:hAnsi="Times New Roman"/>
                <w:sz w:val="16"/>
                <w:szCs w:val="16"/>
                <w:lang w:val="en-GB"/>
              </w:rPr>
              <w:fldChar w:fldCharType="separate"/>
            </w:r>
            <w:r w:rsidR="00B77BE7" w:rsidRPr="00B77BE7">
              <w:rPr>
                <w:rFonts w:ascii="Times New Roman" w:hAnsi="Times New Roman"/>
                <w:noProof/>
                <w:sz w:val="16"/>
                <w:szCs w:val="16"/>
                <w:vertAlign w:val="superscript"/>
                <w:lang w:val="en-GB"/>
              </w:rPr>
              <w:t>1–13,15–20</w:t>
            </w:r>
            <w:r w:rsidRPr="000A6CBE">
              <w:rPr>
                <w:rFonts w:ascii="Times New Roman" w:hAnsi="Times New Roman"/>
                <w:sz w:val="16"/>
                <w:szCs w:val="16"/>
                <w:lang w:val="en-GB"/>
              </w:rPr>
              <w:fldChar w:fldCharType="end"/>
            </w:r>
          </w:p>
        </w:tc>
      </w:tr>
      <w:tr w:rsidR="00A8610A" w:rsidRPr="000A6CBE" w14:paraId="2054B10F" w14:textId="77777777" w:rsidTr="005706DB">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152" w:type="pct"/>
            <w:tcBorders>
              <w:top w:val="nil"/>
              <w:left w:val="nil"/>
              <w:bottom w:val="nil"/>
              <w:right w:val="nil"/>
            </w:tcBorders>
            <w:shd w:val="clear" w:color="auto" w:fill="auto"/>
            <w:vAlign w:val="center"/>
          </w:tcPr>
          <w:p w14:paraId="332BC7E9" w14:textId="77777777" w:rsidR="00A8610A" w:rsidRPr="000A6CBE" w:rsidRDefault="00A8610A" w:rsidP="005706DB">
            <w:pPr>
              <w:pStyle w:val="MDPI42tablebody"/>
              <w:spacing w:line="480" w:lineRule="auto"/>
              <w:jc w:val="left"/>
              <w:rPr>
                <w:rFonts w:ascii="Times New Roman" w:hAnsi="Times New Roman"/>
                <w:bCs w:val="0"/>
                <w:sz w:val="22"/>
                <w:szCs w:val="22"/>
                <w:lang w:val="en-GB"/>
              </w:rPr>
            </w:pPr>
            <w:r w:rsidRPr="000A6CBE">
              <w:rPr>
                <w:rFonts w:ascii="Times New Roman" w:hAnsi="Times New Roman"/>
                <w:bCs w:val="0"/>
                <w:sz w:val="22"/>
                <w:szCs w:val="22"/>
                <w:lang w:val="en-GB"/>
              </w:rPr>
              <w:t>Fatigue</w:t>
            </w:r>
          </w:p>
        </w:tc>
        <w:tc>
          <w:tcPr>
            <w:tcW w:w="894" w:type="pct"/>
            <w:tcBorders>
              <w:top w:val="nil"/>
              <w:left w:val="nil"/>
              <w:bottom w:val="nil"/>
              <w:right w:val="nil"/>
            </w:tcBorders>
            <w:shd w:val="clear" w:color="auto" w:fill="auto"/>
            <w:vAlign w:val="center"/>
          </w:tcPr>
          <w:p w14:paraId="31A0F689" w14:textId="77777777"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12.50</w:t>
            </w:r>
          </w:p>
        </w:tc>
        <w:tc>
          <w:tcPr>
            <w:tcW w:w="909" w:type="pct"/>
            <w:tcBorders>
              <w:top w:val="nil"/>
              <w:left w:val="nil"/>
              <w:bottom w:val="nil"/>
              <w:right w:val="nil"/>
            </w:tcBorders>
            <w:shd w:val="clear" w:color="auto" w:fill="auto"/>
            <w:vAlign w:val="center"/>
          </w:tcPr>
          <w:p w14:paraId="071EA4CA" w14:textId="77777777"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43.78</w:t>
            </w:r>
          </w:p>
        </w:tc>
        <w:tc>
          <w:tcPr>
            <w:tcW w:w="909" w:type="pct"/>
            <w:tcBorders>
              <w:top w:val="nil"/>
              <w:left w:val="nil"/>
              <w:bottom w:val="nil"/>
              <w:right w:val="nil"/>
            </w:tcBorders>
            <w:shd w:val="clear" w:color="auto" w:fill="auto"/>
            <w:vAlign w:val="center"/>
          </w:tcPr>
          <w:p w14:paraId="3DA483A5" w14:textId="77777777"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40.55</w:t>
            </w:r>
          </w:p>
        </w:tc>
        <w:tc>
          <w:tcPr>
            <w:tcW w:w="1136" w:type="pct"/>
            <w:tcBorders>
              <w:top w:val="nil"/>
              <w:left w:val="nil"/>
              <w:bottom w:val="nil"/>
              <w:right w:val="nil"/>
            </w:tcBorders>
            <w:shd w:val="clear" w:color="auto" w:fill="auto"/>
            <w:vAlign w:val="center"/>
          </w:tcPr>
          <w:p w14:paraId="6B5B1580" w14:textId="67720239"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rPr>
            </w:pPr>
            <w:r w:rsidRPr="000A6CBE">
              <w:rPr>
                <w:rFonts w:ascii="Times New Roman" w:hAnsi="Times New Roman"/>
                <w:sz w:val="16"/>
                <w:szCs w:val="16"/>
                <w:lang w:val="en-GB"/>
              </w:rPr>
              <w:fldChar w:fldCharType="begin" w:fldLock="1"/>
            </w:r>
            <w:r w:rsidR="00B77BE7">
              <w:rPr>
                <w:rFonts w:ascii="Times New Roman" w:hAnsi="Times New Roman"/>
                <w:sz w:val="16"/>
                <w:szCs w:val="16"/>
                <w:lang w:val="en-GB"/>
              </w:rPr>
              <w:instrText>ADDIN CSL_CITATION {"citationItems":[{"id":"ITEM-1","itemData":{"DOI":"10.1371/journal.pntd.0002004","ISBN":"1935-2735 (Electronic)\\r1935-2727 (Linking)","ISSN":"19352735","PMID":"23350006","abstract":"BACKGROUND: Chikungunya virus (CHIKV) is responsible for acute febrile polyarthralgia and, in a proportion of cases, severe complications including chronic arthritis. CHIKV has spread recently in East Africa, South-West Indian Ocean, South-Asia and autochthonous cases have been reported in Europe. Although almost all patients are outpatients, medical investigations mainly focused on hospitalised patients.\\n\\nMETHODOLOGY/PRINCIPAL FINDINGS: Here, we detail clinico-biological characteristics of Chikungunya (CHIK) outpatients in Reunion Island (2006). 76 outpatients with febrile arthralgia diagnosed within less than 48 hours were included by general practitioners during the CuraChik clinical trial. CHIK was confirmed in 54 patients and excluded in 22. A detailed clinical and biological follow-up was organised, that included analysis of viral intrahost diversity and telephone survey until day 300. The evolution of acute CHIK included 2 stages: the 'viral stage' (day 1-day 4) was associated with rapid decrease of viraemia and improvement of clinical presentation; the 'convalescent stage' (day 5-day 14) was associated with no detectable viraemia but a slower clinical improvement. Women and elderly had a significantly higher number of arthralgia at inclusion and at day 300. Based on the study clinico-biological dataset, scores for CHIK diagnosis in patients with recent febrile acute polyarthralgia were elaborated using arthralgia on hands and wrists, a minor or absent myalgia and the presence of lymphopenia (&lt;1G/L) as major orientation criteria. Finally, we observed that CHIKV intra-host genetic diversity increased over time and that a higher viral amino-acid complexity at the acute stage was associated with increased number of arthralgia and intensity of sequelae at day 300.\\n\\nCONCLUSIONS/SIGNIFICANCE: This study provided a detailed picture of clinico-biological CHIK evolution at the acute phase of the disease, allowed the elaboration of scores to assist CHIK diagnosis and investigated for the first time the impact of viral intra-host genetic diversity on the disease course.","author":[{"dropping-particle":"","family":"Thiberville","given":"Simon Djamel","non-dropping-particle":"","parse-names":false,"suffix":""},{"dropping-particle":"","family":"Boisson","given":"Veronique","non-dropping-particle":"","parse-names":false,"suffix":""},{"dropping-particle":"","family":"Gaudart","given":"Jean","non-dropping-particle":"","parse-names":false,"suffix":""},{"dropping-particle":"","family":"Simon","given":"Fabrice","non-dropping-particle":"","parse-names":false,"suffix":""},{"dropping-particle":"","family":"Flahault","given":"Antoine","non-dropping-particle":"","parse-names":false,"suffix":""},{"dropping-particle":"","family":"Lamballerie","given":"Xavier","non-dropping-particle":"de","parse-names":false,"suffix":""}],"container-title":"PLoS Neglected Tropical Diseases","id":"ITEM-1","issue":"1","issued":{"date-parts":[["2013"]]},"note":"-Although almost all CHIK patients are outpatients, most clinical and laboratory investigations of CHIK focused on hospitalised patients (i.e. mostly with severe presentations that represented a very small proportion of total infections) [9,10,11,12]\n-Our attempts to describe the clinical and biological features of chikungunya acute disease took advantage of data collected during the CuraChik clinical trial, performed on Reunion Island during the 2006 Indian Ocean outbreak [13]. \n-CuraChik provided a unique opportunity to collect detailed clinical and biological information from CHIKV infected patients with the most common forms of clinical presentation, recruited by general practitioners.\n-Objectives: \n-(i) We aimed to provide a precise clinical and biological description of acute laboratory-confirmed CHIKV infection in outpatients and some information regarding follow-up until day 300.\n-(ii) We also compared CHIKV positive and negative patients recruited on the basis of clinical presentation with acute febrile arthralgia during an epidemic period.\n-(iii) We finally performed a comprehensive comparative analysis of intra-host viral genetic diversity\n-Curachik (http:// clinicaltrials.gov/ct2/show/NCT00391313) was a randomised double blind, placebo-controlled, prospective trial aiming at evaluating the efficacy and safety of chloroquine as therapeutic treatment of CHIK\n-This trial included adult patients (18–65 years old, men and women), who volunteered to take part in the study, residing in Reunion Island, having a typical presentation of acute CHIK (defined by acute febrile arthralgia) diagnosed within less than 48 hours\n-Clinical data were collected from three sources: -(i) a daily auto- questionnaire from day 1 (D1) to day 14 (D14); \n-(ii) three consultations with a GP on D1, day 7 (D7) (mean 6.4, SD=1.4) and day 25 (D25) (mean 26.5, SD=9.8); \n-(iii) a telephone questionnaire on day 100 (D100) (mean 130.5, SD=28.1) and day 300 (D300) (mean 300.7, SD=13.8).\n-Biological data were collected from the analysis of blood samples on D1, D3, D6 and D16\n-The extraction of nucleic acids and CHIKV specific RT-PCR [15] were carried out from all samples (D1, D3, D6 and D16)\n-Tests for the presence of CHIKV- specific immunoglobulin G (IgG) and IgM were performed at D1, D6 and D16 by an indirect immunofluorescence assay\n-The case definition of CHIKV positive patients relied on the association of a CHIKV specific positive RT-PCR on D1 and seroconversion on D16. \n-CHIK negative patients tested negative for CHIKV genome on D1 and showed no evidence of seroconversion on D16\n-Ten patients with a variety of clinical and biological presentations and a positive CHIKV RT-PCR diagnostic test were selected within the placebo subgroup\n-The extraction of nucleic acids was performed from D1 and D3 sera\n-For all patients (n=10), a 692-nucleotide fragment within the E1 gene (positions 10138–10829) was amplified using the high fidelity Eppendorf One-Step RT-PCR kit and primers CV1F (59-CTATCGCTTGATTACATCACG-39) and CV1R (59-CGCTTCCGGTATGTCGATG-39). \n-This fragment includes amino acidsspanning position E1/226.\n-Analysis was also performed for samples collected at D3 for 2 patients still viraemic at this time\n-An average of 45 clones per serum sample was sequenced directly from the plasmid using the T7 promoter primer (5'-CCCTATAGTGAGTCGTATTA-3')\n-Differences in nucleotide and protein sequences were analysed according to different clinical, biological or demographic parameters.\n-For the analysis of intra-host genetic diversity, the sequence of each clone was compared to all other clones for each human serum. \n-The percentage of variable nucleotide sites (number of variable nt sites/ number of nt sites), of nucleotide mutations (number of nt mutation/number of nt sequenced), and of mutant clones (number of clones with mutation/total number of clones) was calculated, as well as the p nt, p aa, dN, dS and dN/dS parameters\n-To assess factors\nrelating to clinical presentation and laboratory abnormality during CHIK on D1 and D300, we performed univariate analysis, for qualitative factors with Fisher’s exact test and for continuous factors using the Mann Whitney nonparametric test\n-Correlations were assessed using the Spearman nonparametric test\n-Following the Mickey and Greenland approach [22], variables with P-values ,0,2 were retained and entered into backwards stepwise multivariate linear regression models (logistic, Gaussian or Poisson regression depending on the dependent variable, respective percentage, continuous or count variable), following the Mickey and Greenland approach [22].\n-The standard deviation (SD) and 95% confidence interval (CI) of the odds ratio (OR) (logistic regression), the linear regression coefficient (b) (Gaussian regres- sion) and the Standardized Incidence Ratio (SIR, Poisson regression) were estimated\n-To compare the intra-host diversity and the available clinical and laboratory data, we performed correlation analyses using the Spearman nonparametric test\n-Finally, we evaluated the possibility of generating a diagnostic score of CHIK on the first day of monitoring, by comparing the clinical and biological features of CHIKV positive and negative samples. \n-Any factor for which a Pearson’s chi2 or Fisher test was ,0.2, was included in multivariate analysis (hierarchical log-linear model) to study the adjusted relationship between different variables and their interactions. \n-Sensitivities (Se), specificities (Sp), predictive values - positive (PPV) and negative (NPV) - were estimated and yielded a Receiver Operating Characteristic (ROC) curve and the area under the curve (AUC)\n-Amongst 76 patients included at D1, the diagnosis of CHIKV was confirmed in 54 patients (CHIKV+ve patients) and excluded in 22 patients (CHIKV2ve patients).\n-By contrast, only the patients who received the placebo (27 CHIKV+ve and 13 patients CHIKV2ve, placebo group) were used to describe the evolution of the disease.\n-Amongst CHIKV+ve patients (54 patients), the mean age was 40 years old, the sex ratio (m/f) was 1.7\n-The average time between symptom onset and inclusion was 1.2 days (ranging between 0–2, SD=0.595)\n-The most common presenting clinical symptom was a febrile poly-arthralgia (16 joints on average, out of 34 on the proposed diagram, SD=10, median=17) with an intensity assessed as important (among 4 categories: absent, minimal, moderate, important) in 46.3%\n-Arthralgia was symmetrical (i.e., bilateral) in 53.7% of cases and small joints were more frequently affected (hands 79.6%, wrist 72.2%, ankles 68.5%, knees 61.1%, lumbar 46.3%, shoulders 48.1%, feet 42.6%, cervix 38.9%, elbows 25.9%)\n-General symptoms were most often recorded as headache (72%), asthenia (76%), myalgia (74%) and chills (83%).\n-Few other signs were noted: dermatological signs (28%), digestive disorders such as nausea/vomiting (44%), diarrhoea (22%) and dysgeusia (13%) (Figure 1).\n-Quality of life (assessed by visual analogical scales (VAS)) was severely impacted with the capacity to perform normal activities, health status and quality of sleep assessed on average at 33/100 (SD=26), 28/100 (SD=25) and 27/100 (SD=13), respectively. \n-More than half of the patients scored ,30/100 in all aspects of quality of life evaluation (Figure 2)\n-Demographic and biological data were compared as functions of clinical presentation at D1 using multivariate analysis. \n-A higher number of arthralgic joints was independently associated with women (p,0.001, SIR=1.361, CI (1.191;1.554)), with an increase of age (p,0.001, SIR=1.017, CI (1.011;1.022)) and a decrease of leukocytosis (p,0.001, SIR=0.881 CI(0.841;0.923)). \n-Patients with important arthralgia were significantly older than others (p,0.05, OR=1.073, CI (1.013;1.136)) and associated with a shorter time between onset of symptom and inclusion (p,0.05, OR=0.288, CI (0.071;0.764))\n-Lymphopenia was frequent at inclusion (94% of cases)\n-Thrombocytopenia was noted in 24% of cases and neutropenia in 33% of cases\n-Abnormal liver function (ALT and AST) was found in 14% and 28% respectively.\n-C Reactive Protein (CRP) was &amp;gt;15 mg/L in 82% of cases, &amp;gt;50 mg/L in 33% and &amp;gt;100 mg/L in 12% (Table 1).\n-The average viral load at D1 was 1.26109 (3.76105–1.461010, SD=2.36109 RNA copies/ml).\n-In multivariate analysis, a lower lymphocytosis was associated with a shorter time between onset of symptoms and inclusion (p=0.053, b=0.249, CI(20.03;0.502)) and a higher viral load (p,0.05, b=20.144, CI(20.284;20.004)). \n-A higher viral load was associated with an increase of age (p,0.05, b=0.024, CI(0.001;0.047)) and a decrease of delay of inclusion (p,0.05, b=20.608, CI(21.093;20.124)).\n-There was no hospitalisation during the 14-day follow-up and two clinical stages of evolution were observed (Figures 2 and 3):\n-From D1 to D4, a rapid improvement was observed (the percentage of patients with arthralgia decreased from 98% to 68%, the average number of arthralgic joints decreased from 16 to 9 (SD=8,7), VAS quality of life scores increased more than twice and the percentage of VAS ,50/100 decreased from 83% to 19%).\n-From D5 until D14, the evolution was slower (68% of patient still suffered from arthralgia on D14 with an average number of 6 painful joints per person (SD=7,2), VAS quality of life was assessed at 82/100 on average, with less than 5% of VAS ,50).\n-At the last medical visit (D25), 36% of patients reported residual asthenia; 65% reported arthralgia (corresponding to 71% with sporadic and 57% with permanent arthralgia respectively) while 44% and 32% of patients were assessed by GPs as recovered or improved in condition respectively\n-The number of patients with positive viraemia decreased from 54 (100%) on D1 to 21 (39.6%) on D3 and the average viral load was 6.42 (4.43 to 9, SD=1.19, log10 copies/ml).\n-At D6, all viral loads were negative\n-At D16, there was neither lymphopenia nor thrombocytopenia, while neutropenia and abnormal liver function persisted in 12% and 7% of patients respectively. \n-CRP was &amp;gt;5 mg/L in 12% of cases\n-During the D300 telephone interview, 5 out of 26 patients who could be contacted (19.2%) considered that they had not completely recovered; 6/26 (23%) declared residual arthralgia (7 joints on average, SD=5.3); morning stiffness was assessed in 4/6 (66.7%) cases but arthralgia was always related to joint activity\n-In univariate analysis, patients who did not report recovery at D300 were older (p,0.05, 52.80612.61 vs 35.62610.56) and more frequently women (p,0.05, women 60.0% (3/5); men 9.5% (2/21))\n-Patients who reported persistent arthralgia at D300 were older (p,0.01, 51.33611.84 vs 35.20610.65) and had a higher number of arthralgic joints at D1 (p,0.05, 23.5066.75 vs 12.2569.86)\n-In multivariate analysis, the number of painful joints at D300 was higher for women (p=0.065, SIR=1.841, CI (0.963;3.520)) and increased with age (p,0.001, SIR=1.142, CI (1.103;1.183)).\n-In univariate analysis, CHIKV+ve patients had:\n-(i) more frequent pain in small upper joints (wrists, W) (p,0.01, OR=4.55, CI(1.59;13.04)), metacarpophalangeal (MCP) (p,0.01, OR=4.13, CI(1.45;11.74), proximal interphalangeal (PIP) (p,0.05, OR=3.14 CI(1.13;8.77)),\n-(ii) more frequently minor or absent myalgia (MYOPAIN) (p,0.01, OR=5.22, CI(1.56;17.48))\n-(iii) more frequently lymphopenia (,1G/L)(p,0.0001, OR=15.64, CI(4.35;56.25)).\n-CHIKV+ve and CHIKV2ve patients were not statistically different for the impact on quality of life at the acute stage.\n-Finally, the probability (p) of having been infected by CHIKV has been estimated, using logistic regression, as follows: p=1/(1+exp(4.139)6exp(23.6666lymphopenia)6exp(21.9406MCP+)6exp(22.3416W+)6exp(22.7006MYOPAIN)). \n-Each co- variate was validated if equal to 1, otherwise 0. \n-Tested on our cohort, the ROC curve had an AUC=0.93 (p,0.001), with Se=90%, Sp=85%, PPV=94% and NPV=77% using a 0.579 probability threshold value\n-Similarly, we could calculate a clinical score relying only on clinical symptoms (i.e., excluding lymphopenia) : p=1/(1+exp (1.609)6exp(21.4506MCP+)6exp(21.7326W+)6exp(22.0446 MYOPAIN)). \n-Tested on our cohort, the ROC curve had an AUC=0.81 (p,0.001) and with Se=76%, Sp=73%, PPV=87% and NPV=55% using a 0.717 probability threshold value\n-Noticeably, in both scores, the variable Handpain (pain on MCP and/or PIP) could be used instead of the MCP variable with similar results\n-Finally, these results were used to propose a clinical and clinico- biological score usable in ambulatory practice by GPs (see on Figure 4).\n-To investigate the intra-host genetic diversity of CHIKV we sequenced, on average, 45 clones/serum (41–57) within the E1 gene (Table 2). \n-For the 10 D1 sera, the average proportion of mutant clones observed was 35.6%, the mutations occurred in 10 (1.4%) to 27 (3.9%) sites of the 692 nucleotides sequenced and the average proportion of non- synonymous mutations was 73.2%. \n-Forty-eight (24%) mutations were observed more than once (41 twice, 7 in three clones). \n-The transition/transversion ratio was 5.8 (219:38). \n-The average dN/dS ratio (that illustrates selective pressure [23]), was 1.03 and 0.16 at the intra-host and inter-host level, respectively. \n-Over a total of 519 clones studied, the A226V mutation was found in all but one clone (99.8%)\n-Analysis of CHIKV intra-host genetic diversity was conducted according to demographic, clinical and biological data (Table 2). The major findings were:\n-(i) An increased percentage of mutant clones and average p aa and dN was significantly correlated with an increased delay between onset of disease and inclusion (p=0.045 for % of mutant clones, p,0.001 for p aa and dN).\n-(ii) A high viral load at D1 was significantly correlated with a low intra-host diversity (p,0.01 for % of mutant clones, % of nt mutations, % of variable nt sites and p nt, p,0.05 for dS).\n-(iii) A comparison of intra-host genetic diversity based on sequential serum at D1 and D3 from the same patients (nu 304 and nu4002) revealed an increase of genetic diversity over time (Table 2).\n-(iv) From the D300 telephone interview, intensity of sequelae and an increased number of reported arthralgia were significantly correlated with a higher amino-acid diversity at inclusion (p aa, dN; p,0.05)\n-These outpatients represent ‘standard’, ‘mild’, clinical presentations (the basis for inclusion was a recent presentation associating fever and arthralgia), which did not require hospitalisation or specific treatment for complications\n-Such patients represent the majority of cases: the proportion of hospitalised patients during the CHIKV 2005–2006 outbreak in Reunion Island was estimated to be 0.3% [12] whilst the majority of medical investigations were dedicated to hospitalised patients\n-The unique aspect of the current study relies on the detailed clinical and virological follow-up of such patients. It included laboratory confirmation of CHIKV infection (based on RT-PCR and seroconversion), a clinical follow-up at the acute phase (associating daily auto-questionnaires and medical consultations), and late assessments (by telephone until day 300). \n-The study took place at the end of the outbreak (i.e., the enrolment was performed by practitioners who had previously managed approximately one third of the population infected by the virus), and there is no evidence that another arbovirus (e.g. dengue virus) has been circulating in Reunion Island during this period\n-This study has obvious limitations. Firstly, a low patient count: 54 patients, with a confirmed CHIKV infection, was studied on day 1 (inclusion), but the follow-up was performed for only 27 of these patients\n-The clinical presentation of CHIK at inclusion conformed with the canonical presentation previously reported in Reunion Island and in the recent Indian reports, which included fever and symmetrical poly- arthralgia [9,10,34,35,36,37,38]. \n-However, this simplistic associ- ation (fever+polyarthralgia) seems to perform modestly for the specific diagnosis of CHIK: in a retrospective serologic survey of the CHIK outbreak in Mayotte Island [28], the PPV was as low as 74%. \n-In our study, despite the great recent clinical experience of general practitioners, the PPV was similar (71%). \n-We proposed a very simple and purely clinical score (Figure 4) which reached 87% PPV in our population (i.e., outpatient 18 to 60 years old, examined before the second day of illness). \n-For convenience, results were categorised as ‘probable’, ‘possible’ and ‘not probable’.\n-Viral load at D1 significantly increased with age but no relationship with clinical presentation or co-morbidity could be identified.\n-In contrast with previous studies dedicated to hospitalised patients [9,41], we did not identify a relationship between the level of CRP and transaminases, a reduction of the polymorphonuclear neutrophil level or other biological abnormalities, and the intensity and number of arthralgia or the quality of life at D1\n-Lymphopenia constituted an important clue for the diagnosis of CHIK as illustrated by our clinico-biological score (Figure 4)\n-Data indicated that the acute disease includes 2 distinct stages:\n-(i) the first (D1–D4, ‘viral stage’) was associated with viraemia, i.e., clinical symptoms that reflect the viral ‘burst’ and the initiation of innate immunity, associated with high levels of\npro-inflammatory cytokines [42,43,44] such as interferon-a and IL-6 but also IL-1Ra, IL-12, IL-15, IP-10 and MCP-1\n-(ii) From day 5 to day 14 (‘convalescent stage’), all patients had no detectable viraemia, but improvement was slower, considering both quality of life scores (Figure 2) or rheumatic parameters (Figure 3a, 3b and supporting information figure S1 and movie S1).\n-Previous reports [44] showed that, by day 10, a number of inflammatory mediators (including interferon-a, IL-6, IL-1Ra, IL-12, IL-15, IP-10 and MCP-1) had significantly decreased, at least in patients with initial high viraemia.\n-The final outcome (complete clinical recovery or persistent pain and chronic joint inflammation) appears likely to depend upon a series of genetic, viral and immunologic factors that operate at the acute and convalescent stages.\n-Here, in agreement with the clinical pattern observed on Reunion Island, patients with a high number of arthralgic joints at disease onset reported more frequently persistent arthralgia at D300\n-The early and convalescent immune response may be, in addition to putative yet uncharacterised viral factors, modulated by innate (genetic) and acquired factors.\n-The latter certainly include age, which appears in many studies to be a major determinant of the clinical presentation and outcome\n-Here, we found that an increase of age was an independent risk factor for symptomatic illness at the time of disease onset (number and intensivity of joint pains) and at D300 (number of cases with persistent arthralgia).\n-Genetic factors presumably trigger different immune responses which may account for the inter-individual and inter-ethnic variability of clinical presentation. \n-Amongst them, gender is of specific interest\n-A single report mentioned a higher susceptibility of males, to CHIKV infection [52] but globally, previously published data suggest that symptomatic CHIK is more frequent in women [35,38].\n-The interplay between the immune response and viral evolution most probably constitutes an important issue for disease outcome\n-We observed that CHIKV was represented in serum by a variety of closely related genomes and that genetic diversity increased over time and was correlated with the decrease of viral load.\n-These data are consistent with a mechanism in which acute infection produced an accumulation of mutations over time (resulting in an increased intra-host genetic diversity), associated with a lower number of virions and, possibly, an increased potential for persistence\n-Interestingly, we found that a higher amino-acid complexity at the acute stage was associated with increased reporting of arthralgia and intensity of sequelae at D300. \n-This may indicate that the immunological processes associated with the initial viraemia decline or are partly circumvented, thus enhancing the opportu- nity for onset of virus persistence and long term clinical complications\n-Altogether, these data are consistent with the hypothesis that CHIKV displays increased intra-host diversity which may be associated with prolonged viraemia, higher organ viral load and an increased risk of chronic disease\n-Our results appear more closely related to previous reports on the relationship between intra-host genetic diversity, fitness and virulence in the examples of chronic infections by induced HIV or HCV [56,57].","title":"Chikungunya Fever: A Clinical and Virological Investigation of Outpatients on Reunion Island, South-West Indian Ocean","type":"article-journal","volume":"7"},"uris":["http://www.mendeley.com/documents/?uuid=54e4c36f-928b-4b2e-a321-06f40829b842"]},{"id":"ITEM-2","itemData":{"DOI":"10.1371/journal.pntd.0004199","ISBN":"10.1371/journal.pntd.0004199","ISSN":"19352735","PMID":"26580074","abstract":"Local transmission of Chikungunya virus (CHIKV) was first documented in Trinidad and Tobago (T&amp;T) in July 2014 preceding a large epidemic. At initial presentation, it is difficult to distinguish chikungunya fever (CHIKF) from other acute undifferentiated febrile illnesses (AUFIs), including life-threatening dengue disease. We characterised and compared dengue virus (DENV) and CHIKV infections in 158 patients presenting with suspected dengue fever (DF) and CHIKF at a major hospital in T&amp;T, and performed phylogenetic analyses on CHIKV genomic sequences recovered from 8 individuals. The characteristics of patients with and without PCR-confirmed CHIKV were compared using Pearson's χ2 and student's t-tests, and adjusted odds ratios (aORs) and 95% confidence intervals (CIs) were determined using logistic regression. We then compared signs and symptoms of people with RT-qPCR-confirmed CHIKV and DENV infections using the Mann-Whitney U, Pearson's χ2 and Fisher's exact tests. Among the 158 persons there were 8 (6%) RT-qPCR-confirmed DENV and 30 (22%) RT-qPCR-confirmed CHIKV infections. Phylogenetic analyses showed that the CHIKV strains belonged to the Asian genotype and were most closely related to a British Virgin Islands strain isolated at the beginning of the 2013/14 outbreak in the Americas. Compared to persons who were RT-qPCR-negative for CHIKV, RT-qPCR-positive individuals were significantly more likely to have joint pain (aOR: 4.52 [95% CI: 1.28-16.00]), less likely to be interviewed at a later stage of illness (days post onset of fever-aOR: 0.56 [0.40-0.78]) and had a lower white blood cell count (aOR: 0.83 [0.71-0.96]). Among the 38 patients with RT-qPCR-confirmed CHIKV or DENV, there were no significant differences in symptomatic presentation. However when individuals with serological evidence of recent DENV or CHIKV infection were included in the analyses, there were key differences in clinical presentation between CHIKF and other AUFIs including DF, which can be used to triage patients for appropriate care in the clinical setting.","author":[{"dropping-particle":"","family":"Sahadeo","given":"Nikita","non-dropping-particle":"","parse-names":false,"suffix":""},{"dropping-particle":"","family":"Mohammed","given":"Hamish","non-dropping-particle":"","parse-names":false,"suffix":""},{"dropping-particle":"","family":"Allicock","given":"Orchid M.","non-dropping-particle":"","parse-names":false,"suffix":""},{"dropping-particle":"","family":"Auguste","given":"Albert J.","non-dropping-particle":"","parse-names":false,"suffix":""},{"dropping-particle":"","family":"Widen","given":"Steven G.","non-dropping-particle":"","parse-names":false,"suffix":""},{"dropping-particle":"","family":"Badal","given":"Kimberly","non-dropping-particle":"","parse-names":false,"suffix":""},{"dropping-particle":"","family":"Pulchan","given":"Krishna","non-dropping-particle":"","parse-names":false,"suffix":""},{"dropping-particle":"","family":"Foster","given":"Jerome E.","non-dropping-particle":"","parse-names":false,"suffix":""},{"dropping-particle":"","family":"Weaver","given":"Scott C.","non-dropping-particle":"","parse-names":false,"suffix":""},{"dropping-particle":"","family":"Carrington","given":"Christine V.F.","non-dropping-particle":"","parse-names":false,"suffix":""}],"container-title":"PLoS Neglected Tropical Diseases","id":"ITEM-2","issue":"11","issued":{"date-parts":[["2015"]]},"note":"-CHIKV exists as a single serotype thought to confer life-long immunity in recovered indi-\nviduals\n-There is, however, sufficient variation to discern three genotypes, namely the enzootic West African (WAf), and East /Central/South African (ECSA), and the epidemic Asian geno- types\n-The ECSA recently gave rise to the Indian Ocean Lineage (IOL) responsible for epidem- ics in the Indian Ocean islands, mainland India and Europe beginning in 2004 [5]\n-The expansion of this lineage has been attributed to adaptive mutations in the E1 and E2 envelope glycoproteins that provide a fitness advantage in Aedes albopictus without reducing fitness in A. aegypti [6] and permit rapid lineage diversification [7][8].\n-In light of the dramatic re-emergence of CHIKV in Asia, the intensity of global travel and\nthe widespread prevalence of A. aegypti and A. albopictus, the emergence of CHIKV in the Americas was long anticipated [9].\n-In this study we report the genetic charac- terisation of CHIKV and compare clinical, laboratory and epidemiological characteristics of patients with and without confirmed CHIKV or dengue virus (DENV) infections who pre- sented at a major hospital in Trinidad, during an acute undifferentiated febrile illness (AUFI) surveillance study.\n-Study participants were enrolled at the Adult Primary Care Facility (APCF) of the Eric Wil- liams Medical Sciences Complex (EWMSC) during the period of December 25th 2013 to November 5th 2014\n-Indi- viduals presenting at the APCF on study days with suspected dengue fever (DF) or CHIKF were eligible for enrollment\n-Specifically, patients were eligible for enrollment if they were\nfebrile (having an axillary temperature of?38°C) or had a reported history of fever within the last 7 days, accompanied by one or more of the following symptoms commonly associated with DF and CHIKF: headache, nausea, vomiting, diarrhoea, aches and pains, eye pain, evidence of haemorrhagic manifestation, rash, joint pain and swollen joints.\n-At presentation and enrollment, whole blood was collected in non-additive and/or ethylene- diaminetetraacetic acid (EDTA) containing blood collection tubes and a questionnaire eliciting relevant demographic and clinical information, medical and recent travel history, and risk fac- tors for exposure to mosquito bites was administered\n-Nucleic acid extraction was performed\n-Nucleic acid samples were screened and serotyped for DENV-1-4 using the DENV multiplex RT-qPCR assay\n-Screening for CHIKV was carried out using the RT-qPCR general assay\n-For ten samples with low Ct values in RT-qPCR assays, viral RNA was extracted\n-First and second strand synthesis, adapter ligation and amplification of the library were performed\n-Cluster formation of the library DNA templates was performed\n-Paired end 50 base sequencing by synthesis was performed\n-Cluster density per lane was 820–940 k/mm2 and post-filter reads ranged from 148–218\nmillion per lane\n-Base call conversion to sequence reads was performed\n-Reads were filtered for quality and adapter sequences were removed, then viral contigs were assembled\n-Assembled contigs were checked using bowtie2 to align reads to the contigs [25] followed by visualization\n-Newly generated CHIKV genomic sequences along with sequences from Genbank representing all three genotypes were aligned\n-Sequences were trimmed to 11,259 nucleotides at the boundaries of the open reading frames (ORFs) so that ambiguous alignment of the 5’ and 3’ untranslated regions was excluded from analyses\n-The final data set comprised of 74 of these complete coding sequences from 23 countries isolated during 1953–2014 (S1 Table).\n-The best-fit model for subsequent analyses (GTR+G4) was selected\n-Phylogenetic trees were inferred under this model using the maximum-likelihood (ML) method in the PhyML program online [33] and the maximum clade credibility (MCC)\n-The analysis ran in duplicate for 50 million generations with 10% removed as burnin, and the convergence of parameters were assessed by calculating the effective sample size (ESS&amp;gt;200)\n-Panbio Dengue IgM and IgG Capture ELISA (Brisbane, Australia) were used to screen sera for the presence of DENV-specific antibodies\n-Samples were designated as positive for dengue-specific IgM if both duplicates returned a value of&amp;gt;11 Panbio Units and as negative at&amp;lt;9 Panbio Units\n-Samples were designated as positive for dengue-specific IgG if both duplicates returned a value of&amp;gt;22 Panbio Units and as negative at&amp;lt;18 Panbio Units\n-According to the manufacturer (due to the detection thresholds for the two assays), the\npresence of detectable levels of IgM (in the absence of detectable IgG) indicates a probable recent primary infection with DENV, while the presence of detectable levels of IgG indicates probable recent secondary dengue virus infection\n-The manufacturers note that IgM levels in a secondary infection may be undetectable by the assay. \n-Thus IgM+/IgG- result was interpreted as evidence of a probable recent primary DENV infection, and both IgM+/IgG+ and IgM-/IgG + results were interpreted as probable recent\n-Euroimmum Chikungunya IgM Capture ELISA (Leubeck, Germany) was used to screen sera and plasma for the presence of CHIKV-specific IgM antibodies secondary DENV infections\n-Samples were designated as positive for CHIKV-specific IgM if both duplicates returned a\nvalue of&amp;gt;1.1 and as negative at&amp;lt;0.8\n-The outcome for analysis was having a confirmed infection with CHIKV, defined as a positive result on RT-qPCR. \n-Bivariable associations with a confirmed CHIKV infection were determined using the student’s t-test for continuous variables and the Pearson’s chi-square or Fisher’s exact test for categorical variables\n-All variables with a p-value less than or equal to 0.10 were considered in the final multivariable model, which was determined using binary logistic regression using a forward stepwise selection procedure (entry: 5%, exit: 10%).\n-Adjusted odds ratios (aORs) and 95% confidence intervals (CIs) are reported\n-To compare the symptomatic presentation for RT-qPCR positive DENV and CHIKV, a\nbivariable analysis was performed using the Mann-Whitney Utest for continuous variables and the Pearson’s chi-square or Fisher’s exact test for categorical variables\n-Positive predictive values (PPVs), negative predictive values (NPVs), and the sensitivity,\nspecificity and likelihood ratios of different combinations of clinical features used to distin- guish confirmed and probable DF and CHIKF from other AUFIs were also calculated\n-Combi- nations used to differentiate DF from CHIKF were also compared\n-For both CHIKF and DF these values were calculated using confirmed cases (RT-PCR positive for virus) and probable recent cases (ELISA positive for IgM/IgG antibodies)\n-There were 158 patients who met the inclusion criteria for AUFI and agreed to participate in the study\n-Of these, the median age was 32, ranging from 16–88 years. \n-Half (50%) of the patients were male and, of those with complete data on ethnicity, the majority were Afro- (33%), Indo-(31%) Trinidadian or Mixed (26%) (S2 Table)\n-Just under a third (30%) had received greater than a secondary level of education, and most (69%) were employed\n-Twenty-two percent reported having had laboratory-confirmed DF previously, 25% reported that others in their household had been febrile in the two weeks prior to their interview, 55% reported storing water at home and, while 15% reported having screened windows at home, most (80%) reported a history of mosquito bites at their place of residence\n-At interview, themost commonly reported symptoms were headache (83%), weakness (67%), joint pain (65%) andmuscle pain (65%)\n-Seventeen percent reported some degree of haemorrha- gicmanifestations and 22%reported a rash (S2 Table). \n-Thirty (19%) of the 158 individuals were positive for CHIKV on RT-qPCR.\n-Additionally, 27 (17%) of the 158 individuals were positive by ELISA for anti-CHIKV IgMantibodies, including 6 of those persons positive by RT-qPCR for CHIKV. \n-Eight of the 158 individuals (5.1%) were confirmed as DENV-positive by RT-qPCR (Fig 1)\n-Using the combined RT-qPCR and ELISA results, 4.8% (n = 6) were designated as “confirmed current DENV infections” of which three were primary infections (i.e. IgM+/IgG-) and three were secondary infections (IgM+/IgG +), 18.4% (n = 23) were “probable recent primary DENV infections”, 42.4% (n = 53) were “probable recent secondary DENV infections” and 3.2% (n = 4) were equivocal.\n-In total 66% (n = 82) had evidence of a current or probable recent DENV infection (S3 Table).\n-On bivariable analyses (Table 1 &amp;amp; S4 Table), patients with RT-qPCR confirmed CHIKV infec- tion (CHIKV+; n = 30) were significantly more likely to report joint pain (83%, p = 0.020) than individuals who were RT-qPCR-negative for CHIKV (not CHIKV+) but were less likely to have travelled outside of Trinidad in the 2 weeks prior to interview (17%, p = 0.044), or to have reported laboratory-confirmed dengue previously (7%, p = 0.026). \n-They were also more likely to have presented to the APCF earlier (mean days post onset of fever: 2.39 [CHIKV+] vs. 3.33 [not CHIKV+], p = 0.021) and had lower mean white blood cell counts (6.52 [CHIKV+] vs. 8.36x103/μl [not CHIKV+], p = 0.016)\n-In addition to the above variables, the following also met the criteria for inclusion in the multivariable model: marital status (p = 0.054), nationality (p = 0.080), number of days post onset of illness (p = 0.032), rash (p = 0.084), sore throat (p = 0.015), and abdominal pain (p = 0.006).\n-The following variables were considered in the final multivariable model: marital status, joint pain, rash, days post onset of fever and white blood cell count\n-As shown in Table 2, those who had confirmed CHIKV infection were significantly more likely to have reported joint pain (aOR: 4.52, 95% CI: 1.28–16.00), and significantly less likely to be inter- viewed at a later stage of illness (days post onset of fever—aOR: 0.56, 95% CI: 0.40–0.78) and have a lower white blood cell count (aOR: 0.83, 95% CI: 0.71–0.96)\n-Among the 38 patients positive by RT-qPCR for CHIKV (n = 30) or DENV (n = 8), there were no significant differences in clinical presentations (p&amp;gt;0.05) between those with CHIKV and those with DENV (Table 3 and S5 Table). \n-However, when compared to DENV, persons with CHIKV more often reported joint pain (83% vs. 50%, p = 0.071) and rash (33% vs. 0%, p = 0.082), and less often reported abdominal pain (7% vs. 38%, p = 0.053). \n-Patients with DENV had significantly lower median white blood cell count (3.50 vs. 6.00 x103/μl, p = 0.028) and platelet (PLT) counts (1.47 vs. 2.39x105/μl, p = 0.022).\n-The clinical features joint pain and white blood cell count&amp;lt;7 x103/μl were selected as they were significant on bivariable analysis\n-For DF, PLT count&amp;lt;150 x103/ μl and abdominal pain were also selected as patients with confirmed DENV infection were more likely to display/ report these symptoms than persons with confirmed CHIKV infection\n-Similarly for CHIKF rash was included as patients with confirmed CHIKV infection were more likely to report this sign than persons with confirmed DENV infection (Table 4).\n-Individually none of the clinical features was able to efficiently differentiate DF or CHIKF\nfrom other AUFIs\n-However the combination of rash, joint pain and white blood cell count&amp;lt;7 x103/μl was most efficiently able to differentiate CHIKF from other AUFIs\n-This combination had a PPV and NPV of 77% and 96% respectively\n-The three parameters combined had a sensitivity of 94% and a specificity of 84%\n-Furthermore the positive and negative likelihood ratios were 5.9 and 0.1 respectively (Table 4)\n-None of the combinations tested was overall able to efficiently differentiate between DENV and CHIKV. \n-The combination that performed the best was rash, joint pain and white blood cell count&amp;lt;7 x103/μl with a PPV and NPV of 58% and 95% respectively as well as a sensitivity of 88% and a specificity of 78% (Table 5).\n-Complete genome sequences for CHIKV were determined directly from RNA isolated from the sera of 8 individuals\n-The most closely related Asian sequences circulated between 2012 and 2013 in China, the Philippines and Micronesia\n-None of the four single adaptive mutations in E1 (A226V) and E2 (K252Q; K233E; L210Q) or the synergistic adaptive mutations in E2/E3 (R198Q/S18F) that confer a fitness advantage for IOL strains in A. albopictus [6,8,40,41] were detected.\n-Of the 158 individuals enrolled in the study CHIKV was detected by RT-qPCR in 19% (n = 30). \n-Anti-CHIKV IgM antibodies were detected in 6 of the 30 individuals and in 21 indi- viduals who tested negative for CHIKV by RT-qPCR\n-Therefore 51 individuals (32.3%) had evidence of infection with CHIKV\n-Our results confirm that the etiologic CHIKV strain in Trinidad belongs to the Asian geno-\ntype and is nearly a direct descendent of the BVI strain isolated in January 2014 [11], with which it shares over 99.9% nucleotide sequence identity across the two ORFs.\n-The data presented arose froma febrile surveillance study for which the initial focus was\nDENV, however with the emergence of CHIKV in the Americas, specific screening for CHIKV using RT-qPCR was included. Amongst\n-Amongst the 158 participants, only 8 were RT-qPCR positive for DENV\n-However based on the subset of samples (n = 125) that underwent both RT-qPCR and complete ELISA testing, a total of 82 (66%) had evidence of a current or recent DENV infections\n-Our findings suggest that persons with confirmed CHIKV infection (i.e. RT-qPCR-positive\nfor CHIKV) visited the APFC roughly one day earlier than those without RT-qPCR evidence of CHIKV.\n-The extent of leucopenia in the those confirmed CHIKV cases was less than observed in the 88 individuals with confirmed DENV infection (i.e. positive for DENV by RT-qPCR), who had significantly lower white blood cell and platelet counts than individuals with confirmed CHIKV infection\n-We investigated the feasibility of using combinations of clinical features as a\nmeans of differentiating between individuals with confirmed and probable CHIKF (i.e. with evidence of CHIKV infection by PCR and / or ELISA) and individuals with confirmed and recent probable DF. \n-The combination rash, joint pain and white blood cell count&amp;lt;7 x103/μl was most efficient with a PPV and NPV of 77% and 96% respectively and, a sensitivity and specificity of 94% and 84% respectively\n-Rash, joint pain and white blood cell count&amp;lt;7 x103/μl together were also most efficient at differentiating CHIKF from other AUFIs.\n-In this case the combination had a PPV and NPV of 58% and 95% respectively and, a sensitivity and specificity of 88% and 78% respectively.\n-Considering the mean PLT count was lower (&amp;lt;150 x 103/μl) in individuals positive for DENV by RT-qPCR, a profile using these 4 clinical features might be suitable as a means of differentiating between those with CHIKV infection and those with DENV infection\n-Our study confirms the presence of Asian genotypeCHIKV in Trinidad and identi- fies symptoms that distinguish individuals with acute fevers who are viraemic forCHIKV from those who are CHIKV negative by RT-qPCR, and identifies laboratory and clinical features that distinguish between those who are viraemic forCHIKV versusDENV","page":"1-18","title":"Molecular Characterisation of Chikungunya Virus Infections in Trinidad and Comparison of Clinical and Laboratory Features with Dengue and Other Acute Febrile Cases","type":"article-journal","volume":"9"},"uris":["http://www.mendeley.com/documents/?uuid=08bf1199-b1a8-4ec5-8d25-e540e89abdc1"]},{"id":"ITEM-3","itemData":{"DOI":"10.1371/journal.pntd.0004636","author":[{"dropping-particle":"","family":"Romero","given":"Carolina","non-dropping-particle":"","parse-names":false,"suffix":""},{"dropping-particle":"","family":"Zogbi","given":"Heruza","non-dropping-particle":"","parse-names":false,"suffix":""},{"dropping-particle":"","family":"Carvalho","given":"Marilia Sá","non-dropping-particle":"","parse-names":false,"suffix":""},{"dropping-particle":"","family":"Souza","given":"Rogerio Valls","non-dropping-particle":"de","parse-names":false,"suffix":""},{"dropping-particle":"","family":"Calvet","given":"Guilherme Amaral","non-dropping-particle":"","parse-names":false,"suffix":""},{"dropping-particle":"","family":"Brasil","given":"Patrícia","non-dropping-particle":"","parse-names":false,"suffix":""},{"dropping-particle":"","family":"Filippis","given":"Ana Maria Bispo","non-dropping-particle":"de","parse-names":false,"suffix":""},{"dropping-particle":"","family":"Bressan","given":"Clarisse da Silveira","non-dropping-particle":"","parse-names":false,"suffix":""},{"dropping-particle":"de","family":"Mendonça","given":"Marco Cesar Lima","non-dropping-particle":"","parse-names":false,"suffix":""},{"dropping-particle":"","family":"Alves","given":"Simone Sampaio","non-dropping-particle":"","parse-names":false,"suffix":""},{"dropping-particle":"","family":"Wakimoto","given":"Mayumi","non-dropping-particle":"","parse-names":false,"suffix":""},{"dropping-particle":"","family":"Lupi","given":"Otilia","non-dropping-particle":"","parse-names":false,"suffix":""},{"dropping-particle":"","family":"Sequeira","given":"Patrícia Carvalho","non-dropping-particle":"de","parse-names":false,"suffix":""},{"dropping-particle":"","family":"Nogueira","given":"Rita Maria Ribeiro","non-dropping-particle":"","parse-names":false,"suffix":""},{"dropping-particle":"","family":"Quintana","given":"Marcel de Souza Borges","non-dropping-particle":"","parse-names":false,"suffix":""},{"dropping-particle":"","family":"Nobre","given":"Aline","non-dropping-particle":"","parse-names":false,"suffix":""},{"dropping-particle":"","family":"Jaenisch","given":"Thomas","non-dropping-particle":"","parse-names":false,"suffix":""},{"dropping-particle":"","family":"Lourenço-de-Oliveira","given":"Ricardo","non-dropping-particle":"","parse-names":false,"suffix":""},{"dropping-particle":"","family":"Siqueira","given":"André Machado","non-dropping-particle":"","parse-names":false,"suffix":""}],"container-title":"PLOS Neglected Tropical Diseases","id":"ITEM-3","issue":"4","issued":{"date-parts":[["2016"]]},"page":"e0004636","title":"Zika Virus Outbreak in Rio de Janeiro, Brazil: Clinical Characterization, Epidemiological and Virological Aspects","type":"article-journal","volume":"10"},"uris":["http://www.mendeley.com/documents/?uuid=b3c0228d-1590-4746-b385-fa1ddec45b4a"]},{"id":"ITEM-4","itemData":{"DOI":"10.1371/journal.pntd.0004625","ISBN":"10.1371/journal.pntd.0004625","ISSN":"19352735","PMID":"27082985","abstract":"BACKGROUND: In June 2014, Suriname faced the first Chikungunya outbreak. Since international reports mostly focus on hospitalized patients, the least affected group, a study was conducted to describe clinical characteristics of mainly outpatients including children. In addition, the cumulative incidence of this first epidemic was investigated.\\n\\nMETHODOLOGY: During August and September 2014, clinically suspected Chikungunya cases were included in a prospective follow-up study. Blood specimens were collected and tested for viral RNA presence. Detailed clinical information was gathered through multiple telephone surveys until day 180. In addition, a three stage household-based cluster with a cross-sectional design was conducted in October, December 2014 and March 2015 to assess the cumulative incidence.\\n\\nPRINCIPAL FINDINGS: Sixty-eight percent of symptomatic patients tested positive for Chikungunya virus (CHIKV). Arthralgia and pain in the fingers were distinctive for viremic CHIKV infected patients. Viremic CHIKV infected children (≤12 years) characteristically displayed headache and vomiting, while arthralgia was less common at onset. The disease was cleared within seven days by 20% of the patients, while 22% of the viremic CHIKV infected patients, mostly women and elderly reported persistent arthralgia at day 180. The extrapolated cumulative CHIKV incidence in Paramaribo was 249 cases per 1000 persons, based on CHIKV self-reported cases in 53.1% of the households and 90.4% IgG detected in a subset of self-reported CHIKV+ persons. CHIKV peaked in the dry season and a drastic decrease in CHIKV patients coincided with a governmental campaign to reduce mosquito breeding sites.\\n\\nCONCLUSIONS/SIGNIFICANCE: This study revealed that persistent arthralgia was a concern, but occurred less frequently in an outpatient setting. The data support a less severe pathological outcome for Caribbean CHIKV infections. This study augments incidence data available for first outbreaks in the region and showed that actions undertaken at the national level to mount responses may have positively impacted containment of this CHIKV outbreak.","author":[{"dropping-particle":"","family":"Genderen","given":"Farah T.","non-dropping-particle":"van","parse-names":false,"suffix":""},{"dropping-particle":"","family":"Krishnadath","given":"Ingrid","non-dropping-particle":"","parse-names":false,"suffix":""},{"dropping-particle":"","family":"Sno","given":"Rachel","non-dropping-particle":"","parse-names":false,"suffix":""},{"dropping-particle":"","family":"Grunberg","given":"Meritha G.","non-dropping-particle":"","parse-names":false,"suffix":""},{"dropping-particle":"","family":"Zijlmans","given":"Wilco","non-dropping-particle":"","parse-names":false,"suffix":""},{"dropping-particle":"","family":"Adhin","given":"Malti R.","non-dropping-particle":"","parse-names":false,"suffix":""}],"container-title":"PLoS Neglected Tropical Diseases","id":"ITEM-4","issue":"4","issued":{"date-parts":[["2016"]]},"note":"-Chikungunya is endemic in tropical Africa, South-East Asia and on the Indian subcontinent\n[1, 3].\n-In recent years, outbreaks have been appearing outside the endemic zone probably due to\nincreased global air travel and seaborne trade [9–12] and Chikungunya has recently emerged as a major public health concern in the Caribbean Region [13].\n-Recently, it was demonstrated that this strain causes a less severe pathological outcome compared to the East Central South African (ECSA) genotype [17]\n-In June 2014, the first locally acquired case of Chikungunya was reported in Suriname [18]\n-In this period, no other outbreaks of vector-borne diseases (e.g. yellow fever, malaria, leptospi- rosis) were recorded by the Bureau of Public Health, BOG (BOG Annual Report).\n-A study was initiated with two objectives, firstly to assess the manifestation and course of Chikungunya infection following acute illness in a naïve population, and secondly to determine the cumula- tive incidence of the Chikungunya outbreak in Suriname\n-CHIKV presence was determined with Real-Time reverse transcription-polymerase chain reaction (RT-rPCR). \n-Detailed clinical information from Chikungunya infected patients was collected and the symptom development was recorded through multiple telephone inter- views until 6 months after onset\n-To determine the cumulative incidence of this first Chikungunya outbreak in Suriname, a community surveillance consisting of three successive household-based cluster investigations was conducted in the capital in October 2014, December 2014 and March 2015, gathering information on 1169 households with 4842 participants. \n-The validity of self-reported CHIKV infections was crosschecked with serological analysis\n-To our knowledge, the study is unique in describing in detail the clinical evolution of autochthonous CHIKV outpatients in a Caribbean country. Furthermore, clinical follow-up was conducted for six months for almost one hundred viremic CHIKV infected patients\n-The prospective follow-up study was complemented with cluster-based cross-sectional data, adding valuable data to the interna- tional Chikungunya outbreak information\nManifestation and course of CHIKV symptoms\n-A prospective cohort study during the first CHIKV outbreak in Suriname\nwas carried out from August 2014 to April 2015. \n-Eligible patients were enrolled in two general practices: a private practice located in Paramaribo and a governmental practice in a rural area (Commewijne).\n-Patients were included in the study if they presented with a sudden onset of fever (&amp;gt;38.5°C) and arthralgia/arthritis not explained by any other medical condition (i.e. clinically suspected cases).\n-A short questionnaire was filled in by physicians to collect information on demographic characteristics including age and gender, presence of arthritis and periarticular edema.\n-Furthermore, joint pain intensity was evaluated using a numerical rating scale (0–10 NRS score). \n-By assigning a score between 0 and 10, the pain intensity of the patient was categorized as mild (score between 1 and 3), moderate (score between 4 and 6) or severe (score between 7 and 10) [20]\n-Consenting participants were interviewed by telephone by three trained investigators. \n-The first interview followed as soon as possible after inclusion in the study tominimize recall bias\n-A questionnaire was used to gather information about date of onset, history of travel, residence and CHIKV symptoms such as musculoskeletal pain, fatigue, headache and skin rash.\n-Asmost symptoms were collected retrospectively, they were defined only in general terms as presence/absence with- out a severity indication. \n-The location of joint pain was also recorded\n-Patients with a positive RT-rPCR were regarded as confirmed cases of a CHIKV infection in the viremic stage. \n-Patients with a negative RT-rPCR were designated as CHIKV- patients, although this category can also include non viremic CHIKV infected patients\n-Clinical data for all patients were collected from the day of onset (defined as day 0, D0) until 7 days (D7) after onset\n-Viremic CHIKV infected patients were also interviewed in the acute stage on day 14 (D14); in the post-acute stage on day 30 (D30) and day 90 (D90) in order tomonitor the trend of clinical manifestations\n-Potential relapsing was assessed atD90 and day 180 (D180) and was defined as joint pain that lasted&amp;gt;1 day after a symptom-free period of&amp;gt;1month [21]. \n-The final outcome, complete clinical recovery or persistent arthralgia i.e. intermittent or contin- uous joint pain [21], was evaluated in the chronic stage on day 180 (D180)\nCommunity-based surveillance\n-The study was a three-stage survey of household-based clusters with a cross-sectional design\n-The household-based clusters were not connected to the index cases enrolled in the prospective survey.\n-Investigations were conducted in October 2014, December 2014 and March 2015 in the capital Paramaribo to identify and enlist suspected CHIKV cases\n-A self-reported CHIKV suspected case was defined as a patient with acute severe or immobiliz- ing joint pain with or without fever/with or without rash, since July 2014. Assuming\n-Assuming a preva- lence of 50% in a household and a confidence interval of 95%, a minimum sample size of 385 households was required\n-For each survey, a sample frame was generated for six sections based on all the streets in Paramaribo and the households were randomly selected for each section\n-Polls were conducted by trained field workers with standardized questionnaires to collect anonymous data on gender, date of onset, treatment seeking behavior and the use of insect repellent within households.\n-In order to assess the validity of the self-reported CHIKV infections, serological testing was performed for 4% of the respective participants. \n-Serum samples were col- lected from 52 randomly selected persons with a self-reported CHIKV infection for the analysis of IgG and IgM anti-chikungunya antibodies\n-All reported signs and symptoms are presented descriptively, namely the presence/absence of arthritis, periarticular edema, arthralgia, fever, myalgia, skin rash, itching, headache, back pain, eye pain, vomiting, nausea, fatigue, asthenia and joint pain intensity and location\n-The Chi- square test was used to compare characteristics and symptoms of the participants. \n-To evaluate differences in age distribution between the viremic CHIKV infected and the CHIKV- group, the Mann-Whitney U test was used\nManifestation and course of CHIKV symptoms\n-180 clinically suspected patients were included in our study\n-56.7% of the patients were included in Paramaribo, 15.6% in Commewijne and 27.8% by the emergency clinic of the Academic Hospital of Paramaribo\n-Results from interviews conducted by tele- phone were available for 60.3% CHIKV- patients and 80.3% viremic CHIKV infected patients (Fig 1)\n-Four patients (2.2%) were hospitalized, one CHIKV- patient on day 5 and three viremic CHIKV infected patients, at day 1, day 4 and day 7, respectively\n-Two of the hospitalized vire- mic CHIKV infected patients died in the months after acute illness; a 52-years-old woman and the eldest male patient (82 years) who was hospitalized at inclusion\n-Both of them had severe underlying illnesses\n-The median age of the study population was 32 years (range 2–82 years old)\n-The gender and age distribution did not follow the general Surinamese population [19], as the male/female ratio (m/f: 0.48 vs 1.0) and persons less than 15 years old (9.4% vs 27.6%) were lower in our study population\n-Clinically suspected acute CHIKV infection was confirmed with RT-rPCR in 68% of the\ncases (viremic CHIKV infected patients), while 58 patients were negative with RT-rPCR (CHIKV- cases) (Fig 1)\n-The differences in manifestations in viremic CHIKV infected and CHIKV- patients are repre- sented in Table 1. \n-Analysis of the viremic CHIKV infected and CHIKV- patients at inclusion revealed no differences in sex ratio (m/f) and age distribution. \n-Furthermore, at inclusion, the median score of pain intensity (median NRS score = 8) and the frequency of arthritis and periarticular edema were similar for viremic CHIKV infected and CHIKV- patients\n-At disease onset, viremic CHIKV infected persons had more frequent headache, arthralgia and pain in the fingers. \n-Moreover, arthralgia was more frequently reported at D1 and D2 in viremic CHIKV infected patients, while fever at days 4 and 5, myalgia at days 3 and 4, skin rash at days 5 and 6, itching at day 6 and eye pain at days 6 and 7 were reported less frequently\n-The pain intensity was severe at inclusion for 70.8% patients (NRS score between 7 and 10) and moderate for 29.2% patients (NRS score between 4 and 6). \n-At consultation, 35.8% of the viremic CHIKV infected patients had arthritis and 25.5% had periarticular edema\n-Amongst the viremic CHIKV infected patients, general symptoms at onset most often\nrecorded in descending order were arthralgia (84.4%), fever (73.5%), asthenia (64.4%), headache (54.4%), myalgia (53.3%) and back pain (50.5%).\n-Arthralgia (n = 92) was observed in several locations but most commonly in the small joints (ankles 54.3%, fingers 51.1%, hands 48.9%, feet 47.8%, knees 40.2%, wrist 25.0%, shoulders 21.7%, elbows 14.7%). \n-The majority of the patients (73.9%) with arthralgia were affected at multiple arthralgic sites while 35.9% of these patients even complained about four or more different locations. 92.1% (58/63) of the patients reported to have difficulty with walking at onset\n-From day 1 to day 4, the percentage\nof patients with arthralgia decreased from91.6% to 67.0%. \n-From day 5 to day 7, a smaller steady decrease was observed (Table 2). \n-The frequency of other symptoms decreased gradually fromday 1 to day 7 (Fig 2).\n-The occurrence of rash, however, displayed a different pattern during acute illness, with an initial increase from 19.8% on day 1 to 31.3% on day 2 and peak- ing on day 3 before attenuation. A similar pattern was observed for itching and nausea (Table 2).\n-Maculopapular skin rash was reported (n = 49) on the following sites: limbs (87.8%), trunk\n(63.3%) and face (10.2%), with 38.8% of these patients reporting rash over the entire body. \n-None of the patients in this study noticed bullous skin lesions. \n-The disease seemed to be self- limiting within 7 days for 20% (9/45) of our viremic CHIKV infected cohort\n-From day 14 (median 15.0, 95% CI: 12.0–22.2) till day 90 (median 94.0, 95% CI: 79.7–\n114.8), a further decline was observed for all reported symptoms. Arthralgia was the most prominent clinical feature in this follow-up period (Fig 2)\n-Results frominterviews at D180 were available for 91.8% of the individuals enrolled in the\ntelephone survey (8 patients were lost to follow-up). \n-From the 90 patients who could be con- tacted around day 180 (median 187.0, 95% CI: 181.0–210.9), twenty (22.2%) perceived an incomplete recovery and reported residual arthralgia, with 25.0% of the patients in this cate- gory reporting continuous joint pain. \n-Persistent arthralgia was significantly more common in women (women 30.6% (19/62), men 3.7% (1/28), p = 0.004). \n-Older age was also a significant factor for incomplete recovery (42.5 vs 31.0 years, median, p = 0.045). At D90, none of the patients reported a relapse, however, at D180, 8.9% of the patients reported relapses\nCommunity-based surveillance\n-Between October 2014 and March 2015, a total of 4842 participants (1637, 1583 and 1622 in the three surveys respectively) from 1169 households (385, 392, and 392, respectively) in all 12 regions in Paramaribo were included.\n-The gender distribution of this sur-\nvey followed the general Surinamese population distribution (m/f ratio: 1.1 vs 1.0).\n-The limited number of participants in each of the twelve regions in Paramaribo did not allow for compari- sons per region\n-Suspected CHIKV was reported in 53.1% of the households, resulting in a cumulative incidence in the period July 2014 till March 2015 of 276 cases per 1000 persons. \n-The incidence was significantly higher for women than men (328 cases/1000 vs 226 cases/1000, p&amp;lt;0.0001). \n-The serological testing on the presence of CHIKV antibodies in a random subset of samples (n = 52) fromthe self-reported CHIKV positives revealed that 90.4% carried IgG antibodies, while 17.3% also displayed IgM antibodies. \n-This high percentage validates the value of self-reporting CHIKV infection. \n-The actual CHIKV cumulative incidence in the community-based surveillance by inference was 249 cases per 1000 persons\n-The investigation of the health care seeking behavior revealed that 79.5% of the CHIKV suspected participants sought medical care\n-We observed that CHIKV suspected women more frequently visited the physician (women 81.8% vs men 71.4%, p = 0.0098)\n-47.4% of the households reported use of insect repellent\n-In the first two surveys the use of insect repellent in households with self- reported CHIKV was significantly higher than households without CHIKV (survey 1: 52.1% vs 40.4%, p = 0.026; survey 2: 54.4% vs 41.3%, p = 0.010)\n-The combination of fever and severe arthralgia/arthritis in the clinically suspected sample pop-\nulation (68%RT-rPCR positive), demonstrated that with these cardinal symptoms, general prac- titioners in Suriname were able to correctly diagnose themajority of the patients during this CHIKV outbreak\n-The manifestation of arthralgia in the fingers was charac- teristic for viremic CHIKV infected patients, while CHIKV- patients hadmore frequent pain in the eyeball compared to viremic CHIKV infected patients, and less frequent arthralgia\n-In the clinical differentiation, the symptoms arthralgia and onset of rashmay therefore be good markers to differentiate Chikungunya fromother exanthematous diseases\n-The gathered detailed information about daily clinical symptoms of acute disease and\nchronic illness of viremic CHIKV infected outpatients in Suriname revealed that the most com- mon reported symptoms were abrupt onset of fever, arthralgia, asthenia and myalgia\n-The fre- quency of pain by location (ankles 54.3%, hands 48.9%, feet 47.8%, knees 40.2%) during acute CHIKV infection was lower than those reported by the TELECHIK cohort study [27] (ankles 74.9%, hands 75.7%, feet 73.1%, knees 67.6%) and the French soldiers cohort (ankles 68%, fin- gers and palms 76%, feet 68%, knees 58%) [28].\n-This finding is consistent with the presumed circulation of the Asian lineage in Suriname, which is less virulent than the ECSA strain circu- lating in the latter population-based studies in La Reunion [17].\n-The overall assigned score of pain intensity in other studies was generally high (i.e. NRS\nscore!7) [25] as was corroborated by our findings (score 8). \n-The intense joint pain caused walking difficulties in almost all our viremic CHIKV infected patients (92.1%), which is even\nhigher than during the outbreak in La Reunion (2005–2006), where 46.4% to 75.0% [21, 25]of the viremic and/or serologically-confirmed patients reported discomfort in performing daily activities such as walking\n-The presence of acute arthritis in 35.8% of our viremic CHIKV infected cohort is lower in comparison to the French soldiers cohort study from La Reunion with 44.8% reporting polyar- thritis [28], as could be expected from the Asian lineage. \n-Moreover, a study from India (Maha- rashtra State) even observed arthritis in 68.8% [31].\n-Symptoms improved gradually during the acute phase, except for skin rash and itching, consistent with previous reports [4, 32]\n-The presence of skin rash, in 37.9% of our patients, falls within the broad range that is reported worldwide (10% to 81%) [33, 34]\n-The general observations on maculopapular rash [35], mostly reported on limbs and trunk, rarely affecting the face and occasionally spreading over the entire body was corroborated by our findings\n-At day 7, fever receded for most patients, but asthenia and arthralgia were still reported by\nmore than 40% of the patients, in coherence with the study of Thiberville et al.[4].\n-Twenty percent of our cohort was symptom-free within 7 days after disease onset, which\nseems slightly more favorable than in La Reunion with a duration of symptoms&amp;lt;15 days for 23% of the cases [25].\n-The manifestation and the course of CHIKV symptoms are variable and depend on several\nfactors such as virus strain, age, gender, immune status [32, 36, 37] and possibly also on the genetic predisposition [38]\n-Earlier studies report that women aremore prone toCHIKV infection [31, 33, 40, 41], consis-\ntent with our results, probably because of greater home-based activities and different clothing behaviors enabling an increased accessibility formosquitoes\n-The inconsistency of sex as factor in exposure to viral infection across countries/communities may be related to different lifestyles and behaviors\n-The occurrence of Chikungunya viral infections in Suriname in all age groups substantiates\nthe general finding.\n-Persistent arthralgia was described in La Reunion and Italy in more than half of the Chikun- gunya patients in outpatients and hospitalized patients [21, 25, 46], while in our setting, arthralgia was observed in 22% of the patients six months after disease onset\n-In this cohort 93.7% of the symptomatic patients still complained about chronic pains 6 months after infection (our study: 22%). \n-This difference could be caused by the less pathological outcome of the Asian lineage presumably present in Suriname compared to the Indian Ocean strain [17]\n-Relapse was less common in Suriname than in the hospitalised-based study from Borgherini et al. (21%) [21]. \n-Moreover, in the population-based French soldier cohort, the more virulent ECSA strain caused a relapse in 58.7% of the patients [28]\n-We could therefore not relate viral load to symptomatology and severity of symp- toms\n-Clinical symptoms were only described for Chikungunya infections in patients consulting a physician in the initial stage of disease. \n-The described symptoms are therefore expected to be more severe than the general symptoms, since less severe or asymptomatic cases were not included\n-Symptomatic differences between viremic CHIKV infected and CHIKV- patients could be obscured, since symptoms of CHIKV- patients were characterized only in the acute phase\n-No serology was performed to differentiate between real negative CHIKV cases and potential CHIKV+ cases in a late stage with no detectable viremia\n-The high value of serologically confirmed CHIKV infections (90.4% IgG) in self-reported\ncases clearly demonstrated the acquired skill of the population to recognize and diagnose CHIKV infection\n-In the community surveillance, more women self-reported to be Chikungunya positive, underlining the observation among the laboratory confirmed CHIKV cases that women are more prone to CHIKV infection. \n-Moreover, also the health care seeking behavior was higher for women than men, corroborating the results of a general study on the utilization of health care services in the USA [51] and underlining the generally poor recovery observed in women\n-The sharp decline of CHIKV after week 40, coincided with the start of the governmental\ncampaign to eliminate mosquito breeding sites, which may have positively impacted the con- tainment of this outbreak. \n-These results thus support country actions to increase effectiveness of vector control and to raise population awareness","page":"1-18","title":"First Chikungunya Outbreak in Suriname; Clinical and Epidemiological Features","type":"article-journal","volume":"10"},"uris":["http://www.mendeley.com/documents/?uuid=c9157fc4-d721-41bb-8e04-f5a16e1c5601"]},{"id":"ITEM-5","itemData":{"DOI":"10.1016/j.jaut.2016.12.007","ISSN":"08968411","author":[{"dropping-particle":"","family":"Anaya","given":"Juan-Manuel","non-dropping-particle":"","parse-names":false,"suffix":""},{"dropping-particle":"","family":"Rodríguez","given":"Yhojan","non-dropping-particle":"","parse-names":false,"suffix":""},{"dropping-particle":"","family":"Monsalve","given":"Diana M.","non-dropping-particle":"","parse-names":false,"suffix":""},{"dropping-particle":"","family":"Vega","given":"Daniel","non-dropping-particle":"","parse-names":false,"suffix":""},{"dropping-particle":"","family":"Ojeda","given":"Ernesto","non-dropping-particle":"","parse-names":false,"suffix":""},{"dropping-particle":"","family":"González-Bravo","given":"Diana","non-dropping-particle":"","parse-names":false,"suffix":""},{"dropping-particle":"","family":"Rodríguez-Jiménez","given":"Mónica","non-dropping-particle":"","parse-names":false,"suffix":""},{"dropping-particle":"","family":"Pinto-Díaz","given":"Carlos A.","non-dropping-particle":"","parse-names":false,"suffix":""},{"dropping-particle":"","family":"Chaparro","given":"Pablo","non-dropping-particle":"","parse-names":false,"suffix":""},{"dropping-particle":"","family":"Gunturiz","given":"María L.","non-dropping-particle":"","parse-names":false,"suffix":""},{"dropping-particle":"","family":"Ansari","given":"Aftab A.","non-dropping-particle":"","parse-names":false,"suffix":""},{"dropping-particle":"","family":"Gershwin","given":"M. Eric","non-dropping-particle":"","parse-names":false,"suffix":""},{"dropping-particle":"","family":"Molano-González","given":"Nicolás","non-dropping-particle":"","parse-names":false,"suffix":""},{"dropping-particle":"","family":"Ramírez-Santana","given":"Carolina","non-dropping-particle":"","parse-names":false,"suffix":""},{"dropping-particle":"","family":"Acosta-Ampudia","given":"Yeny","non-dropping-particle":"","parse-names":false,"suffix":""}],"container-title":"Journal of Autoimmunity","id":"ITEM-5","issued":{"date-parts":[["2017","2"]]},"page":"123-138","title":"A comprehensive analysis and immunobiology of autoimmune neurological syndromes during the Zika virus outbreak in Cúcuta, Colombia","type":"article-journal","volume":"77"},"uris":["http://www.mendeley.com/documents/?uuid=114cec3e-4724-4f36-ab01-74ffa5ea8909"]},{"id":"ITEM-6","itemData":{"DOI":"10.1111/tmi.13147","ISSN":"13653156","abstract":"OBJECTIVE To estimate the age-specific incidence of symptomatic dengue and chikungunya in Colombia. METHOD A passive facility-based fever surveillance study was conducted among individuals with undifferentiated fever. Confirmatory diagnostics included serological and molecular tests in paired samples, and surveillance's underreporting was assessed using capture-recapture methods. RESULTS Of 839 febrile participants 686 completed the study. There were 33.2% (295/839) dengue infections (51% primary infections), and 35.9% (191/532) of negative dengue cases there were chikungunya cases. On average, dengue cases were younger (median = 18 years) than chikungunya cases (median = 25 years). Thrombocytopaenia and abdominal pain were the main dengue predictors, while presence of rash was the main predictor for chikungunya diagnosis. Underreporting of dengue was 31%; the estimated expansion factors indicate an underreporting rate of dengue cases of threefold for all cases and of almost sixfold for inpatients. CONCLUSIONS These findings highlight the ongoing coexistence of both arboviruses, a distinct clinical profile of each condition in the study area that could be used by clinicians to generate a differential diagnosis, and the presence of underreporting, mostly among hospitalised cases.","author":[{"dropping-particle":"","family":"Carabali","given":"Mabel","non-dropping-particle":"","parse-names":false,"suffix":""},{"dropping-particle":"","family":"Lim","given":"Jacqueline K.","non-dropping-particle":"","parse-names":false,"suffix":""},{"dropping-particle":"","family":"Palencia","given":"Diana C.","non-dropping-particle":"","parse-names":false,"suffix":""},{"dropping-particle":"","family":"Lozano-Parra","given":"Anyela","non-dropping-particle":"","parse-names":false,"suffix":""},{"dropping-particle":"","family":"Gelvez","given":"Rosa Margarita","non-dropping-particle":"","parse-names":false,"suffix":""},{"dropping-particle":"","family":"Lee","given":"Kang Sung","non-dropping-particle":"","parse-names":false,"suffix":""},{"dropping-particle":"","family":"Florez","given":"Janeth P.","non-dropping-particle":"","parse-names":false,"suffix":""},{"dropping-particle":"","family":"Herrera","given":"Victor Mauricio","non-dropping-particle":"","parse-names":false,"suffix":""},{"dropping-particle":"","family":"Kaufman","given":"Jay S.","non-dropping-particle":"","parse-names":false,"suffix":""},{"dropping-particle":"","family":"Rojas","given":"Elsa M.","non-dropping-particle":"","parse-names":false,"suffix":""},{"dropping-particle":"","family":"Villar","given":"Luis Angel","non-dropping-particle":"","parse-names":false,"suffix":""}],"container-title":"Tropical Medicine and International Health","id":"ITEM-6","issue":"11","issued":{"date-parts":[["2018"]]},"page":"1231-1241","title":"Burden of dengue among febrile patients at the time of chikungunya introduction in Piedecuesta, Colombia","type":"article-journal","volume":"23"},"uris":["http://www.mendeley.com/documents/?uuid=f678ae22-dcce-4d51-8828-58c3b74f4c1d"]},{"id":"ITEM-7","itemData":{"DOI":"10.1186/s13104-018-3290-0","ISSN":"1756-0500","author":[{"dropping-particle":"","family":"Sánchez-Carbonel","given":"José","non-dropping-particle":"","parse-names":false,"suffix":""},{"dropping-particle":"","family":"Tantaléan-Yépez","given":"Derek","non-dropping-particle":"","parse-names":false,"suffix":""},{"dropping-particle":"","family":"Aguilar-Luis","given":"Miguel Angel","non-dropping-particle":"","parse-names":false,"suffix":""},{"dropping-particle":"","family":"Silva-Caso","given":"Wilmer","non-dropping-particle":"","parse-names":false,"suffix":""},{"dropping-particle":"","family":"Weilg","given":"Pablo","non-dropping-particle":"","parse-names":false,"suffix":""},{"dropping-particle":"","family":"Vásquez-Achaya","given":"Fernando","non-dropping-particle":"","parse-names":false,"suffix":""},{"dropping-particle":"","family":"Costa","given":"Luis","non-dropping-particle":"","parse-names":false,"suffix":""},{"dropping-particle":"","family":"Martins-Luna","given":"Johanna","non-dropping-particle":"","parse-names":false,"suffix":""},{"dropping-particle":"","family":"Sandoval","given":"Isabel","non-dropping-particle":"","parse-names":false,"suffix":""},{"dropping-particle":"","family":"Valle-Mendoza","given":"Juana","non-dropping-particle":"del","parse-names":false,"suffix":""}],"container-title":"BMC Research Notes","id":"ITEM-7","issue":"1","issued":{"date-parts":[["2018","12","14"]]},"page":"175","publisher":"BioMed Central","title":"Identification of infection by Chikungunya, Zika, and Dengue in an area of the Peruvian coast. Molecular diagnosis and clinical characteristics","type":"article-journal","volume":"11"},"uris":["http://www.mendeley.com/documents/?uuid=3ca8ad1e-d95a-4870-b026-adb8b20e0058"]}],"mendeley":{"formattedCitation":"&lt;sup&gt;4,6,10,11,17,18,20&lt;/sup&gt;","plainTextFormattedCitation":"4,6,10,11,17,18,20","previouslyFormattedCitation":"[15,16,18,21,23,27,28]"},"properties":{"noteIndex":0},"schema":"https://github.com/citation-style-language/schema/raw/master/csl-citation.json"}</w:instrText>
            </w:r>
            <w:r w:rsidRPr="000A6CBE">
              <w:rPr>
                <w:rFonts w:ascii="Times New Roman" w:hAnsi="Times New Roman"/>
                <w:sz w:val="16"/>
                <w:szCs w:val="16"/>
                <w:lang w:val="en-GB"/>
              </w:rPr>
              <w:fldChar w:fldCharType="separate"/>
            </w:r>
            <w:r w:rsidR="00B77BE7" w:rsidRPr="00B77BE7">
              <w:rPr>
                <w:rFonts w:ascii="Times New Roman" w:hAnsi="Times New Roman"/>
                <w:noProof/>
                <w:sz w:val="16"/>
                <w:szCs w:val="16"/>
                <w:vertAlign w:val="superscript"/>
                <w:lang w:val="en-GB"/>
              </w:rPr>
              <w:t>4,6,10,11,17,18,20</w:t>
            </w:r>
            <w:r w:rsidRPr="000A6CBE">
              <w:rPr>
                <w:rFonts w:ascii="Times New Roman" w:hAnsi="Times New Roman"/>
                <w:sz w:val="16"/>
                <w:szCs w:val="16"/>
                <w:lang w:val="en-GB"/>
              </w:rPr>
              <w:fldChar w:fldCharType="end"/>
            </w:r>
          </w:p>
        </w:tc>
      </w:tr>
      <w:tr w:rsidR="00A8610A" w:rsidRPr="000A6CBE" w14:paraId="08A5779D" w14:textId="77777777" w:rsidTr="005706DB">
        <w:trPr>
          <w:trHeight w:val="60"/>
        </w:trPr>
        <w:tc>
          <w:tcPr>
            <w:cnfStyle w:val="001000000000" w:firstRow="0" w:lastRow="0" w:firstColumn="1" w:lastColumn="0" w:oddVBand="0" w:evenVBand="0" w:oddHBand="0" w:evenHBand="0" w:firstRowFirstColumn="0" w:firstRowLastColumn="0" w:lastRowFirstColumn="0" w:lastRowLastColumn="0"/>
            <w:tcW w:w="1152" w:type="pct"/>
            <w:tcBorders>
              <w:top w:val="nil"/>
              <w:left w:val="nil"/>
              <w:bottom w:val="nil"/>
              <w:right w:val="nil"/>
            </w:tcBorders>
            <w:shd w:val="clear" w:color="auto" w:fill="auto"/>
            <w:vAlign w:val="center"/>
          </w:tcPr>
          <w:p w14:paraId="6C19531B" w14:textId="77777777" w:rsidR="00A8610A" w:rsidRPr="000A6CBE" w:rsidRDefault="00A8610A" w:rsidP="005706DB">
            <w:pPr>
              <w:pStyle w:val="MDPI42tablebody"/>
              <w:spacing w:line="480" w:lineRule="auto"/>
              <w:jc w:val="left"/>
              <w:rPr>
                <w:rFonts w:ascii="Times New Roman" w:hAnsi="Times New Roman"/>
                <w:bCs w:val="0"/>
                <w:sz w:val="22"/>
                <w:szCs w:val="22"/>
                <w:lang w:val="en-GB"/>
              </w:rPr>
            </w:pPr>
            <w:r w:rsidRPr="000A6CBE">
              <w:rPr>
                <w:rFonts w:ascii="Times New Roman" w:hAnsi="Times New Roman"/>
                <w:bCs w:val="0"/>
                <w:sz w:val="22"/>
                <w:szCs w:val="22"/>
                <w:lang w:val="en-GB"/>
              </w:rPr>
              <w:t>Arthralgia</w:t>
            </w:r>
          </w:p>
        </w:tc>
        <w:tc>
          <w:tcPr>
            <w:tcW w:w="894" w:type="pct"/>
            <w:tcBorders>
              <w:top w:val="nil"/>
              <w:left w:val="nil"/>
              <w:bottom w:val="nil"/>
              <w:right w:val="nil"/>
            </w:tcBorders>
            <w:shd w:val="clear" w:color="auto" w:fill="auto"/>
            <w:vAlign w:val="center"/>
          </w:tcPr>
          <w:p w14:paraId="229617AA" w14:textId="77777777" w:rsidR="00A8610A" w:rsidRPr="000A6CBE" w:rsidRDefault="00A8610A" w:rsidP="005706DB">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63.79</w:t>
            </w:r>
          </w:p>
        </w:tc>
        <w:tc>
          <w:tcPr>
            <w:tcW w:w="909" w:type="pct"/>
            <w:tcBorders>
              <w:top w:val="nil"/>
              <w:left w:val="nil"/>
              <w:bottom w:val="nil"/>
              <w:right w:val="nil"/>
            </w:tcBorders>
            <w:shd w:val="clear" w:color="auto" w:fill="auto"/>
            <w:vAlign w:val="center"/>
          </w:tcPr>
          <w:p w14:paraId="73169B1D" w14:textId="77777777" w:rsidR="00A8610A" w:rsidRPr="000A6CBE" w:rsidRDefault="00A8610A" w:rsidP="005706DB">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87.14</w:t>
            </w:r>
          </w:p>
        </w:tc>
        <w:tc>
          <w:tcPr>
            <w:tcW w:w="909" w:type="pct"/>
            <w:tcBorders>
              <w:top w:val="nil"/>
              <w:left w:val="nil"/>
              <w:bottom w:val="nil"/>
              <w:right w:val="nil"/>
            </w:tcBorders>
            <w:shd w:val="clear" w:color="auto" w:fill="auto"/>
            <w:vAlign w:val="center"/>
          </w:tcPr>
          <w:p w14:paraId="454996E1" w14:textId="77777777" w:rsidR="00A8610A" w:rsidRPr="000A6CBE" w:rsidRDefault="00A8610A" w:rsidP="005706DB">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61.55</w:t>
            </w:r>
          </w:p>
        </w:tc>
        <w:tc>
          <w:tcPr>
            <w:tcW w:w="1136" w:type="pct"/>
            <w:tcBorders>
              <w:top w:val="nil"/>
              <w:left w:val="nil"/>
              <w:bottom w:val="nil"/>
              <w:right w:val="nil"/>
            </w:tcBorders>
            <w:shd w:val="clear" w:color="auto" w:fill="auto"/>
            <w:vAlign w:val="center"/>
          </w:tcPr>
          <w:p w14:paraId="332E0C95" w14:textId="5E3553EF" w:rsidR="00A8610A" w:rsidRPr="000A6CBE" w:rsidRDefault="00A8610A" w:rsidP="005706DB">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rPr>
            </w:pPr>
            <w:r w:rsidRPr="000A6CBE">
              <w:rPr>
                <w:rFonts w:ascii="Times New Roman" w:hAnsi="Times New Roman"/>
                <w:sz w:val="16"/>
                <w:szCs w:val="16"/>
                <w:lang w:val="en-GB"/>
              </w:rPr>
              <w:fldChar w:fldCharType="begin" w:fldLock="1"/>
            </w:r>
            <w:r w:rsidR="00B77BE7">
              <w:rPr>
                <w:rFonts w:ascii="Times New Roman" w:hAnsi="Times New Roman"/>
                <w:sz w:val="16"/>
                <w:szCs w:val="16"/>
                <w:lang w:val="en-GB"/>
              </w:rPr>
              <w:instrText>ADDIN CSL_CITATION {"citationItems":[{"id":"ITEM-1","itemData":{"DOI":"10.1136/pgmj.2007.066746","ISSN":"00325473","abstract":"OBJECTIVES: To compare the clinical and laboratory features of confirmed cases of Chikungunya and Dengue fever; to validate the clinical diagnosis based on serology. METHODS: Cases with a clinical diagnosis of Chikungunya and Dengue fever were recruited for seroconfirmation during a concurrent epidemic in 2006-07, at the General Hospital, Peradeniya, Sri Lanka. RESULTS: Of 54 patients with fever, serology confirmed 21 with Chikungunya infection, 20 with Dengue infection, and three co-infections, with sensitivity of the clinical diagnosis of 92% for Chikungunya fever and 95% for Dengue fever. The mean age of patients with Chikungunya fever was 45 years (range 21-74 years), and patients with Dengue fever was 30 years (range 15-63 years) (p = 0.005). Sixteen (70%) of Chikungunya fever patients were females, while 15 (71%) of those with Dengue fever were males (p = 0.007). Arthralgia was common to both groups (p = 0.155), while headache and a bleeding tendency were observed more in patients with Dengue fever. Twelve (57%) Chikungunya cases had acute arthritis compared with none in the Dengue group (p = 0.001), lasting mean 6 days (range 1-14 days). They developed chronic arthritic disability (range 1-6 months). Leucopenia was common to both Chikungunya and Dengue fever patients. However, thrombocytopenia was more pronounced in the Dengue patients (mean (SD) platelet count 75 (34)x10(9)/l) than in the Chikungunya patients (117 (70)x10(9)/l) (p = 0.001). In the Chikungunya group there was a positive correlation between duration of the illness and the platelet count (r = 0.181, p = 0.194), but the Dengue group showed a negative correlation (r = -0.309, p&lt;0.001). CONCLUSION: Most of the clinical and laboratory features of patients with Chikungunya and Dengue fever are similar. Arthritis is the pathognomonic sign in patients with Chikungunya fever.","author":[{"dropping-particle":"","family":"Kularatne","given":"S. A.M.","non-dropping-particle":"","parse-names":false,"suffix":""},{"dropping-particle":"","family":"Gihan","given":"M. C.","non-dropping-particle":"","parse-names":false,"suffix":""},{"dropping-particle":"","family":"Weerasinghe","given":"S. C.","non-dropping-particle":"","parse-names":false,"suffix":""},{"dropping-particle":"","family":"Gunasena","given":"S.","non-dropping-particle":"","parse-names":false,"suffix":""}],"container-title":"Postgraduate Medical Journal","id":"ITEM-1","issue":"1005","issued":{"date-parts":[["2009"]]},"page":"342-346","title":"Concurrent outbreaks of Chikungunya and Dengue fever in Kandy, Sri Lanka, 2006-07: A comparative analysis of clinical and laboratory features","type":"article-journal","volume":"85"},"uris":["http://www.mendeley.com/documents/?uuid=fb8a5392-fef1-4ffe-85ab-4d517791fff6"]},{"id":"ITEM-2","itemData":{"DOI":"10.1111/j.1365-3156.2010.02485.x","ISBN":"1365-3156 (Electronic)\\r1360-2276 (Linking)","ISSN":"13602276","PMID":"20214759","abstract":"BACKGROUND: To record and assess the clinical features of chikungunya fever (CHIKF), with a view to enable diagnosis based on clinical criteria rather than costly laboratory procedures in field conditions.\\n\\nMETHODS: As part of a cross-sectional serologic survey conducted in Mayotte after a massive chikungunya outbreak in 2006, we collected data on clinical features of chikungunya infection and assessed the performance and accuracy of clinical case definition criteria combining different symptoms.\\n\\nRESULTS: Of 1154 participants included, 440 (38.1%) had chikungunya-specific IgM or IgG antibodies by enzyme-linked immunosorbent assay (ELISA). Of symptomatic participants, 318 (72.3%) had confirmed chikungunya, the dominant symptoms reported were incapacitating polyarthralgia (98.7%), myalgia (93.1%), backache (86%), fever of abrupt onset (85%) and headache (81.4%). There was a strong linear association between symptomatic infection and age (chi(2) for trend = 9.85, P &lt; 0.001). Only 52% of persons with presumptive chikungunya sought medical advice, principally at public primary health care facilities. The association of fever and polyarthralgia had a sensitivity of 84% (95% CI: 79-87) and a specificity of 89% (95% CI: 86-91). This association allowed to classify correctly 87% (95% CI: 85-89) of individuals with serologically confirmed chikungunya.\\n\\nCONCLUSIONS: Our results suggest that the pair fever and incapacitating polyarthralgia is an accurate and reliable tool for identifying presumptive CHIKF cases in the field. These criteria provide a useful evidence base to support operational syndromic surveillance in laboratory-confirmed chikungunya epidemic settings.","author":[{"dropping-particle":"","family":"Sissoko","given":"Daouda","non-dropping-particle":"","parse-names":false,"suffix":""},{"dropping-particle":"","family":"Ezzedine","given":"Khaled","non-dropping-particle":"","parse-names":false,"suffix":""},{"dropping-particle":"","family":"Moendandzé","given":"Amrat","non-dropping-particle":"","parse-names":false,"suffix":""},{"dropping-particle":"","family":"Giry","given":"Claude","non-dropping-particle":"","parse-names":false,"suffix":""},{"dropping-particle":"","family":"Renault","given":"Philippe","non-dropping-particle":"","parse-names":false,"suffix":""},{"dropping-particle":"","family":"Malvy","given":"Denis","non-dropping-particle":"","parse-names":false,"suffix":""}],"container-title":"Tropical Medicine and International Health","id":"ITEM-2","issue":"5","issued":{"date-parts":[["2010"]]},"note":"-Prompt identification of outbreaks and immediate implementation of appropriate interventions are thus essential for effective control.\n-To this end, the identification of valid case definitions for surveillance systems that will identify accurately the majority of individuals with CHIKF is essential\n-In routine practice in countries with adequate resources, a laboratory diagnosis would be required to assign a confirmed diagnosis of infection in patients with suspected CHIKF. \n-However, in numerous tropical or subtropical countries with middle or low income, CHIKF diagnosis is more challenging (Petti et al. 2006). \n-First, access to laboratory testing is extremely restricted, particularly at the periphery of the health care system. \n-Secondly, in the context of an outbreak, sufficient time or resources for compulsory laboratory confirmation would not be avail- able. \n-Thus validated, simple and practical diagnostic alternatives are needed; in particular, an accurate clinical case definition that may contribute to the successful surveillance during a CHIKF outbreak. \n-To address this issue, we examined the spectrum of clinical features of CHIKF and assessed the performance indicators and accuracy of different criteria for operational case definition in the setting of a community household serologic survey performed after an outbreak of CHIKF in Mayotte\n-Mayotte is a French-administrated territory located in the Comoros archipelago\n-Chikungunya virus (CHIKV) was detected in Mayotte for the first time in April 2005 and a massive outbreak developed in 2006 (Sissoko et al. 2008a)\n-To evaluate the seroprevalence of CHIKV exposure after the epidemic, a household-based cross-sectional serologic survey was performed within 9 months of the peak of the epidemic between November and December 2006\n-A target sample size of at least 850 individuals was determined, assuming a prevalence rate of 25%, a type I error of 0.05, a precision of 5% and a design effect of 3.0, to take into account the cluster sampling design.\n-In a first step, 40 of the 400 clusters provided by the 2002 census blocks were randomly sampled proportionally to popula- tion size. \n-In a second step, 7–12 households (defined as a group of individuals sleeping or eating together) were selected within each cluster using a stereotyped walk from a randomly selected start point.\n-Finally, in each selected household, all adults (aged 15 years and older) and one individual aged &amp;lt;15 years were invited to participate in the survey.\n-All participants completed a face-to-face interview\n-A structured, pre-coded and pre-tested questionnaire was administered by trained interviewers to collect demo- graphic (age, gender) and clinical features of any acute febrile illness consistent with presumptive CHIKF during the epidemic period\n-If a participant with a such clinical features presumptive of CHIKF responded ‘No’or‘I don’t know’ to the question ‘Have you ever had an acute febrile illness between February 1, 2005 and the date of interview?’ were considered as having no episode of acute febrile illness\n-All patients reporting an acute algo-eruptive episode were considered as symptomatic (presumptive diagnosis of CHIKF) and those who did not were considered asymptomatic.\n-Laboratory testing for CHIKV-Antibodies (Ab) was per- formed\n-All serum samples were tested for specific anti-CHIKV immuno- globulin M (IgM) antibodies by IgM-capture enzyme- linked immunosorbent assay (MAC-ELISA) and IgG antibodies by ELISA\n-The IgM and IgG ELISA assays used presented a sensitivity of 96.9% and 95.4% and a specificity of 98.3% and 100%, respectively (Litzba et al. 2008).\n-Each participant was classified as symptomatic or asymp- tomatic and as seropositive or seronegative on the basis of the criteria described previously\n-A symptomatic CHIK patient was an individual with a positive CHIKV-Ab status and with presumptive CHIKF fever considered as true positive (TP). \n-A symptomatic non-CHIK patient was an individual with a negative CHIKV-Ab status with a presumptive CHIKF fever considered as false positive (FP). \n-An asymp- tomatic CHIK was an individual with a positive CHIKV- Ab status without presumptive CHIKF considered as false negative (FN)\n-An asymptomatic non-CHIK patient was an individual with negative CHIKV-Ab status without presumptive CHIKF considered as true negative (TN).\n-Demographic characteristics and clinical features were compared between individuals with Lab-CHIKV-Ab-posi- tive result and negative result\n-Univariate comparison was performed for continuous variables using the unpaired Student’s t-test and for categorical data using the v2 or Fisher exact test\n-All reported signs or symptoms are presented descrip-tively. \n-The most frequently reported symptoms were paired to evaluate the most pertinent combinations of symptoms for diagnosis. \n-The performance of each different clinical case definition (pairs of symptoms) was compared in regard to Lab-CHIKV-Ab seropositivity status. \n-Performance indicators were estimated taking into account TP, TN, FP, FN results. \n-Sensitivity was calculated as TP⁄ (TP + FN), specificity as TN⁄(TN + FP), positive predictive value as TP⁄ (TP + FP) and negative predictive value as TN⁄(FN + TN) (Jaeschke et al. 1994; Greenhalgh 1997)\n-Concurrently, likelihood ratio (LR) and accuracy were computed for each case definition. Positive LR (PLR) for presence of a case definition pattern was computed as [(Sensitivity) ⁄ (1 ) Specificity)]; negative LR (NLR) for the absence of a case definition pattern was calculated as [(1 ) Sensitivity) ⁄ (Specificity)]\n-Accuracy was defined as the proportion of all combinations that were consistent with a correct result according to CHIKV serological status.\n-This latter indicator was calculated as the ratio of (TP + TN) with respect to the number of serological tests performed. \n-All estimates are presented with their 95% confidence intervals (CI).\n-A total of 418 households were surveyed, including 1952 eligible individuals\n-Of these, 1154 participants were recruited after three household visits and consented to be interviewed and to provide a serum sample\n-Of these, 499 (43.2%) were men and 655 were women (56.8%). \n-The mean and median ages were 27.2 and 24.0 years, respec- tively.\n-Participants with lab- confirmed and lab-unconfirmed CHIKV-Ab did not differ significantly with respect to age.\n-A group of 425 individuals (36.8%) reported having an acute febrile illness during the epidemic period compatible with a presumptive diagnosis of CHIKV (symptomatic group); 440 (38.1%) were seropositive for CHIKV-Ab.\n-Of the 440 individuals who were seropositive, 318 (72.3%) were symptomatic compared to 107 of the 714 (15%) seronegative participants (P &amp;lt;0Æ0001).\n-In contrast, 122 of 440 (27.7%) CHIKV-Ab-positive participants were asymptomatic (Table 1).\n-The mean declared duration of initial joint pain was 1.8 weeks (median: 1; range: 1–24 weeks). \n-A complete recovery was reported by 260 (82%) members of this group, whereas 58 (18%) reported either relapse or persistence of polyarthralgia.\n-The clinical symptoms most frequently recalled were incapacitating polyarthralgia (98.7%), myalgia (93.1%), backache (86%), fever of abrupt onset (85%) and headache (81.4%) (Table 2). \n-Other declared manifesta- tions were retro-orbital pain (47.2%), rash (29.9%) and vomiting (25.1%).\n-Among the 107 individuals who declared symptoms compatible with presumptive CHIKF diagnosis and without confirmed infection, incapacitating polyarthralgia (96.3%), myalgia (92.5%) and fever (90.7%) were also the most frequently reported symptoms\n-However, symptoms were generally more frequently reported in positive Lab-CHIKV-Ab subjects than in negative Lab-CHIKV-Ab subjects.\n-Among infected individuals, there was a strong positive association between reporting of symptoms and with age (v2 for trend = 9.85, P &amp;lt;0Æ001) (Figure 1).\n-Being aged 25 years or older was a significant predictor of symptom- atic infection [crude odds ratio, 2Æ14 (95% CI: 1Æ39–3Æ29)].\n-Different pairs of declared clinical symptoms were chosen in function of report frequency. \n-Fever was considered as an invariant sign and paired with one of the four other most frequent partner symptoms. \n-Four clinical patterns were thus retained, namely fever associated with either poly- arthralgia, lombalgia, myalgia or headache.\n-These pairs were tested for association with CHIKV seropositivity\n-Performance indicators for the different pairs of clinical symptoms are presented in Table 4\n-The pair ‘fever and polyarthralgia’ provided the stron-gest diagnostic accuracy, with the highest sensitivity (84%; 95% CI: 79%–87%) and comparable specificity (89%; 95% CI: 86%–91%) to the other combinations, except for the combination of fever with backache, which was more specific (91%; 95% CI: 89%–93%)\n-Adding another symptom to this pair decreased diagnostic accuracy.\n-The greatest diag- nostic accuracy (high PLR and low NLR) was obtained for the pair fever and polyarthralgia (PLR = 7.5, 95% CI: 9.2– 9.2; NLR = 0.18, 95% CI: 0.14–0.24). \n-This symptom combination classified 87% (95% CI: 85%–89%) of subjects accurately with respect to serology. \n-Performance indicators were comparable between children &amp;lt;15 years and adults (data not shown)\n-In this large and well-defined community-based serological survey, we found that the most commonly declared symptoms in individuals seropositive for CHIKV-Ab dur- ing the 2005–2006-outbreak in Mayotte were fever of abrupt onset, headache, incapacitating polyarthralgia, myalgia and lombalgia\n-This study also highlights the proportion of asymp-tomatic serologically confirmed CHIKV infection, which was estimated approximately at 28% and may be as high as 37% in children (&amp;lt;15 years of age) and 33% in young adults (&amp;lt;25 years).\n-This proportion of asymptomatic infection of around one quarter is consistent with that reported previously in the Philippines (Retuya et al. 1998).\n-However, it differs from the reported rates of asymptomatic infections reported in Reunion Island, which were 16.7% in the general population and only 3.2% in French Caucasian policemen (Gerardin et al. 2008; Queyriaux et al. 2008). \n-These discrepancies may be in part related to the fact that the survey in French Caucasian policemen included much older individuals than in our population (median age 40 years vs. 24 years)\n-A linear relationship between age at the time of CHIKV infection and the probability of having symptomatic-disease was observed, and this is the first such report of an association between symptomatic expression of CHIK and age.\n-The seroprevalence of CHIKV was quite similar between young adults (&amp;lt;25 years old) and other age groups, but symptomatic expression of infection was significantly lower in the younger age group\n-Importantly, only a minority of these infections were notified to public health authorities, consistent with previous observations (Sissoko et al. 2008a)\n-These find- ings illustrate the limits of monitoring uniquely such major arboviral outbreaks by laboratory and practice-based surveillance systems (Sanders et al. 1998).\n-Our results support that the pair incapacitating polyarthralgia and fever of abrupt onset is an accurate and reliable tool for the diagnosis of CHIKF in the field\n-Nevertheless, when interpreting these findings, it remains important to keep in mind that other infections may give similar clinical signs and thus, respond to the definition of presumptive CHIKF\n-This study presents certain limitations. First, interviews were conducted several months after the outbreak and recall bias could have influenced self-reported clinical information.\n-Secondly, the presence of anti-CHIKV IgG antibodies could be linked to previous exposure. \n-However, to the best of our knowledge, CHIKV infection was never identified in Mayotte before 2005. \n-Moreover, no other Semliki Forest antigenic serocomplex alphavirus has been identified in Mayotte, ruling out cross-reactivity of serological testing\n-In the context of massive CHIKF outbreaks, the majority of presumptive patients may be identified accurately by standardised clinical criteria. \n-These provide a useful evidence base to support the development and the imple- mentation of syndromic surveillance in the community and the evaluation of patients consulting in a range of health care settings where diagnostic facilities may be limited","page":"600-607","title":"Field evaluation of clinical features during chikungunya outbreak in Mayotte, 2005-2006","type":"article-journal","volume":"15"},"uris":["http://www.mendeley.com/documents/?uuid=a586ef23-4386-4361-be64-b2fda55c0ff9"]},{"id":"ITEM-3","itemData":{"DOI":"10.1371/journal.pntd.0001786","ISBN":"1935-2735 (Electronic)\\r1935-2727 (Linking)","ISSN":"19352727","PMID":"23029573","abstract":"BACKGROUND: Dengue and chikungunya are co-circulating vector-borne diseases with substantial overlap in clinical presentations. It is important to differentiate between them during first presentation as their management, especially for dengue hemorrhagic fever (DHF), is different. This study compares their clinical presentation in Singapore adults to derive predictors to assist doctors in diagnostic decision-making.\\n\\nMETHODS: We compared 117 patients with chikungunya infection diagnosed with reverse transcription-polymerase chain reaction (RT-PCR) with 917 dengue RT-PCR-positive adult patients (including 55 with DHF). We compared dengue fever (DF), DHF, and chikungunya infections by evaluating clinical characteristics of dengue and chikungunya; developing classification tools via multivariate logistic regression models and classification trees of disease etiology using clinical and laboratory factors; and assessing the time course of several clinical variables.\\n\\nFINDINGS: At first presentation to hospital, significantly more chikungunya patients had myalgia or arthralgia, and fewer had a sore throat, cough (for DF), nausea, vomiting, diarrhea, abdominal pain, anorexia or tachycardia than DF or DHF patients. From the decision trees, platelets &lt;118 × 10(9)/L was the only distinguishing feature for DF versus chikungunya with an overall correct classification of 89%. For DHF versus chikungunya using platelets &lt;100 × 10(9)/L and the presence of bleeding, the overall correct classification was 98%. The time course analysis supported platelet count as the key distinguishing variable.\\n\\nINTERPRETATION: There is substantial overlap in clinical presentation between dengue and chikungunya infections, but simple clinical and laboratory variables can predict these infections at presentation for appropriate management.","author":[{"dropping-particle":"","family":"Lee","given":"Vernon J.","non-dropping-particle":"","parse-names":false,"suffix":""},{"dropping-particle":"","family":"Chow","given":"Angela","non-dropping-particle":"","parse-names":false,"suffix":""},{"dropping-particle":"","family":"Zheng","given":"Xiaohui","non-dropping-particle":"","parse-names":false,"suffix":""},{"dropping-particle":"","family":"Carrasco","given":"Luis R.","non-dropping-particle":"","parse-names":false,"suffix":""},{"dropping-particle":"","family":"Cook","given":"Alex R.","non-dropping-particle":"","parse-names":false,"suffix":""},{"dropping-particle":"","family":"Lye","given":"David C.","non-dropping-particle":"","parse-names":false,"suffix":""},{"dropping-particle":"","family":"Ng","given":"Lee Ching","non-dropping-particle":"","parse-names":false,"suffix":""},{"dropping-particle":"","family":"Leo","given":"Yee Sin","non-dropping-particle":"","parse-names":false,"suffix":""}],"container-title":"PLoS Neglected Tropical Diseases","id":"ITEM-3","issue":"9","issued":{"date-parts":[["2012"]]},"title":"Simple Clinical and Laboratory Predictors of Chikungunya versus Dengue Infections in Adults","type":"article-journal","volume":"6"},"uris":["http://www.mendeley.com/documents/?uuid=d56e9c63-dcee-48c7-b527-12366297dfd9"]},{"id":"ITEM-4","itemData":{"DOI":"10.4269/ajtmh.2012.11-0704","ISSN":"0002-9637","abstract":"Chikungunya virus (CHIKV) and dengue virus (DENV) are circulating individually in the state of West Bengal, India. However, after 1965 the dual-infection caused by both viruses had not been recorded until 2010. In 2010, an investigation of the febrile cases was carried out to confirm the involvement of both viruses simultaneously. A total of 550 blood samples were tested for the detection of immunoglobulin M (IgM) antibody against both CHIKV and DENV. Serology by the enzyme-linked immunosorbent assay method confirmed that 131 (23.8%) and 104 (18.9%) patients had IgM antibody against CHIKV and DENV, respectively, whereas 68 (12.4%) had IgM antibodies against both CHIKV and DENV. Fever, joint pain, rashes, headache, myalgia, and nausea/vomiting are the common features in the case of both monotypic and dual-infection. Severe arthralgia and swelling of joints were common only in CHIKV-positive cases and abdominal pain was mainly associated with DENV infection. Diarrhea was reported only by the dual-infected patients (16.2%).","author":[{"dropping-particle":"","family":"Taraphdar","given":"Debjani","non-dropping-particle":"","parse-names":false,"suffix":""},{"dropping-particle":"","family":"Sarkar","given":"Arindam","non-dropping-particle":"","parse-names":false,"suffix":""},{"dropping-particle":"","family":"Mukhopadhyay","given":"Bansi B.","non-dropping-particle":"","parse-names":false,"suffix":""},{"dropping-particle":"","family":"Chatterjee","given":"Shyamalendu","non-dropping-particle":"","parse-names":false,"suffix":""}],"container-title":"The American Journal of Tropical Medicine and Hygiene","id":"ITEM-4","issue":"4","issued":{"date-parts":[["2012","4","1"]]},"page":"720-723","title":"A Comparative Study of Clinical Features between Monotypic and Dual Infection Cases with Chikungunya Virus and Dengue Virus in West Bengal, India","type":"article-journal","volume":"86"},"uris":["http://www.mendeley.com/documents/?uuid=a8d76074-d682-43bf-8641-042e032577f8"]},{"id":"ITEM-5","itemData":{"DOI":"10.1016/j.jcv.2012.10.019","ISBN":"1873-5967 (Electronic)\\r1386-6532 (Linking)","ISSN":"13866532","PMID":"23201456","abstract":"Background: Chikungunya virus (CHIKV) and dengue virus (DENV) co-circulate in areas endemic with the Aedes mosquito vectors. Both viruses cause similar illnesses which may be difficult to distinguish clinically. CHIKV is also associated with persistent arthralgia. Objectives: To compare and describe factors which differentiate between DENV and CHIKV infections on presentation; and to describe predictors of persistent arthralgia in CHIKV patients. Study design: Patients aged &gt;14 years diagnosed with acute CHIKV and DENV infections in Kuala Lumpur, Malaysia were retrospectively identified. Clinical and laboratory data were obtained from medical records, and compared. CHIKV patients were telephoned 15-24 months later and interviewed about persistent symptoms. Logistic regression analysis was performed. Results: A total of 53 CHIKV and 113 DENV patients were included. CHIKV patients were older and more likely to be female. CHIKV was independently associated with arthralgia and rash, while DENV was associated with myalgia, raised aspartate transaminase, and leucopaenia. Forty CHIKV patients were followed up, with a median duration of self-reported arthralgia of 3 months (range, 0-24 months). Eighteen (45%) had persistent arthralgia beyond 4 months, for which age &gt;40 years was an independent predictor. At 1 year, 9 (22.5%) patients had arthralgia. Conclusion: In Kuala Lumpur, selected clinical and laboratory predictors help to distinguish between DENV and CHIKV infections. Persistent arthralgia was a frequent sequel of CHIKV infection in this cohort. ?? 2012 Elsevier B.V..","author":[{"dropping-particle":"","family":"Mohd Zim","given":"M.A.","non-dropping-particle":"","parse-names":false,"suffix":""},{"dropping-particle":"","family":"Sam","given":"I.-C.","non-dropping-particle":"","parse-names":false,"suffix":""},{"dropping-particle":"","family":"Omar","given":"S.F. Syed","non-dropping-particle":"","parse-names":false,"suffix":""},{"dropping-particle":"","family":"Chan","given":"Y.F.","non-dropping-particle":"","parse-names":false,"suffix":""},{"dropping-particle":"","family":"AbuBakar","given":"S.","non-dropping-particle":"","parse-names":false,"suffix":""},{"dropping-particle":"","family":"Kamarulzaman","given":"A.","non-dropping-particle":"","parse-names":false,"suffix":""}],"container-title":"Journal of Clinical Virology","id":"ITEM-5","issue":"2","issued":{"date-parts":[["2013","2"]]},"note":"-Both CHIKV and DENV are transmitted by the mosquito vectors Aedes aegypti and Ae. albopictus. \n-Both diseases cause similar presentations, with fever, myalgia, headache, arthralgia, and rash. \n-Both viruses potentially co-circulate in the same Aedes-endemic areas.7 \n-As these are mainly developing countries where facilities for virological diagnosis are often limited, the ability to clinically differentiate between the two diseases assumes greater impor- tance, in view of their different clinical courses and outcomes\n-As there are conflicting reports on how common persistent arthralgia is, further follow-up data from different cohorts would be useful.\n-This study aimed to compare and describe factors which would help differentiate between DENV and CHIKV infections on presen- tation.\n-A secondary objective was to ascertain the rate and describe predictors of persistent arthralgia in CHIKV patients\n-Patients aged &amp;gt;14 years with acute CHIKV and DENV infections confirmed by the diagnostic virology laboratory from April 2008 to July 2009 were retrospectively iden- tifie\n-Two DENV cases were randomly selected for each CHIKV case identified\n-Confirmed CHIKV infections had a positive culture, pos- itive PCR detection of the E1 gene,11 or positive IgM by indirect immunofluorescence.4 As\n-We used a positive viral culture as specific confirmation of acute DENV infection, as a sin- gle positive dengue IgM may also indicate infection up to several months ago\n-Cultures were performed using Vero (African green monkey kidney) and C6/36 (Ae. albopictus) cells, and identified with polyclonal anti-CHIKV or monoclonal anti-DENV antibodies\n-For follow-up, CHIKV patients were contacted by telephone in\n2011\n-For this study, persistent arthralgia was defined as the presence of self- reported pain more than 4 months after the acute illness\n-For univariate analysis, Mann–Whitney U tests were used for contin- uous variables, and Fisher’s exact or chi-squared tests were used for categorical variables. \n-Logistic regression analysis was carried out for two separate outcomes: first, to predict either DENV or CHIKV infection; and second, to predict CHIKV patients with persis- tent arthralgia.\n-Univariate logistic regression was initially carried out for selected variables, based on previous studies and biological plausibility. \n-Odds ratio (OR) and 95% confidence intervals (CI) were calculated. \n-Those variables significant at p &amp;lt; 0.2 were entered into the multivariate regression model, and retained based on the likeli- hood ratio test\n-The final model was then tested for collinearity, and assessed with the Hosmer and Lemeshow goodness-of-fit test and calculation of the area under the receiver operating characteristic curve\n-A total of 60 patients with confirmed CHIKV and 120 patients with confirmed DENV were identified from laboratory records\n-A total of 53 CHIKV patients and 113 DENV patients were therefore included in the study\n-For CHIKV, 35 patients were diagnosed by IgM, 12 by PCR, and 17 by culture, or a combina- tion of these. \n-The predominant DENV serotypes were DENV1 (46, 40.7%) and DENV2 (46, 40.7%), followed by DENV3 (20, 17.7%) and DENV4 (1, 0.9%).\n-Compared to DENV patients, CHIKV patients were signifi- cantly older and more likely to be female\n-There were 82 (72.6%) admissions in the DENV group, and only 12 (22.6%) in the CHIKV group (?2 = 36.6, p &amp;lt; 0.001)\n-The 5 most frequently reported presenting symptoms in CHIKV patients were fever (96.2%), arthralgia (96.2%), rash (58.5%), myalgia (32.1%), and headache (22.6%). \n-DENV patients commonly reported fever (96.4%), myalgia (74.3%), nausea/vomiting (66.4%), headache (57.5%), and diarrhoea (39.8%)\n-On univariate analysis, DENV patients were more likely to have headache, nausea/vomiting, diarrhoea, and myalgia; while CHIKV patients were more likely to report rash and arthral- gia\n-CHIKV patients had significantly lower aspartate transaminase levels (AST; 114.0 vs. 144.9 U/L, p &amp;lt; 0.001), higher white cell counts\n(5.9 vs. 2.9 ×109/L, p &amp;lt; 0.001), and higher platelet counts (200.9 vs. 78.5 × 109/L, p = 0.001)\n-On multivariate analysis, CHIKV was associated with arthralgia (OR 159.0, 95% CI 17.7–1430.1) and rash (OR 4.4, 95% CI 1.1–17.8); and absence of myalgia (OR 0.04, 95% CI 0.01–0.2), absence of raised AST (OR 0.09, 95% CI 0.02–0.4), and absence of leucopaenia (OR 0.09, 95% CI 0.02–0.4)\n-This model had satisfactory fit (?2 = 5.3, p = 0.72) and discrimination (area under the curve = 0.97, 95% CI 0.95–0.99, p &amp;lt; 0.001)\n-At a predicted probability cut-off value of 0.5, this model had a sensitivity of 88.7%, specificity of 96.3%, positive predictive value of 92.2%, negative predictive value of 94.5%, positive likeli- hood ratio of 24.0, and negative likelihood ratio of 0.12\n-Patients with CHIKV were then telephoned for follow-up interviews, a mean duration of 20 ± 2 months (range, 15–24 months) after the initial illness\n-Out of 53 CHIKV patients, 40 patients\nwere interviewed.\n-At the time of interview, 31 (77.5%) were pain- free, while 9 (22.5%) still had arthralgia, of which 6 had mild pain and 3 had moderate pain\n-In 17 (42.5%) patients, arthralgia affected at least one daily activity for &amp;lt;30 days, 20 (50%) patients were affected for 30–90 days, and 3 (7.5%) were affected for &amp;gt;90 days\n-The median self-reported duration of arthralgia was 3 months (range, 0–24 months), with 18 (45.0%) of the patients reporting persistent arthralgia beyond 4 months, and 9/40 (22.5%) beyond 1 year\n-Only age &amp;gt;40 years was shown to be an independent predictor (OR 8.0, 95% CI 1.5–43.4).\n-Gender, pre-existing rheuma- tological condition, and presence of arthritis, number of joints involved, and severe pain during acute illness were not significantly associated with persistent arthralgia\n-Studies comparing adult patients with DENV or CHIKV are few, due to the previous relative rarity of CHIKV and its occurrence in countries with historically limited diagnostic capacity\n-We found demographic differences between patients with DENV or CHIKV. \n-CHIKV patients were older, as seen in other sites.2,14,15\n-CHIKV likely affected people across all ages, with the older, more severely affected patients more likely to seek medical care than younger, milder cases\n-This may explain the apparent age disparity between the two sets of patients seen in this study\n-It is not clear why there were more males and non-Malaysians with DENV, and more females with CHIKV\n-The differing relative roles of Ae. aegypti and Ae. albopictus in transmitting DENV and CHIKV, and factors such as biting habits and geographical distribution, may contribute to the epidemiological differences between the two dis- eases in urban centres\n-For differentiating between the two diseases, we found that arthralgia and rash were associated with CHIKV, while myalgia, raised AST and leucopaenia were associated with DENV\n-Arthral- gia was seen in 96.2% of our CHIKV patients and 30.1% of DENV patients, and strongly predicted CHIKV, as in Singapore,14 France,19 and Thailand.20,21\n-However, in Sri Lanka2 and Gabon,22 high rates of arthralgia were reported in 67–84% of DENV patients, making arthralgia unhelpful as a distinguishing feature\n-Raised AST and leucopaenia have been previously associated with DENV,14 but we did not find thrombocytopaenia to predict DENV as reported by others.14,19\n-A large study from Gabon concluded that the two diseases were clinically indistinguishable.22\n-Although follow-up studies are hard to compare due to differ- ent definitions of persistent arthralgia and duration of follow-up, the wide variations reported, even within the same country, likely reflects differences in population genetics, cultural and behavioural factors, and possibly viral virulence\n-We found that age &amp;gt;40 years predicted chronic arthralgia.\n-Older age is consistently described as a risk factor in other stud- ies across settings.8,10,24,27 \n-Defects in regulation of the immune response leading to persisting inflammation may underlie this.29 \n-Other reported associated factors include severe initial joint pain,10 longer duration of acute symptoms,24 pre-existing osteoarthritis,10 and female gender.30\n-","page":"141-145","publisher":"Elsevier B.V.","title":"Chikungunya infection in Malaysia: Comparison with dengue infection in adults and predictors of persistent arthralgia","type":"article-journal","volume":"56"},"uris":["http://www.mendeley.com/documents/?uuid=8405f246-cf3a-476a-b33c-820e099ba747"]},{"id":"ITEM-6","itemData":{"DOI":"10.1371/journal.pntd.0002004","ISBN":"1935-2735 (Electronic)\\r1935-2727 (Linking)","ISSN":"19352735","PMID":"23350006","abstract":"BACKGROUND: Chikungunya virus (CHIKV) is responsible for acute febrile polyarthralgia and, in a proportion of cases, severe complications including chronic arthritis. CHIKV has spread recently in East Africa, South-West Indian Ocean, South-Asia and autochthonous cases have been reported in Europe. Although almost all patients are outpatients, medical investigations mainly focused on hospitalised patients.\\n\\nMETHODOLOGY/PRINCIPAL FINDINGS: Here, we detail clinico-biological characteristics of Chikungunya (CHIK) outpatients in Reunion Island (2006). 76 outpatients with febrile arthralgia diagnosed within less than 48 hours were included by general practitioners during the CuraChik clinical trial. CHIK was confirmed in 54 patients and excluded in 22. A detailed clinical and biological follow-up was organised, that included analysis of viral intrahost diversity and telephone survey until day 300. The evolution of acute CHIK included 2 stages: the 'viral stage' (day 1-day 4) was associated with rapid decrease of viraemia and improvement of clinical presentation; the 'convalescent stage' (day 5-day 14) was associated with no detectable viraemia but a slower clinical improvement. Women and elderly had a significantly higher number of arthralgia at inclusion and at day 300. Based on the study clinico-biological dataset, scores for CHIK diagnosis in patients with recent febrile acute polyarthralgia were elaborated using arthralgia on hands and wrists, a minor or absent myalgia and the presence of lymphopenia (&lt;1G/L) as major orientation criteria. Finally, we observed that CHIKV intra-host genetic diversity increased over time and that a higher viral amino-acid complexity at the acute stage was associated with increased number of arthralgia and intensity of sequelae at day 300.\\n\\nCONCLUSIONS/SIGNIFICANCE: This study provided a detailed picture of clinico-biological CHIK evolution at the acute phase of the disease, allowed the elaboration of scores to assist CHIK diagnosis and investigated for the first time the impact of viral intra-host genetic diversity on the disease course.","author":[{"dropping-particle":"","family":"Thiberville","given":"Simon Djamel","non-dropping-particle":"","parse-names":false,"suffix":""},{"dropping-particle":"","family":"Boisson","given":"Veronique","non-dropping-particle":"","parse-names":false,"suffix":""},{"dropping-particle":"","family":"Gaudart","given":"Jean","non-dropping-particle":"","parse-names":false,"suffix":""},{"dropping-particle":"","family":"Simon","given":"Fabrice","non-dropping-particle":"","parse-names":false,"suffix":""},{"dropping-particle":"","family":"Flahault","given":"Antoine","non-dropping-particle":"","parse-names":false,"suffix":""},{"dropping-particle":"","family":"Lamballerie","given":"Xavier","non-dropping-particle":"de","parse-names":false,"suffix":""}],"container-title":"PLoS Neglected Tropical Diseases","id":"ITEM-6","issue":"1","issued":{"date-parts":[["2013"]]},"note":"-Although almost all CHIK patients are outpatients, most clinical and laboratory investigations of CHIK focused on hospitalised patients (i.e. mostly with severe presentations that represented a very small proportion of total infections) [9,10,11,12]\n-Our attempts to describe the clinical and biological features of chikungunya acute disease took advantage of data collected during the CuraChik clinical trial, performed on Reunion Island during the 2006 Indian Ocean outbreak [13]. \n-CuraChik provided a unique opportunity to collect detailed clinical and biological information from CHIKV infected patients with the most common forms of clinical presentation, recruited by general practitioners.\n-Objectives: \n-(i) We aimed to provide a precise clinical and biological description of acute laboratory-confirmed CHIKV infection in outpatients and some information regarding follow-up until day 300.\n-(ii) We also compared CHIKV positive and negative patients recruited on the basis of clinical presentation with acute febrile arthralgia during an epidemic period.\n-(iii) We finally performed a comprehensive comparative analysis of intra-host viral genetic diversity\n-Curachik (http:// clinicaltrials.gov/ct2/show/NCT00391313) was a randomised double blind, placebo-controlled, prospective trial aiming at evaluating the efficacy and safety of chloroquine as therapeutic treatment of CHIK\n-This trial included adult patients (18–65 years old, men and women), who volunteered to take part in the study, residing in Reunion Island, having a typical presentation of acute CHIK (defined by acute febrile arthralgia) diagnosed within less than 48 hours\n-Clinical data were collected from three sources: -(i) a daily auto- questionnaire from day 1 (D1) to day 14 (D14); \n-(ii) three consultations with a GP on D1, day 7 (D7) (mean 6.4, SD=1.4) and day 25 (D25) (mean 26.5, SD=9.8); \n-(iii) a telephone questionnaire on day 100 (D100) (mean 130.5, SD=28.1) and day 300 (D300) (mean 300.7, SD=13.8).\n-Biological data were collected from the analysis of blood samples on D1, D3, D6 and D16\n-The extraction of nucleic acids and CHIKV specific RT-PCR [15] were carried out from all samples (D1, D3, D6 and D16)\n-Tests for the presence of CHIKV- specific immunoglobulin G (IgG) and IgM were performed at D1, D6 and D16 by an indirect immunofluorescence assay\n-The case definition of CHIKV positive patients relied on the association of a CHIKV specific positive RT-PCR on D1 and seroconversion on D16. \n-CHIK negative patients tested negative for CHIKV genome on D1 and showed no evidence of seroconversion on D16\n-Ten patients with a variety of clinical and biological presentations and a positive CHIKV RT-PCR diagnostic test were selected within the placebo subgroup\n-The extraction of nucleic acids was performed from D1 and D3 sera\n-For all patients (n=10), a 692-nucleotide fragment within the E1 gene (positions 10138–10829) was amplified using the high fidelity Eppendorf One-Step RT-PCR kit and primers CV1F (59-CTATCGCTTGATTACATCACG-39) and CV1R (59-CGCTTCCGGTATGTCGATG-39). \n-This fragment includes amino acidsspanning position E1/226.\n-Analysis was also performed for samples collected at D3 for 2 patients still viraemic at this time\n-An average of 45 clones per serum sample was sequenced directly from the plasmid using the T7 promoter primer (5'-CCCTATAGTGAGTCGTATTA-3')\n-Differences in nucleotide and protein sequences were analysed according to different clinical, biological or demographic parameters.\n-For the analysis of intra-host genetic diversity, the sequence of each clone was compared to all other clones for each human serum. \n-The percentage of variable nucleotide sites (number of variable nt sites/ number of nt sites), of nucleotide mutations (number of nt mutation/number of nt sequenced), and of mutant clones (number of clones with mutation/total number of clones) was calculated, as well as the p nt, p aa, dN, dS and dN/dS parameters\n-To assess factors\nrelating to clinical presentation and laboratory abnormality during CHIK on D1 and D300, we performed univariate analysis, for qualitative factors with Fisher’s exact test and for continuous factors using the Mann Whitney nonparametric test\n-Correlations were assessed using the Spearman nonparametric test\n-Following the Mickey and Greenland approach [22], variables with P-values ,0,2 were retained and entered into backwards stepwise multivariate linear regression models (logistic, Gaussian or Poisson regression depending on the dependent variable, respective percentage, continuous or count variable), following the Mickey and Greenland approach [22].\n-The standard deviation (SD) and 95% confidence interval (CI) of the odds ratio (OR) (logistic regression), the linear regression coefficient (b) (Gaussian regres- sion) and the Standardized Incidence Ratio (SIR, Poisson regression) were estimated\n-To compare the intra-host diversity and the available clinical and laboratory data, we performed correlation analyses using the Spearman nonparametric test\n-Finally, we evaluated the possibility of generating a diagnostic score of CHIK on the first day of monitoring, by comparing the clinical and biological features of CHIKV positive and negative samples. \n-Any factor for which a Pearson’s chi2 or Fisher test was ,0.2, was included in multivariate analysis (hierarchical log-linear model) to study the adjusted relationship between different variables and their interactions. \n-Sensitivities (Se), specificities (Sp), predictive values - positive (PPV) and negative (NPV) - were estimated and yielded a Receiver Operating Characteristic (ROC) curve and the area under the curve (AUC)\n-Amongst 76 patients included at D1, the diagnosis of CHIKV was confirmed in 54 patients (CHIKV+ve patients) and excluded in 22 patients (CHIKV2ve patients).\n-By contrast, only the patients who received the placebo (27 CHIKV+ve and 13 patients CHIKV2ve, placebo group) were used to describe the evolution of the disease.\n-Amongst CHIKV+ve patients (54 patients), the mean age was 40 years old, the sex ratio (m/f) was 1.7\n-The average time between symptom onset and inclusion was 1.2 days (ranging between 0–2, SD=0.595)\n-The most common presenting clinical symptom was a febrile poly-arthralgia (16 joints on average, out of 34 on the proposed diagram, SD=10, median=17) with an intensity assessed as important (among 4 categories: absent, minimal, moderate, important) in 46.3%\n-Arthralgia was symmetrical (i.e., bilateral) in 53.7% of cases and small joints were more frequently affected (hands 79.6%, wrist 72.2%, ankles 68.5%, knees 61.1%, lumbar 46.3%, shoulders 48.1%, feet 42.6%, cervix 38.9%, elbows 25.9%)\n-General symptoms were most often recorded as headache (72%), asthenia (76%), myalgia (74%) and chills (83%).\n-Few other signs were noted: dermatological signs (28%), digestive disorders such as nausea/vomiting (44%), diarrhoea (22%) and dysgeusia (13%) (Figure 1).\n-Quality of life (assessed by visual analogical scales (VAS)) was severely impacted with the capacity to perform normal activities, health status and quality of sleep assessed on average at 33/100 (SD=26), 28/100 (SD=25) and 27/100 (SD=13), respectively. \n-More than half of the patients scored ,30/100 in all aspects of quality of life evaluation (Figure 2)\n-Demographic and biological data were compared as functions of clinical presentation at D1 using multivariate analysis. \n-A higher number of arthralgic joints was independently associated with women (p,0.001, SIR=1.361, CI (1.191;1.554)), with an increase of age (p,0.001, SIR=1.017, CI (1.011;1.022)) and a decrease of leukocytosis (p,0.001, SIR=0.881 CI(0.841;0.923)). \n-Patients with important arthralgia were significantly older than others (p,0.05, OR=1.073, CI (1.013;1.136)) and associated with a shorter time between onset of symptom and inclusion (p,0.05, OR=0.288, CI (0.071;0.764))\n-Lymphopenia was frequent at inclusion (94% of cases)\n-Thrombocytopenia was noted in 24% of cases and neutropenia in 33% of cases\n-Abnormal liver function (ALT and AST) was found in 14% and 28% respectively.\n-C Reactive Protein (CRP) was &amp;gt;15 mg/L in 82% of cases, &amp;gt;50 mg/L in 33% and &amp;gt;100 mg/L in 12% (Table 1).\n-The average viral load at D1 was 1.26109 (3.76105–1.461010, SD=2.36109 RNA copies/ml).\n-In multivariate analysis, a lower lymphocytosis was associated with a shorter time between onset of symptoms and inclusion (p=0.053, b=0.249, CI(20.03;0.502)) and a higher viral load (p,0.05, b=20.144, CI(20.284;20.004)). \n-A higher viral load was associated with an increase of age (p,0.05, b=0.024, CI(0.001;0.047)) and a decrease of delay of inclusion (p,0.05, b=20.608, CI(21.093;20.124)).\n-There was no hospitalisation during the 14-day follow-up and two clinical stages of evolution were observed (Figures 2 and 3):\n-From D1 to D4, a rapid improvement was observed (the percentage of patients with arthralgia decreased from 98% to 68%, the average number of arthralgic joints decreased from 16 to 9 (SD=8,7), VAS quality of life scores increased more than twice and the percentage of VAS ,50/100 decreased from 83% to 19%).\n-From D5 until D14, the evolution was slower (68% of patient still suffered from arthralgia on D14 with an average number of 6 painful joints per person (SD=7,2), VAS quality of life was assessed at 82/100 on average, with less than 5% of VAS ,50).\n-At the last medical visit (D25), 36% of patients reported residual asthenia; 65% reported arthralgia (corresponding to 71% with sporadic and 57% with permanent arthralgia respectively) while 44% and 32% of patients were assessed by GPs as recovered or improved in condition respectively\n-The number of patients with positive viraemia decreased from 54 (100%) on D1 to 21 (39.6%) on D3 and the average viral load was 6.42 (4.43 to 9, SD=1.19, log10 copies/ml).\n-At D6, all viral loads were negative\n-At D16, there was neither lymphopenia nor thrombocytopenia, while neutropenia and abnormal liver function persisted in 12% and 7% of patients respectively. \n-CRP was &amp;gt;5 mg/L in 12% of cases\n-During the D300 telephone interview, 5 out of 26 patients who could be contacted (19.2%) considered that they had not completely recovered; 6/26 (23%) declared residual arthralgia (7 joints on average, SD=5.3); morning stiffness was assessed in 4/6 (66.7%) cases but arthralgia was always related to joint activity\n-In univariate analysis, patients who did not report recovery at D300 were older (p,0.05, 52.80612.61 vs 35.62610.56) and more frequently women (p,0.05, women 60.0% (3/5); men 9.5% (2/21))\n-Patients who reported persistent arthralgia at D300 were older (p,0.01, 51.33611.84 vs 35.20610.65) and had a higher number of arthralgic joints at D1 (p,0.05, 23.5066.75 vs 12.2569.86)\n-In multivariate analysis, the number of painful joints at D300 was higher for women (p=0.065, SIR=1.841, CI (0.963;3.520)) and increased with age (p,0.001, SIR=1.142, CI (1.103;1.183)).\n-In univariate analysis, CHIKV+ve patients had:\n-(i) more frequent pain in small upper joints (wrists, W) (p,0.01, OR=4.55, CI(1.59;13.04)), metacarpophalangeal (MCP) (p,0.01, OR=4.13, CI(1.45;11.74), proximal interphalangeal (PIP) (p,0.05, OR=3.14 CI(1.13;8.77)),\n-(ii) more frequently minor or absent myalgia (MYOPAIN) (p,0.01, OR=5.22, CI(1.56;17.48))\n-(iii) more frequently lymphopenia (,1G/L)(p,0.0001, OR=15.64, CI(4.35;56.25)).\n-CHIKV+ve and CHIKV2ve patients were not statistically different for the impact on quality of life at the acute stage.\n-Finally, the probability (p) of having been infected by CHIKV has been estimated, using logistic regression, as follows: p=1/(1+exp(4.139)6exp(23.6666lymphopenia)6exp(21.9406MCP+)6exp(22.3416W+)6exp(22.7006MYOPAIN)). \n-Each co- variate was validated if equal to 1, otherwise 0. \n-Tested on our cohort, the ROC curve had an AUC=0.93 (p,0.001), with Se=90%, Sp=85%, PPV=94% and NPV=77% using a 0.579 probability threshold value\n-Similarly, we could calculate a clinical score relying only on clinical symptoms (i.e., excluding lymphopenia) : p=1/(1+exp (1.609)6exp(21.4506MCP+)6exp(21.7326W+)6exp(22.0446 MYOPAIN)). \n-Tested on our cohort, the ROC curve had an AUC=0.81 (p,0.001) and with Se=76%, Sp=73%, PPV=87% and NPV=55% using a 0.717 probability threshold value\n-Noticeably, in both scores, the variable Handpain (pain on MCP and/or PIP) could be used instead of the MCP variable with similar results\n-Finally, these results were used to propose a clinical and clinico- biological score usable in ambulatory practice by GPs (see on Figure 4).\n-To investigate the intra-host genetic diversity of CHIKV we sequenced, on average, 45 clones/serum (41–57) within the E1 gene (Table 2). \n-For the 10 D1 sera, the average proportion of mutant clones observed was 35.6%, the mutations occurred in 10 (1.4%) to 27 (3.9%) sites of the 692 nucleotides sequenced and the average proportion of non- synonymous mutations was 73.2%. \n-Forty-eight (24%) mutations were observed more than once (41 twice, 7 in three clones). \n-The transition/transversion ratio was 5.8 (219:38). \n-The average dN/dS ratio (that illustrates selective pressure [23]), was 1.03 and 0.16 at the intra-host and inter-host level, respectively. \n-Over a total of 519 clones studied, the A226V mutation was found in all but one clone (99.8%)\n-Analysis of CHIKV intra-host genetic diversity was conducted according to demographic, clinical and biological data (Table 2). The major findings were:\n-(i) An increased percentage of mutant clones and average p aa and dN was significantly correlated with an increased delay between onset of disease and inclusion (p=0.045 for % of mutant clones, p,0.001 for p aa and dN).\n-(ii) A high viral load at D1 was significantly correlated with a low intra-host diversity (p,0.01 for % of mutant clones, % of nt mutations, % of variable nt sites and p nt, p,0.05 for dS).\n-(iii) A comparison of intra-host genetic diversity based on sequential serum at D1 and D3 from the same patients (nu 304 and nu4002) revealed an increase of genetic diversity over time (Table 2).\n-(iv) From the D300 telephone interview, intensity of sequelae and an increased number of reported arthralgia were significantly correlated with a higher amino-acid diversity at inclusion (p aa, dN; p,0.05)\n-These outpatients represent ‘standard’, ‘mild’, clinical presentations (the basis for inclusion was a recent presentation associating fever and arthralgia), which did not require hospitalisation or specific treatment for complications\n-Such patients represent the majority of cases: the proportion of hospitalised patients during the CHIKV 2005–2006 outbreak in Reunion Island was estimated to be 0.3% [12] whilst the majority of medical investigations were dedicated to hospitalised patients\n-The unique aspect of the current study relies on the detailed clinical and virological follow-up of such patients. It included laboratory confirmation of CHIKV infection (based on RT-PCR and seroconversion), a clinical follow-up at the acute phase (associating daily auto-questionnaires and medical consultations), and late assessments (by telephone until day 300). \n-The study took place at the end of the outbreak (i.e., the enrolment was performed by practitioners who had previously managed approximately one third of the population infected by the virus), and there is no evidence that another arbovirus (e.g. dengue virus) has been circulating in Reunion Island during this period\n-This study has obvious limitations. Firstly, a low patient count: 54 patients, with a confirmed CHIKV infection, was studied on day 1 (inclusion), but the follow-up was performed for only 27 of these patients\n-The clinical presentation of CHIK at inclusion conformed with the canonical presentation previously reported in Reunion Island and in the recent Indian reports, which included fever and symmetrical poly- arthralgia [9,10,34,35,36,37,38]. \n-However, this simplistic associ- ation (fever+polyarthralgia) seems to perform modestly for the specific diagnosis of CHIK: in a retrospective serologic survey of the CHIK outbreak in Mayotte Island [28], the PPV was as low as 74%. \n-In our study, despite the great recent clinical experience of general practitioners, the PPV was similar (71%). \n-We proposed a very simple and purely clinical score (Figure 4) which reached 87% PPV in our population (i.e., outpatient 18 to 60 years old, examined before the second day of illness). \n-For convenience, results were categorised as ‘probable’, ‘possible’ and ‘not probable’.\n-Viral load at D1 significantly increased with age but no relationship with clinical presentation or co-morbidity could be identified.\n-In contrast with previous studies dedicated to hospitalised patients [9,41], we did not identify a relationship between the level of CRP and transaminases, a reduction of the polymorphonuclear neutrophil level or other biological abnormalities, and the intensity and number of arthralgia or the quality of life at D1\n-Lymphopenia constituted an important clue for the diagnosis of CHIK as illustrated by our clinico-biological score (Figure 4)\n-Data indicated that the acute disease includes 2 distinct stages:\n-(i) the first (D1–D4, ‘viral stage’) was associated with viraemia, i.e., clinical symptoms that reflect the viral ‘burst’ and the initiation of innate immunity, associated with high levels of\npro-inflammatory cytokines [42,43,44] such as interferon-a and IL-6 but also IL-1Ra, IL-12, IL-15, IP-10 and MCP-1\n-(ii) From day 5 to day 14 (‘convalescent stage’), all patients had no detectable viraemia, but improvement was slower, considering both quality of life scores (Figure 2) or rheumatic parameters (Figure 3a, 3b and supporting information figure S1 and movie S1).\n-Previous reports [44] showed that, by day 10, a number of inflammatory mediators (including interferon-a, IL-6, IL-1Ra, IL-12, IL-15, IP-10 and MCP-1) had significantly decreased, at least in patients with initial high viraemia.\n-The final outcome (complete clinical recovery or persistent pain and chronic joint inflammation) appears likely to depend upon a series of genetic, viral and immunologic factors that operate at the acute and convalescent stages.\n-Here, in agreement with the clinical pattern observed on Reunion Island, patients with a high number of arthralgic joints at disease onset reported more frequently persistent arthralgia at D300\n-The early and convalescent immune response may be, in addition to putative yet uncharacterised viral factors, modulated by innate (genetic) and acquired factors.\n-The latter certainly include age, which appears in many studies to be a major determinant of the clinical presentation and outcome\n-Here, we found that an increase of age was an independent risk factor for symptomatic illness at the time of disease onset (number and intensivity of joint pains) and at D300 (number of cases with persistent arthralgia).\n-Genetic factors presumably trigger different immune responses which may account for the inter-individual and inter-ethnic variability of clinical presentation. \n-Amongst them, gender is of specific interest\n-A single report mentioned a higher susceptibility of males, to CHIKV infection [52] but globally, previously published data suggest that symptomatic CHIK is more frequent in women [35,38].\n-The interplay between the immune response and viral evolution most probably constitutes an important issue for disease outcome\n-We observed that CHIKV was represented in serum by a variety of closely related genomes and that genetic diversity increased over time and was correlated with the decrease of viral load.\n-These data are consistent with a mechanism in which acute infection produced an accumulation of mutations over time (resulting in an increased intra-host genetic diversity), associated with a lower number of virions and, possibly, an increased potential for persistence\n-Interestingly, we found that a higher amino-acid complexity at the acute stage was associated with increased reporting of arthralgia and intensity of sequelae at D300. \n-This may indicate that the immunological processes associated with the initial viraemia decline or are partly circumvented, thus enhancing the opportu- nity for onset of virus persistence and long term clinical complications\n-Altogether, these data are consistent with the hypothesis that CHIKV displays increased intra-host diversity which may be associated with prolonged viraemia, higher organ viral load and an increased risk of chronic disease\n-Our results appear more closely related to previous reports on the relationship between intra-host genetic diversity, fitness and virulence in the examples of chronic infections by induced HIV or HCV [56,57].","title":"Chikungunya Fever: A Clinical and Virological Investigation of Outpatients on Reunion Island, South-West Indian Ocean","type":"article-journal","volume":"7"},"uris":["http://www.mendeley.com/documents/?uuid=54e4c36f-928b-4b2e-a321-06f40829b842"]},{"id":"ITEM-7","itemData":{"DOI":"10.1371/journal.pntd.0004199","ISBN":"10.1371/journal.pntd.0004199","ISSN":"19352735","PMID":"26580074","abstract":"Local transmission of Chikungunya virus (CHIKV) was first documented in Trinidad and Tobago (T&amp;T) in July 2014 preceding a large epidemic. At initial presentation, it is difficult to distinguish chikungunya fever (CHIKF) from other acute undifferentiated febrile illnesses (AUFIs), including life-threatening dengue disease. We characterised and compared dengue virus (DENV) and CHIKV infections in 158 patients presenting with suspected dengue fever (DF) and CHIKF at a major hospital in T&amp;T, and performed phylogenetic analyses on CHIKV genomic sequences recovered from 8 individuals. The characteristics of patients with and without PCR-confirmed CHIKV were compared using Pearson's χ2 and student's t-tests, and adjusted odds ratios (aORs) and 95% confidence intervals (CIs) were determined using logistic regression. We then compared signs and symptoms of people with RT-qPCR-confirmed CHIKV and DENV infections using the Mann-Whitney U, Pearson's χ2 and Fisher's exact tests. Among the 158 persons there were 8 (6%) RT-qPCR-confirmed DENV and 30 (22%) RT-qPCR-confirmed CHIKV infections. Phylogenetic analyses showed that the CHIKV strains belonged to the Asian genotype and were most closely related to a British Virgin Islands strain isolated at the beginning of the 2013/14 outbreak in the Americas. Compared to persons who were RT-qPCR-negative for CHIKV, RT-qPCR-positive individuals were significantly more likely to have joint pain (aOR: 4.52 [95% CI: 1.28-16.00]), less likely to be interviewed at a later stage of illness (days post onset of fever-aOR: 0.56 [0.40-0.78]) and had a lower white blood cell count (aOR: 0.83 [0.71-0.96]). Among the 38 patients with RT-qPCR-confirmed CHIKV or DENV, there were no significant differences in symptomatic presentation. However when individuals with serological evidence of recent DENV or CHIKV infection were included in the analyses, there were key differences in clinical presentation between CHIKF and other AUFIs including DF, which can be used to triage patients for appropriate care in the clinical setting.","author":[{"dropping-particle":"","family":"Sahadeo","given":"Nikita","non-dropping-particle":"","parse-names":false,"suffix":""},{"dropping-particle":"","family":"Mohammed","given":"Hamish","non-dropping-particle":"","parse-names":false,"suffix":""},{"dropping-particle":"","family":"Allicock","given":"Orchid M.","non-dropping-particle":"","parse-names":false,"suffix":""},{"dropping-particle":"","family":"Auguste","given":"Albert J.","non-dropping-particle":"","parse-names":false,"suffix":""},{"dropping-particle":"","family":"Widen","given":"Steven G.","non-dropping-particle":"","parse-names":false,"suffix":""},{"dropping-particle":"","family":"Badal","given":"Kimberly","non-dropping-particle":"","parse-names":false,"suffix":""},{"dropping-particle":"","family":"Pulchan","given":"Krishna","non-dropping-particle":"","parse-names":false,"suffix":""},{"dropping-particle":"","family":"Foster","given":"Jerome E.","non-dropping-particle":"","parse-names":false,"suffix":""},{"dropping-particle":"","family":"Weaver","given":"Scott C.","non-dropping-particle":"","parse-names":false,"suffix":""},{"dropping-particle":"","family":"Carrington","given":"Christine V.F.","non-dropping-particle":"","parse-names":false,"suffix":""}],"container-title":"PLoS Neglected Tropical Diseases","id":"ITEM-7","issue":"11","issued":{"date-parts":[["2015"]]},"note":"-CHIKV exists as a single serotype thought to confer life-long immunity in recovered indi-\nviduals\n-There is, however, sufficient variation to discern three genotypes, namely the enzootic West African (WAf), and East /Central/South African (ECSA), and the epidemic Asian geno- types\n-The ECSA recently gave rise to the Indian Ocean Lineage (IOL) responsible for epidem- ics in the Indian Ocean islands, mainland India and Europe beginning in 2004 [5]\n-The expansion of this lineage has been attributed to adaptive mutations in the E1 and E2 envelope glycoproteins that provide a fitness advantage in Aedes albopictus without reducing fitness in A. aegypti [6] and permit rapid lineage diversification [7][8].\n-In light of the dramatic re-emergence of CHIKV in Asia, the intensity of global travel and\nthe widespread prevalence of A. aegypti and A. albopictus, the emergence of CHIKV in the Americas was long anticipated [9].\n-In this study we report the genetic charac- terisation of CHIKV and compare clinical, laboratory and epidemiological characteristics of patients with and without confirmed CHIKV or dengue virus (DENV) infections who pre- sented at a major hospital in Trinidad, during an acute undifferentiated febrile illness (AUFI) surveillance study.\n-Study participants were enrolled at the Adult Primary Care Facility (APCF) of the Eric Wil- liams Medical Sciences Complex (EWMSC) during the period of December 25th 2013 to November 5th 2014\n-Indi- viduals presenting at the APCF on study days with suspected dengue fever (DF) or CHIKF were eligible for enrollment\n-Specifically, patients were eligible for enrollment if they were\nfebrile (having an axillary temperature of?38°C) or had a reported history of fever within the last 7 days, accompanied by one or more of the following symptoms commonly associated with DF and CHIKF: headache, nausea, vomiting, diarrhoea, aches and pains, eye pain, evidence of haemorrhagic manifestation, rash, joint pain and swollen joints.\n-At presentation and enrollment, whole blood was collected in non-additive and/or ethylene- diaminetetraacetic acid (EDTA) containing blood collection tubes and a questionnaire eliciting relevant demographic and clinical information, medical and recent travel history, and risk fac- tors for exposure to mosquito bites was administered\n-Nucleic acid extraction was performed\n-Nucleic acid samples were screened and serotyped for DENV-1-4 using the DENV multiplex RT-qPCR assay\n-Screening for CHIKV was carried out using the RT-qPCR general assay\n-For ten samples with low Ct values in RT-qPCR assays, viral RNA was extracted\n-First and second strand synthesis, adapter ligation and amplification of the library were performed\n-Cluster formation of the library DNA templates was performed\n-Paired end 50 base sequencing by synthesis was performed\n-Cluster density per lane was 820–940 k/mm2 and post-filter reads ranged from 148–218\nmillion per lane\n-Base call conversion to sequence reads was performed\n-Reads were filtered for quality and adapter sequences were removed, then viral contigs were assembled\n-Assembled contigs were checked using bowtie2 to align reads to the contigs [25] followed by visualization\n-Newly generated CHIKV genomic sequences along with sequences from Genbank representing all three genotypes were aligned\n-Sequences were trimmed to 11,259 nucleotides at the boundaries of the open reading frames (ORFs) so that ambiguous alignment of the 5’ and 3’ untranslated regions was excluded from analyses\n-The final data set comprised of 74 of these complete coding sequences from 23 countries isolated during 1953–2014 (S1 Table).\n-The best-fit model for subsequent analyses (GTR+G4) was selected\n-Phylogenetic trees were inferred under this model using the maximum-likelihood (ML) method in the PhyML program online [33] and the maximum clade credibility (MCC)\n-The analysis ran in duplicate for 50 million generations with 10% removed as burnin, and the convergence of parameters were assessed by calculating the effective sample size (ESS&amp;gt;200)\n-Panbio Dengue IgM and IgG Capture ELISA (Brisbane, Australia) were used to screen sera for the presence of DENV-specific antibodies\n-Samples were designated as positive for dengue-specific IgM if both duplicates returned a value of&amp;gt;11 Panbio Units and as negative at&amp;lt;9 Panbio Units\n-Samples were designated as positive for dengue-specific IgG if both duplicates returned a value of&amp;gt;22 Panbio Units and as negative at&amp;lt;18 Panbio Units\n-According to the manufacturer (due to the detection thresholds for the two assays), the\npresence of detectable levels of IgM (in the absence of detectable IgG) indicates a probable recent primary infection with DENV, while the presence of detectable levels of IgG indicates probable recent secondary dengue virus infection\n-The manufacturers note that IgM levels in a secondary infection may be undetectable by the assay. \n-Thus IgM+/IgG- result was interpreted as evidence of a probable recent primary DENV infection, and both IgM+/IgG+ and IgM-/IgG + results were interpreted as probable recent\n-Euroimmum Chikungunya IgM Capture ELISA (Leubeck, Germany) was used to screen sera and plasma for the presence of CHIKV-specific IgM antibodies secondary DENV infections\n-Samples were designated as positive for CHIKV-specific IgM if both duplicates returned a\nvalue of&amp;gt;1.1 and as negative at&amp;lt;0.8\n-The outcome for analysis was having a confirmed infection with CHIKV, defined as a positive result on RT-qPCR. \n-Bivariable associations with a confirmed CHIKV infection were determined using the student’s t-test for continuous variables and the Pearson’s chi-square or Fisher’s exact test for categorical variables\n-All variables with a p-value less than or equal to 0.10 were considered in the final multivariable model, which was determined using binary logistic regression using a forward stepwise selection procedure (entry: 5%, exit: 10%).\n-Adjusted odds ratios (aORs) and 95% confidence intervals (CIs) are reported\n-To compare the symptomatic presentation for RT-qPCR positive DENV and CHIKV, a\nbivariable analysis was performed using the Mann-Whitney Utest for continuous variables and the Pearson’s chi-square or Fisher’s exact test for categorical variables\n-Positive predictive values (PPVs), negative predictive values (NPVs), and the sensitivity,\nspecificity and likelihood ratios of different combinations of clinical features used to distin- guish confirmed and probable DF and CHIKF from other AUFIs were also calculated\n-Combi- nations used to differentiate DF from CHIKF were also compared\n-For both CHIKF and DF these values were calculated using confirmed cases (RT-PCR positive for virus) and probable recent cases (ELISA positive for IgM/IgG antibodies)\n-There were 158 patients who met the inclusion criteria for AUFI and agreed to participate in the study\n-Of these, the median age was 32, ranging from 16–88 years. \n-Half (50%) of the patients were male and, of those with complete data on ethnicity, the majority were Afro- (33%), Indo-(31%) Trinidadian or Mixed (26%) (S2 Table)\n-Just under a third (30%) had received greater than a secondary level of education, and most (69%) were employed\n-Twenty-two percent reported having had laboratory-confirmed DF previously, 25% reported that others in their household had been febrile in the two weeks prior to their interview, 55% reported storing water at home and, while 15% reported having screened windows at home, most (80%) reported a history of mosquito bites at their place of residence\n-At interview, themost commonly reported symptoms were headache (83%), weakness (67%), joint pain (65%) andmuscle pain (65%)\n-Seventeen percent reported some degree of haemorrha- gicmanifestations and 22%reported a rash (S2 Table). \n-Thirty (19%) of the 158 individuals were positive for CHIKV on RT-qPCR.\n-Additionally, 27 (17%) of the 158 individuals were positive by ELISA for anti-CHIKV IgMantibodies, including 6 of those persons positive by RT-qPCR for CHIKV. \n-Eight of the 158 individuals (5.1%) were confirmed as DENV-positive by RT-qPCR (Fig 1)\n-Using the combined RT-qPCR and ELISA results, 4.8% (n = 6) were designated as “confirmed current DENV infections” of which three were primary infections (i.e. IgM+/IgG-) and three were secondary infections (IgM+/IgG +), 18.4% (n = 23) were “probable recent primary DENV infections”, 42.4% (n = 53) were “probable recent secondary DENV infections” and 3.2% (n = 4) were equivocal.\n-In total 66% (n = 82) had evidence of a current or probable recent DENV infection (S3 Table).\n-On bivariable analyses (Table 1 &amp;amp; S4 Table), patients with RT-qPCR confirmed CHIKV infec- tion (CHIKV+; n = 30) were significantly more likely to report joint pain (83%, p = 0.020) than individuals who were RT-qPCR-negative for CHIKV (not CHIKV+) but were less likely to have travelled outside of Trinidad in the 2 weeks prior to interview (17%, p = 0.044), or to have reported laboratory-confirmed dengue previously (7%, p = 0.026). \n-They were also more likely to have presented to the APCF earlier (mean days post onset of fever: 2.39 [CHIKV+] vs. 3.33 [not CHIKV+], p = 0.021) and had lower mean white blood cell counts (6.52 [CHIKV+] vs. 8.36x103/μl [not CHIKV+], p = 0.016)\n-In addition to the above variables, the following also met the criteria for inclusion in the multivariable model: marital status (p = 0.054), nationality (p = 0.080), number of days post onset of illness (p = 0.032), rash (p = 0.084), sore throat (p = 0.015), and abdominal pain (p = 0.006).\n-The following variables were considered in the final multivariable model: marital status, joint pain, rash, days post onset of fever and white blood cell count\n-As shown in Table 2, those who had confirmed CHIKV infection were significantly more likely to have reported joint pain (aOR: 4.52, 95% CI: 1.28–16.00), and significantly less likely to be inter- viewed at a later stage of illness (days post onset of fever—aOR: 0.56, 95% CI: 0.40–0.78) and have a lower white blood cell count (aOR: 0.83, 95% CI: 0.71–0.96)\n-Among the 38 patients positive by RT-qPCR for CHIKV (n = 30) or DENV (n = 8), there were no significant differences in clinical presentations (p&amp;gt;0.05) between those with CHIKV and those with DENV (Table 3 and S5 Table). \n-However, when compared to DENV, persons with CHIKV more often reported joint pain (83% vs. 50%, p = 0.071) and rash (33% vs. 0%, p = 0.082), and less often reported abdominal pain (7% vs. 38%, p = 0.053). \n-Patients with DENV had significantly lower median white blood cell count (3.50 vs. 6.00 x103/μl, p = 0.028) and platelet (PLT) counts (1.47 vs. 2.39x105/μl, p = 0.022).\n-The clinical features joint pain and white blood cell count&amp;lt;7 x103/μl were selected as they were significant on bivariable analysis\n-For DF, PLT count&amp;lt;150 x103/ μl and abdominal pain were also selected as patients with confirmed DENV infection were more likely to display/ report these symptoms than persons with confirmed CHIKV infection\n-Similarly for CHIKF rash was included as patients with confirmed CHIKV infection were more likely to report this sign than persons with confirmed DENV infection (Table 4).\n-Individually none of the clinical features was able to efficiently differentiate DF or CHIKF\nfrom other AUFIs\n-However the combination of rash, joint pain and white blood cell count&amp;lt;7 x103/μl was most efficiently able to differentiate CHIKF from other AUFIs\n-This combination had a PPV and NPV of 77% and 96% respectively\n-The three parameters combined had a sensitivity of 94% and a specificity of 84%\n-Furthermore the positive and negative likelihood ratios were 5.9 and 0.1 respectively (Table 4)\n-None of the combinations tested was overall able to efficiently differentiate between DENV and CHIKV. \n-The combination that performed the best was rash, joint pain and white blood cell count&amp;lt;7 x103/μl with a PPV and NPV of 58% and 95% respectively as well as a sensitivity of 88% and a specificity of 78% (Table 5).\n-Complete genome sequences for CHIKV were determined directly from RNA isolated from the sera of 8 individuals\n-The most closely related Asian sequences circulated between 2012 and 2013 in China, the Philippines and Micronesia\n-None of the four single adaptive mutations in E1 (A226V) and E2 (K252Q; K233E; L210Q) or the synergistic adaptive mutations in E2/E3 (R198Q/S18F) that confer a fitness advantage for IOL strains in A. albopictus [6,8,40,41] were detected.\n-Of the 158 individuals enrolled in the study CHIKV was detected by RT-qPCR in 19% (n = 30). \n-Anti-CHIKV IgM antibodies were detected in 6 of the 30 individuals and in 21 indi- viduals who tested negative for CHIKV by RT-qPCR\n-Therefore 51 individuals (32.3%) had evidence of infection with CHIKV\n-Our results confirm that the etiologic CHIKV strain in Trinidad belongs to the Asian geno-\ntype and is nearly a direct descendent of the BVI strain isolated in January 2014 [11], with which it shares over 99.9% nucleotide sequence identity across the two ORFs.\n-The data presented arose froma febrile surveillance study for which the initial focus was\nDENV, however with the emergence of CHIKV in the Americas, specific screening for CHIKV using RT-qPCR was included. Amongst\n-Amongst the 158 participants, only 8 were RT-qPCR positive for DENV\n-However based on the subset of samples (n = 125) that underwent both RT-qPCR and complete ELISA testing, a total of 82 (66%) had evidence of a current or recent DENV infections\n-Our findings suggest that persons with confirmed CHIKV infection (i.e. RT-qPCR-positive\nfor CHIKV) visited the APFC roughly one day earlier than those without RT-qPCR evidence of CHIKV.\n-The extent of leucopenia in the those confirmed CHIKV cases was less than observed in the 88 individuals with confirmed DENV infection (i.e. positive for DENV by RT-qPCR), who had significantly lower white blood cell and platelet counts than individuals with confirmed CHIKV infection\n-We investigated the feasibility of using combinations of clinical features as a\nmeans of differentiating between individuals with confirmed and probable CHIKF (i.e. with evidence of CHIKV infection by PCR and / or ELISA) and individuals with confirmed and recent probable DF. \n-The combination rash, joint pain and white blood cell count&amp;lt;7 x103/μl was most efficient with a PPV and NPV of 77% and 96% respectively and, a sensitivity and specificity of 94% and 84% respectively\n-Rash, joint pain and white blood cell count&amp;lt;7 x103/μl together were also most efficient at differentiating CHIKF from other AUFIs.\n-In this case the combination had a PPV and NPV of 58% and 95% respectively and, a sensitivity and specificity of 88% and 78% respectively.\n-Considering the mean PLT count was lower (&amp;lt;150 x 103/μl) in individuals positive for DENV by RT-qPCR, a profile using these 4 clinical features might be suitable as a means of differentiating between those with CHIKV infection and those with DENV infection\n-Our study confirms the presence of Asian genotypeCHIKV in Trinidad and identi- fies symptoms that distinguish individuals with acute fevers who are viraemic forCHIKV from those who are CHIKV negative by RT-qPCR, and identifies laboratory and clinical features that distinguish between those who are viraemic forCHIKV versusDENV","page":"1-18","title":"Molecular Characterisation of Chikungunya Virus Infections in Trinidad and Comparison of Clinical and Laboratory Features with Dengue and Other Acute Febrile Cases","type":"article-journal","volume":"9"},"uris":["http://www.mendeley.com/documents/?uuid=08bf1199-b1a8-4ec5-8d25-e540e89abdc1"]},{"id":"ITEM-8","itemData":{"DOI":"10.1093/cid/ciw589","ISSN":"15376591","abstract":"Background. Zika virus (ZIKV), chikungunya virus (CHIKV), and dengue virus (DENV) cocirculate in Nicaragua. In this study, we sought to compare the quantified viremia and clinical presentation of patients infected with 1 or more of these viruses. Methods. Acute-phase serum samples from 346 patients with a suspected arboviral illness were tested using a multiplex real-time reverse-transcription polymerase chain reaction for ZIKV, CHIKV, and DENV. Viremia was quantitated for each detected virus, and clinical information from request forms submitted with each sample was recorded. Results. A total of 263 patients tested positive for 1 or more viruses: 192 patients tested positive for a single virus (monoinfec-tions) and 71 patients tested positive for 2 or all 3 viruses (coinfections). Quantifiable viremia was lower in ZIKV infections compared with CHIKV or DENV (mean 4.70 vs 6.42 and 5.84 log 10 copies/mL serum, respectively; P &lt; .001 for both comparisons), and for each virus, mean viremia was significantly lower in coinfections than in monoinfections. Compared with patients with CHIKV or DENV, ZIKV patients were more likely to have a rash (P &lt; .001) and less likely to be febrile (P &lt; .05) or require hospitalization (P &lt; .001). Among all patients, hospitalized cases had higher viremia than those who did not require hospitalization (7.1 vs 4.1 log10 copies/mL serum, respectively; P &lt; .001). Conclusions. ZIKV, CHIKV, and DENV result in similar clinical presentations, and coinfections may be relatively common. Our findings illustrate the need for accurate, multiplex diagnostics for patient care and epidemiologic surveillance.","author":[{"dropping-particle":"","family":"Waggoner","given":"Jesse J.","non-dropping-particle":"","parse-names":false,"suffix":""},{"dropping-particle":"","family":"Gresh","given":"Lionel","non-dropping-particle":"","parse-names":false,"suffix":""},{"dropping-particle":"","family":"Vargas","given":"Maria Jose","non-dropping-particle":"","parse-names":false,"suffix":""},{"dropping-particle":"","family":"Ballesteros","given":"Gabriela","non-dropping-particle":"","parse-names":false,"suffix":""},{"dropping-particle":"","family":"Tellez","given":"Yolanda","non-dropping-particle":"","parse-names":false,"suffix":""},{"dropping-particle":"","family":"Soda","given":"K. James","non-dropping-particle":"","parse-names":false,"suffix":""},{"dropping-particle":"","family":"Sahoo","given":"Malaya K.","non-dropping-particle":"","parse-names":false,"suffix":""},{"dropping-particle":"","family":"Nuñez","given":"Andrea","non-dropping-particle":"","parse-names":false,"suffix":""},{"dropping-particle":"","family":"Balmaseda","given":"Angel","non-dropping-particle":"","parse-names":false,"suffix":""},{"dropping-particle":"","family":"Harris","given":"Eva","non-dropping-particle":"","parse-names":false,"suffix":""},{"dropping-particle":"","family":"Pinsky","given":"Benjamin A.","non-dropping-particle":"","parse-names":false,"suffix":""}],"container-title":"Clinical infectious diseases : an official publication of the Infectious Diseases Society of America","id":"ITEM-8","issue":"12","issued":{"date-parts":[["2016"]]},"page":"1584-1590","title":"Viremia and Clinical Presentation in Nicaraguan Patients Infected With Zika Virus, Chikungunya Virus, and Dengue Virus","type":"article-journal","volume":"63"},"uris":["http://www.mendeley.com/documents/?uuid=106a498f-7483-444c-be3b-a8bd25fb322b"]},{"id":"ITEM-9","itemData":{"DOI":"10.1371/journal.pntd.0004636","author":[{"dropping-particle":"","family":"Romero","given":"Carolina","non-dropping-particle":"","parse-names":false,"suffix":""},{"dropping-particle":"","family":"Zogbi","given":"Heruza","non-dropping-particle":"","parse-names":false,"suffix":""},{"dropping-particle":"","family":"Carvalho","given":"Marilia Sá","non-dropping-particle":"","parse-names":false,"suffix":""},{"dropping-particle":"","family":"Souza","given":"Rogerio Valls","non-dropping-particle":"de","parse-names":false,"suffix":""},{"dropping-particle":"","family":"Calvet","given":"Guilherme Amaral","non-dropping-particle":"","parse-names":false,"suffix":""},{"dropping-particle":"","family":"Brasil","given":"Patrícia","non-dropping-particle":"","parse-names":false,"suffix":""},{"dropping-particle":"","family":"Filippis","given":"Ana Maria Bispo","non-dropping-particle":"de","parse-names":false,"suffix":""},{"dropping-particle":"","family":"Bressan","given":"Clarisse da Silveira","non-dropping-particle":"","parse-names":false,"suffix":""},{"dropping-particle":"de","family":"Mendonça","given":"Marco Cesar Lima","non-dropping-particle":"","parse-names":false,"suffix":""},{"dropping-particle":"","family":"Alves","given":"Simone Sampaio","non-dropping-particle":"","parse-names":false,"suffix":""},{"dropping-particle":"","family":"Wakimoto","given":"Mayumi","non-dropping-particle":"","parse-names":false,"suffix":""},{"dropping-particle":"","family":"Lupi","given":"Otilia","non-dropping-particle":"","parse-names":false,"suffix":""},{"dropping-particle":"","family":"Sequeira","given":"Patrícia Carvalho","non-dropping-particle":"de","parse-names":false,"suffix":""},{"dropping-particle":"","family":"Nogueira","given":"Rita Maria Ribeiro","non-dropping-particle":"","parse-names":false,"suffix":""},{"dropping-particle":"","family":"Quintana","given":"Marcel de Souza Borges","non-dropping-particle":"","parse-names":false,"suffix":""},{"dropping-particle":"","family":"Nobre","given":"Aline","non-dropping-particle":"","parse-names":false,"suffix":""},{"dropping-particle":"","family":"Jaenisch","given":"Thomas","non-dropping-particle":"","parse-names":false,"suffix":""},{"dropping-particle":"","family":"Lourenço-de-Oliveira","given":"Ricardo","non-dropping-particle":"","parse-names":false,"suffix":""},{"dropping-particle":"","family":"Siqueira","given":"André Machado","non-dropping-particle":"","parse-names":false,"suffix":""}],"container-title":"PLOS Neglected Tropical Diseases","id":"ITEM-9","issue":"4","issued":{"date-parts":[["2016"]]},"page":"e0004636","title":"Zika Virus Outbreak in Rio de Janeiro, Brazil: Clinical Characterization, Epidemiological and Virological Aspects","type":"article-journal","volume":"10"},"uris":["http://www.mendeley.com/documents/?uuid=b3c0228d-1590-4746-b385-fa1ddec45b4a"]},{"id":"ITEM-10","itemData":{"DOI":"10.4269/ajtmh.16-0122","ISBN":"1476-1645 (Electronic)\\r0002-9637 (Linking)","ISSN":"00029637","PMID":"27527629","abstract":"Chikungunya virus (CHIKV) spread rapidly throughout the Caribbean region in 2014, and the first serologically confirmed case was seen in Grenada in July. This study investigated the outbreak of CHIKV in Grenada to identify the distinguishing clinical manifestations and the symptoms that corresponded the closest with serological test results. Sera were tested by IgM enzyme-linked immunosorbent assay and polymerase chain reaction to distinguish between cases positive or negative for CHIKV. Of 493 cases, 426 (86%) tested positive for CHIKV. The diagnostic decision rule, \"Define as CHIKV positive a patient presenting with joint pain and any combination of fever, body pain, or rash,\" produced the closest agreement (85%) with the serological test results (Cohen's kappa, k = 0.289, P value &lt; 0.001). When laboratory facilities are not available for diagnostic confirmation, syndromic surveillance using these four symptoms could be useful to define cases during a CHIKV outbreak when CHIKV is the predominant circulating arbovirus. Copyright © 2016 by The American Society of Tropical Medicine and Hygiene.","author":[{"dropping-particle":"","family":"Macpherson","given":"Calum","non-dropping-particle":"","parse-names":false,"suffix":""},{"dropping-particle":"","family":"Noël","given":"Trevor","non-dropping-particle":"","parse-names":false,"suffix":""},{"dropping-particle":"","family":"Fields","given":"Paul","non-dropping-particle":"","parse-names":false,"suffix":""},{"dropping-particle":"","family":"Jungkind","given":"Donald","non-dropping-particle":"","parse-names":false,"suffix":""},{"dropping-particle":"","family":"Yearwood","given":"Katherine","non-dropping-particle":"","parse-names":false,"suffix":""},{"dropping-particle":"","family":"Simmons","given":"Monika","non-dropping-particle":"","parse-names":false,"suffix":""},{"dropping-particle":"","family":"Widjaja","given":"Susana","non-dropping-particle":"","parse-names":false,"suffix":""},{"dropping-particle":"","family":"Mitchell","given":"George","non-dropping-particle":"","parse-names":false,"suffix":""},{"dropping-particle":"","family":"Noel","given":"Dolland","non-dropping-particle":"","parse-names":false,"suffix":""},{"dropping-particle":"","family":"Bidaisee","given":"Satesh","non-dropping-particle":"","parse-names":false,"suffix":""},{"dropping-particle":"","family":"Myers","given":"Todd E.","non-dropping-particle":"","parse-names":false,"suffix":""},{"dropping-particle":"","family":"LaBeaud","given":"A. Desiree","non-dropping-particle":"","parse-names":false,"suffix":""}],"container-title":"American Journal of Tropical Medicine and Hygiene","id":"ITEM-10","issue":"4","issued":{"date-parts":[["2016"]]},"note":"-7 months after the introduction of CHIKV to the Caribbean island of Saint Martin, the seroprevalence rate on the island was estimated to be nearly 17% with 39% of infected persons being asymp- tomatic indicating the disease can circulate inconspicuously throughout the region.20\n-Anticipating the imminent arrival of CHIKV into Grenada in 2014 and since no local CHIKV laboratory diagnostic facil- ities existed, a collaborative link was established between St. George’s University School of Medicine and the Naval Infec- tious Diseases Diagnostic Laboratory (NIDDL) at the Naval Medical Research Center in the United States\n-CHIKV transmission was confirmed in Grenada, and an explosive outbreak lasted for 13 weeks from mid-July to mid-October 2014\n-On the basis of cases observed during the outbreak, the 3-fold objectives of this study were to:\n-1. describe the demographic attributes of patients suspected to be CHIKV infected,\n-2. determine whether the CHIKVand dengue virus (DENV) were cocirculating in Grenada, and\n-3. identify a set of observed symptoms that could provide the closest agreement with serological test results\n-From the time of presentation of the first suspected CHIKV case in Grenada in July, patients with symptoms consistent with either CHIKVor DENV were enrolled in the study from health facilities throughout the country.\n-During the 2014 outbreak in Grenada, demographic infor- mation, symptom data, and whole blood specimens were collected from 493 suspected cases from the index case on July 9 until October 9, by which time symptomatic patients were no longer presenting at the clinics\n-Of the 493 cases enrolled, 325 (66%) were female and 165 were male (34%)\n-The cases spanned the entire range of ages in Grenada from less than 1 year to over 80 years, with a median age of 34.5 years with no signif- icant difference in the age distributions by gender (Figure 1).\n-Thirty symptoms were clinically observed in the cases enrolled in the study. \n-The top 10 clinical symptoms are shown in Table 1 listed in descending order of frequency observed. \n-The remaining symptoms were observed in less than 20% of the cases, and therefore were deemed nonindicative of the presence of CHIKV\n-Sera samples were tested at the NIDDL using the indirect CHIKV IgM enzyme-linked immunosorbent assay (ELISA) with a cutoff value for seropositivity &amp;gt; 0.30 mean adjusted net optical density\n-Since CHIKV was the predominant circu- lating alphavirus during the outbreak, there were few, if any, other infections that would have been cross-reactive with the ELISA test.\n-In addition, a quantitative multiplex real-time polymerase chain reaction (PCR) for CHIKV and DENV was performed\n-Of all 493 cases in the study, 426 (86%) tested positive for CHIKV by either IgM or PCR, with 49 testing positive by both tests. \n-By gender, 286 of 325 (88%) female cases and 140 of 165 (85%) male cases tested positive. \n-Only two cases were asymptomatic cases yet tested positive. \n-No cases tested positive for DENV\n-Positive CHIKV cases in Grenada were most likely to have\njoint pain, but unlike the CHIKV outbreak in Trinidad22— the largest neighboring country to Grenada—abdominal pain and sore throat were not associated with CHIKV in Grenada\n-The clinical presentations of CHIKV in Grenada were more similar to what was seen in Colombia where joint pain, fever, headache, and rash were the most common symptoms.23\n-Signifi- cance was evaluated using the Holm–Bonferroni sequential procedure for multiple comparisons to control for a false dis- covery rate of 5%. \n-As a result, six symptoms were identified as possibly indicative of CHIKV: joint pain, fever, body pain, chills, rash, and joint swelling.\n-Joint pain was by far the most statistically significant clinical symptom distinguishing between positive and nega- tive CHIKV cases. \n-Of 441 cases with joint pain, 395 (90%) tested positive for CHIKV, whereas only 31 of 49 (63%) cases without joint pain tested positive.\n-How- ever, fever and chills were more distinguishing between CHIKV positive and negative cases in males (P values = 0.023 and 0.035, respectively)\n-Generalized linear modeling with binary categorical response and explanatory variables was used to test all pos- sible combinations of the observed symptoms ranging from single symptoms to all six possibly indicative symptoms to determine the combination of symptoms that would most closely agree with the serological test results for each gender and for all cases combined.\n-Although a study in Mayotte (Indian Ocean area) reported in 2010 that joint pain and fever correctly classified 87% of serologically confirmed CHIKV cases,24 in Grenada, those two symptoms alone were insufficient to reliably classify cases. \n-In fact, no single symptom or combinations of only two symptoms were sufficient as diagnostic indicators\n-In the Grenada cases, the decision rule to “Diagnose as CHIKV positive patients who present with joint pain along with any combination of the fever, body pain, or rash,” would have provided 85% agreement with the serological tests.\n-Agreement was tested using Cohen’s kappa statistic and was adjusted for prevalence. \n-The decision rule applied to both genders with 85% agreement with the serological results for females and 82% agreement for males.\n-In summary, due to the absence of cocirculating DENV, this study has provided a clear picture of the clinical manifes- tations of CHIKV unconfounded with DENV. \n-Although the results of this study are not generalizable beyond the cases studied, a diagnostic decision rule such as the one devel- oped in this study can give close agreement with serological tests. \n-Since CHIKV is now presumed to be endemic in the Caribbean region, syndromic surveillance could be used to define cases in similar immunologically naive populations, where laboratory facilities for serological diagnostic confir- mation are not available, as was the situation in Grenada during the 2014 CHIKV outbreak","page":"890-893","title":"Clinical and serological insights from the asian lineage Chikungunya outbreak in Grenada, 2014: An observational study","type":"article-journal","volume":"95"},"uris":["http://www.mendeley.com/documents/?uuid=564c4d92-0845-4347-bd94-f2e45819d0b4"]},{"id":"ITEM-11","itemData":{"DOI":"10.1371/journal.pntd.0004625","ISBN":"10.1371/journal.pntd.0004625","ISSN":"19352735","PMID":"27082985","abstract":"BACKGROUND: In June 2014, Suriname faced the first Chikungunya outbreak. Since international reports mostly focus on hospitalized patients, the least affected group, a study was conducted to describe clinical characteristics of mainly outpatients including children. In addition, the cumulative incidence of this first epidemic was investigated.\\n\\nMETHODOLOGY: During August and September 2014, clinically suspected Chikungunya cases were included in a prospective follow-up study. Blood specimens were collected and tested for viral RNA presence. Detailed clinical information was gathered through multiple telephone surveys until day 180. In addition, a three stage household-based cluster with a cross-sectional design was conducted in October, December 2014 and March 2015 to assess the cumulative incidence.\\n\\nPRINCIPAL FINDINGS: Sixty-eight percent of symptomatic patients tested positive for Chikungunya virus (CHIKV). Arthralgia and pain in the fingers were distinctive for viremic CHIKV infected patients. Viremic CHIKV infected children (≤12 years) characteristically displayed headache and vomiting, while arthralgia was less common at onset. The disease was cleared within seven days by 20% of the patients, while 22% of the viremic CHIKV infected patients, mostly women and elderly reported persistent arthralgia at day 180. The extrapolated cumulative CHIKV incidence in Paramaribo was 249 cases per 1000 persons, based on CHIKV self-reported cases in 53.1% of the households and 90.4% IgG detected in a subset of self-reported CHIKV+ persons. CHIKV peaked in the dry season and a drastic decrease in CHIKV patients coincided with a governmental campaign to reduce mosquito breeding sites.\\n\\nCONCLUSIONS/SIGNIFICANCE: This study revealed that persistent arthralgia was a concern, but occurred less frequently in an outpatient setting. The data support a less severe pathological outcome for Caribbean CHIKV infections. This study augments incidence data available for first outbreaks in the region and showed that actions undertaken at the national level to mount responses may have positively impacted containment of this CHIKV outbreak.","author":[{"dropping-particle":"","family":"Genderen","given":"Farah T.","non-dropping-particle":"van","parse-names":false,"suffix":""},{"dropping-particle":"","family":"Krishnadath","given":"Ingrid","non-dropping-particle":"","parse-names":false,"suffix":""},{"dropping-particle":"","family":"Sno","given":"Rachel","non-dropping-particle":"","parse-names":false,"suffix":""},{"dropping-particle":"","family":"Grunberg","given":"Meritha G.","non-dropping-particle":"","parse-names":false,"suffix":""},{"dropping-particle":"","family":"Zijlmans","given":"Wilco","non-dropping-particle":"","parse-names":false,"suffix":""},{"dropping-particle":"","family":"Adhin","given":"Malti R.","non-dropping-particle":"","parse-names":false,"suffix":""}],"container-title":"PLoS Neglected Tropical Diseases","id":"ITEM-11","issue":"4","issued":{"date-parts":[["2016"]]},"note":"-Chikungunya is endemic in tropical Africa, South-East Asia and on the Indian subcontinent\n[1, 3].\n-In recent years, outbreaks have been appearing outside the endemic zone probably due to\nincreased global air travel and seaborne trade [9–12] and Chikungunya has recently emerged as a major public health concern in the Caribbean Region [13].\n-Recently, it was demonstrated that this strain causes a less severe pathological outcome compared to the East Central South African (ECSA) genotype [17]\n-In June 2014, the first locally acquired case of Chikungunya was reported in Suriname [18]\n-In this period, no other outbreaks of vector-borne diseases (e.g. yellow fever, malaria, leptospi- rosis) were recorded by the Bureau of Public Health, BOG (BOG Annual Report).\n-A study was initiated with two objectives, firstly to assess the manifestation and course of Chikungunya infection following acute illness in a naïve population, and secondly to determine the cumula- tive incidence of the Chikungunya outbreak in Suriname\n-CHIKV presence was determined with Real-Time reverse transcription-polymerase chain reaction (RT-rPCR). \n-Detailed clinical information from Chikungunya infected patients was collected and the symptom development was recorded through multiple telephone inter- views until 6 months after onset\n-To determine the cumulative incidence of this first Chikungunya outbreak in Suriname, a community surveillance consisting of three successive household-based cluster investigations was conducted in the capital in October 2014, December 2014 and March 2015, gathering information on 1169 households with 4842 participants. \n-The validity of self-reported CHIKV infections was crosschecked with serological analysis\n-To our knowledge, the study is unique in describing in detail the clinical evolution of autochthonous CHIKV outpatients in a Caribbean country. Furthermore, clinical follow-up was conducted for six months for almost one hundred viremic CHIKV infected patients\n-The prospective follow-up study was complemented with cluster-based cross-sectional data, adding valuable data to the interna- tional Chikungunya outbreak information\nManifestation and course of CHIKV symptoms\n-A prospective cohort study during the first CHIKV outbreak in Suriname\nwas carried out from August 2014 to April 2015. \n-Eligible patients were enrolled in two general practices: a private practice located in Paramaribo and a governmental practice in a rural area (Commewijne).\n-Patients were included in the study if they presented with a sudden onset of fever (&amp;gt;38.5°C) and arthralgia/arthritis not explained by any other medical condition (i.e. clinically suspected cases).\n-A short questionnaire was filled in by physicians to collect information on demographic characteristics including age and gender, presence of arthritis and periarticular edema.\n-Furthermore, joint pain intensity was evaluated using a numerical rating scale (0–10 NRS score). \n-By assigning a score between 0 and 10, the pain intensity of the patient was categorized as mild (score between 1 and 3), moderate (score between 4 and 6) or severe (score between 7 and 10) [20]\n-Consenting participants were interviewed by telephone by three trained investigators. \n-The first interview followed as soon as possible after inclusion in the study tominimize recall bias\n-A questionnaire was used to gather information about date of onset, history of travel, residence and CHIKV symptoms such as musculoskeletal pain, fatigue, headache and skin rash.\n-Asmost symptoms were collected retrospectively, they were defined only in general terms as presence/absence with- out a severity indication. \n-The location of joint pain was also recorded\n-Patients with a positive RT-rPCR were regarded as confirmed cases of a CHIKV infection in the viremic stage. \n-Patients with a negative RT-rPCR were designated as CHIKV- patients, although this category can also include non viremic CHIKV infected patients\n-Clinical data for all patients were collected from the day of onset (defined as day 0, D0) until 7 days (D7) after onset\n-Viremic CHIKV infected patients were also interviewed in the acute stage on day 14 (D14); in the post-acute stage on day 30 (D30) and day 90 (D90) in order tomonitor the trend of clinical manifestations\n-Potential relapsing was assessed atD90 and day 180 (D180) and was defined as joint pain that lasted&amp;gt;1 day after a symptom-free period of&amp;gt;1month [21]. \n-The final outcome, complete clinical recovery or persistent arthralgia i.e. intermittent or contin- uous joint pain [21], was evaluated in the chronic stage on day 180 (D180)\nCommunity-based surveillance\n-The study was a three-stage survey of household-based clusters with a cross-sectional design\n-The household-based clusters were not connected to the index cases enrolled in the prospective survey.\n-Investigations were conducted in October 2014, December 2014 and March 2015 in the capital Paramaribo to identify and enlist suspected CHIKV cases\n-A self-reported CHIKV suspected case was defined as a patient with acute severe or immobiliz- ing joint pain with or without fever/with or without rash, since July 2014. Assuming\n-Assuming a preva- lence of 50% in a household and a confidence interval of 95%, a minimum sample size of 385 households was required\n-For each survey, a sample frame was generated for six sections based on all the streets in Paramaribo and the households were randomly selected for each section\n-Polls were conducted by trained field workers with standardized questionnaires to collect anonymous data on gender, date of onset, treatment seeking behavior and the use of insect repellent within households.\n-In order to assess the validity of the self-reported CHIKV infections, serological testing was performed for 4% of the respective participants. \n-Serum samples were col- lected from 52 randomly selected persons with a self-reported CHIKV infection for the analysis of IgG and IgM anti-chikungunya antibodies\n-All reported signs and symptoms are presented descriptively, namely the presence/absence of arthritis, periarticular edema, arthralgia, fever, myalgia, skin rash, itching, headache, back pain, eye pain, vomiting, nausea, fatigue, asthenia and joint pain intensity and location\n-The Chi- square test was used to compare characteristics and symptoms of the participants. \n-To evaluate differences in age distribution between the viremic CHIKV infected and the CHIKV- group, the Mann-Whitney U test was used\nManifestation and course of CHIKV symptoms\n-180 clinically suspected patients were included in our study\n-56.7% of the patients were included in Paramaribo, 15.6% in Commewijne and 27.8% by the emergency clinic of the Academic Hospital of Paramaribo\n-Results from interviews conducted by tele- phone were available for 60.3% CHIKV- patients and 80.3% viremic CHIKV infected patients (Fig 1)\n-Four patients (2.2%) were hospitalized, one CHIKV- patient on day 5 and three viremic CHIKV infected patients, at day 1, day 4 and day 7, respectively\n-Two of the hospitalized vire- mic CHIKV infected patients died in the months after acute illness; a 52-years-old woman and the eldest male patient (82 years) who was hospitalized at inclusion\n-Both of them had severe underlying illnesses\n-The median age of the study population was 32 years (range 2–82 years old)\n-The gender and age distribution did not follow the general Surinamese population [19], as the male/female ratio (m/f: 0.48 vs 1.0) and persons less than 15 years old (9.4% vs 27.6%) were lower in our study population\n-Clinically suspected acute CHIKV infection was confirmed with RT-rPCR in 68% of the\ncases (viremic CHIKV infected patients), while 58 patients were negative with RT-rPCR (CHIKV- cases) (Fig 1)\n-The differences in manifestations in viremic CHIKV infected and CHIKV- patients are repre- sented in Table 1. \n-Analysis of the viremic CHIKV infected and CHIKV- patients at inclusion revealed no differences in sex ratio (m/f) and age distribution. \n-Furthermore, at inclusion, the median score of pain intensity (median NRS score = 8) and the frequency of arthritis and periarticular edema were similar for viremic CHIKV infected and CHIKV- patients\n-At disease onset, viremic CHIKV infected persons had more frequent headache, arthralgia and pain in the fingers. \n-Moreover, arthralgia was more frequently reported at D1 and D2 in viremic CHIKV infected patients, while fever at days 4 and 5, myalgia at days 3 and 4, skin rash at days 5 and 6, itching at day 6 and eye pain at days 6 and 7 were reported less frequently\n-The pain intensity was severe at inclusion for 70.8% patients (NRS score between 7 and 10) and moderate for 29.2% patients (NRS score between 4 and 6). \n-At consultation, 35.8% of the viremic CHIKV infected patients had arthritis and 25.5% had periarticular edema\n-Amongst the viremic CHIKV infected patients, general symptoms at onset most often\nrecorded in descending order were arthralgia (84.4%), fever (73.5%), asthenia (64.4%), headache (54.4%), myalgia (53.3%) and back pain (50.5%).\n-Arthralgia (n = 92) was observed in several locations but most commonly in the small joints (ankles 54.3%, fingers 51.1%, hands 48.9%, feet 47.8%, knees 40.2%, wrist 25.0%, shoulders 21.7%, elbows 14.7%). \n-The majority of the patients (73.9%) with arthralgia were affected at multiple arthralgic sites while 35.9% of these patients even complained about four or more different locations. 92.1% (58/63) of the patients reported to have difficulty with walking at onset\n-From day 1 to day 4, the percentage\nof patients with arthralgia decreased from91.6% to 67.0%. \n-From day 5 to day 7, a smaller steady decrease was observed (Table 2). \n-The frequency of other symptoms decreased gradually fromday 1 to day 7 (Fig 2).\n-The occurrence of rash, however, displayed a different pattern during acute illness, with an initial increase from 19.8% on day 1 to 31.3% on day 2 and peak- ing on day 3 before attenuation. A similar pattern was observed for itching and nausea (Table 2).\n-Maculopapular skin rash was reported (n = 49) on the following sites: limbs (87.8%), trunk\n(63.3%) and face (10.2%), with 38.8% of these patients reporting rash over the entire body. \n-None of the patients in this study noticed bullous skin lesions. \n-The disease seemed to be self- limiting within 7 days for 20% (9/45) of our viremic CHIKV infected cohort\n-From day 14 (median 15.0, 95% CI: 12.0–22.2) till day 90 (median 94.0, 95% CI: 79.7–\n114.8), a further decline was observed for all reported symptoms. Arthralgia was the most prominent clinical feature in this follow-up period (Fig 2)\n-Results frominterviews at D180 were available for 91.8% of the individuals enrolled in the\ntelephone survey (8 patients were lost to follow-up). \n-From the 90 patients who could be con- tacted around day 180 (median 187.0, 95% CI: 181.0–210.9), twenty (22.2%) perceived an incomplete recovery and reported residual arthralgia, with 25.0% of the patients in this cate- gory reporting continuous joint pain. \n-Persistent arthralgia was significantly more common in women (women 30.6% (19/62), men 3.7% (1/28), p = 0.004). \n-Older age was also a significant factor for incomplete recovery (42.5 vs 31.0 years, median, p = 0.045). At D90, none of the patients reported a relapse, however, at D180, 8.9% of the patients reported relapses\nCommunity-based surveillance\n-Between October 2014 and March 2015, a total of 4842 participants (1637, 1583 and 1622 in the three surveys respectively) from 1169 households (385, 392, and 392, respectively) in all 12 regions in Paramaribo were included.\n-The gender distribution of this sur-\nvey followed the general Surinamese population distribution (m/f ratio: 1.1 vs 1.0).\n-The limited number of participants in each of the twelve regions in Paramaribo did not allow for compari- sons per region\n-Suspected CHIKV was reported in 53.1% of the households, resulting in a cumulative incidence in the period July 2014 till March 2015 of 276 cases per 1000 persons. \n-The incidence was significantly higher for women than men (328 cases/1000 vs 226 cases/1000, p&amp;lt;0.0001). \n-The serological testing on the presence of CHIKV antibodies in a random subset of samples (n = 52) fromthe self-reported CHIKV positives revealed that 90.4% carried IgG antibodies, while 17.3% also displayed IgM antibodies. \n-This high percentage validates the value of self-reporting CHIKV infection. \n-The actual CHIKV cumulative incidence in the community-based surveillance by inference was 249 cases per 1000 persons\n-The investigation of the health care seeking behavior revealed that 79.5% of the CHIKV suspected participants sought medical care\n-We observed that CHIKV suspected women more frequently visited the physician (women 81.8% vs men 71.4%, p = 0.0098)\n-47.4% of the households reported use of insect repellent\n-In the first two surveys the use of insect repellent in households with self- reported CHIKV was significantly higher than households without CHIKV (survey 1: 52.1% vs 40.4%, p = 0.026; survey 2: 54.4% vs 41.3%, p = 0.010)\n-The combination of fever and severe arthralgia/arthritis in the clinically suspected sample pop-\nulation (68%RT-rPCR positive), demonstrated that with these cardinal symptoms, general prac- titioners in Suriname were able to correctly diagnose themajority of the patients during this CHIKV outbreak\n-The manifestation of arthralgia in the fingers was charac- teristic for viremic CHIKV infected patients, while CHIKV- patients hadmore frequent pain in the eyeball compared to viremic CHIKV infected patients, and less frequent arthralgia\n-In the clinical differentiation, the symptoms arthralgia and onset of rashmay therefore be good markers to differentiate Chikungunya fromother exanthematous diseases\n-The gathered detailed information about daily clinical symptoms of acute disease and\nchronic illness of viremic CHIKV infected outpatients in Suriname revealed that the most com- mon reported symptoms were abrupt onset of fever, arthralgia, asthenia and myalgia\n-The fre- quency of pain by location (ankles 54.3%, hands 48.9%, feet 47.8%, knees 40.2%) during acute CHIKV infection was lower than those reported by the TELECHIK cohort study [27] (ankles 74.9%, hands 75.7%, feet 73.1%, knees 67.6%) and the French soldiers cohort (ankles 68%, fin- gers and palms 76%, feet 68%, knees 58%) [28].\n-This finding is consistent with the presumed circulation of the Asian lineage in Suriname, which is less virulent than the ECSA strain circu- lating in the latter population-based studies in La Reunion [17].\n-The overall assigned score of pain intensity in other studies was generally high (i.e. NRS\nscore!7) [25] as was corroborated by our findings (score 8). \n-The intense joint pain caused walking difficulties in almost all our viremic CHIKV infected patients (92.1%), which is even\nhigher than during the outbreak in La Reunion (2005–2006), where 46.4% to 75.0% [21, 25]of the viremic and/or serologically-confirmed patients reported discomfort in performing daily activities such as walking\n-The presence of acute arthritis in 35.8% of our viremic CHIKV infected cohort is lower in comparison to the French soldiers cohort study from La Reunion with 44.8% reporting polyar- thritis [28], as could be expected from the Asian lineage. \n-Moreover, a study from India (Maha- rashtra State) even observed arthritis in 68.8% [31].\n-Symptoms improved gradually during the acute phase, except for skin rash and itching, consistent with previous reports [4, 32]\n-The presence of skin rash, in 37.9% of our patients, falls within the broad range that is reported worldwide (10% to 81%) [33, 34]\n-The general observations on maculopapular rash [35], mostly reported on limbs and trunk, rarely affecting the face and occasionally spreading over the entire body was corroborated by our findings\n-At day 7, fever receded for most patients, but asthenia and arthralgia were still reported by\nmore than 40% of the patients, in coherence with the study of Thiberville et al.[4].\n-Twenty percent of our cohort was symptom-free within 7 days after disease onset, which\nseems slightly more favorable than in La Reunion with a duration of symptoms&amp;lt;15 days for 23% of the cases [25].\n-The manifestation and the course of CHIKV symptoms are variable and depend on several\nfactors such as virus strain, age, gender, immune status [32, 36, 37] and possibly also on the genetic predisposition [38]\n-Earlier studies report that women aremore prone toCHIKV infection [31, 33, 40, 41], consis-\ntent with our results, probably because of greater home-based activities and different clothing behaviors enabling an increased accessibility formosquitoes\n-The inconsistency of sex as factor in exposure to viral infection across countries/communities may be related to different lifestyles and behaviors\n-The occurrence of Chikungunya viral infections in Suriname in all age groups substantiates\nthe general finding.\n-Persistent arthralgia was described in La Reunion and Italy in more than half of the Chikun- gunya patients in outpatients and hospitalized patients [21, 25, 46], while in our setting, arthralgia was observed in 22% of the patients six months after disease onset\n-In this cohort 93.7% of the symptomatic patients still complained about chronic pains 6 months after infection (our study: 22%). \n-This difference could be caused by the less pathological outcome of the Asian lineage presumably present in Suriname compared to the Indian Ocean strain [17]\n-Relapse was less common in Suriname than in the hospitalised-based study from Borgherini et al. (21%) [21]. \n-Moreover, in the population-based French soldier cohort, the more virulent ECSA strain caused a relapse in 58.7% of the patients [28]\n-We could therefore not relate viral load to symptomatology and severity of symp- toms\n-Clinical symptoms were only described for Chikungunya infections in patients consulting a physician in the initial stage of disease. \n-The described symptoms are therefore expected to be more severe than the general symptoms, since less severe or asymptomatic cases were not included\n-Symptomatic differences between viremic CHIKV infected and CHIKV- patients could be obscured, since symptoms of CHIKV- patients were characterized only in the acute phase\n-No serology was performed to differentiate between real negative CHIKV cases and potential CHIKV+ cases in a late stage with no detectable viremia\n-The high value of serologically confirmed CHIKV infections (90.4% IgG) in self-reported\ncases clearly demonstrated the acquired skill of the population to recognize and diagnose CHIKV infection\n-In the community surveillance, more women self-reported to be Chikungunya positive, underlining the observation among the laboratory confirmed CHIKV cases that women are more prone to CHIKV infection. \n-Moreover, also the health care seeking behavior was higher for women than men, corroborating the results of a general study on the utilization of health care services in the USA [51] and underlining the generally poor recovery observed in women\n-The sharp decline of CHIKV after week 40, coincided with the start of the governmental\ncampaign to eliminate mosquito breeding sites, which may have positively impacted the con- tainment of this outbreak. \n-These results thus support country actions to increase effectiveness of vector control and to raise population awareness","page":"1-18","title":"First Chikungunya Outbreak in Suriname; Clinical and Epidemiological Features","type":"article-journal","volume":"10"},"uris":["http://www.mendeley.com/documents/?uuid=c9157fc4-d721-41bb-8e04-f5a16e1c5601"]},{"id":"ITEM-12","itemData":{"DOI":"10.1371/journal.pone.0186923","ISBN":"1111111111","ISSN":"19326203","PMID":"29065182","abstract":"BACKGROUND The emerging chikungunya virus (CHIKV), is an arbovirus causing intense outbreaks in North America. The situation in Mexico is alarming, and CHIKV threatens to spread further throughout North America. Clinical and biological features of CHIKF outbreaks in Mexico have not been well described; thus, we conducted a cross sectional study of a CHIKV outbreak in Chiapas, Southern Mexico to further characterize these features. METHODOLOGY/PRINCIPAL FINDINGS We collected blood samples from patients suspected of having chikungunya fever (CHIKF) who presented to Clinical Hospital ISSSTE Dr. Roberto Nettel in Tapachula, Chiapas, Mexico. In addition to the clinical examination, real-time polymerase chain reaction (PCR) standardized for the Asian Chikungunya lineage and/or enzyme-linked immunosorbent assay for immunoglobulin M (IgM) were used to confirm CHIKV diagnosis. Of a total of 850 patients who presented with probably CHIKV at Hospital \"Dr. Roberto Nettel\", 112 probable CHIKF cases were enrolled in this study from November 2014- June 2015, of which 95 patients (84.8%) were CHIKV positive and 17 were negative (15.2%). Of these 95 CHIKV positive patients, 62 were positive by real-time reverse transcriptase PCR (+qRT-PCR); and 33 were seropositive to +IgM with a negative qRT-PCR. The most frequent symptoms reported were fever (100%), headache (82.3%), polyarthralgia (72.1%), and exanthem (82.3%). Biological abnormalities observed during CHIKV infection were lymphopenia (41.1%), leukopenia (51.6%), elevated transaminases (30.5%-46.3%) and high LDH (46.3%) and CRP (60.0%). CONCLUSION Clinical and biological data obtained from this study is providing more useful information for benchmarking purposes with outbreaks from different parts of the world and would be helpful for better patient care and treatment.","author":[{"dropping-particle":"","family":"Danis-Lozano","given":"Rogelio","non-dropping-particle":"","parse-names":false,"suffix":""},{"dropping-particle":"","family":"Díaz-González","given":"Esteban Eduardo","non-dropping-particle":"","parse-names":false,"suffix":""},{"dropping-particle":"","family":"Trujillo-Murillo","given":"Karina del Carmen","non-dropping-particle":"","parse-names":false,"suffix":""},{"dropping-particle":"","family":"Caballero-Sosa","given":"Sandra","non-dropping-particle":"","parse-names":false,"suffix":""},{"dropping-particle":"","family":"Sepúlveda-Delgado","given":"Jesús","non-dropping-particle":"","parse-names":false,"suffix":""},{"dropping-particle":"","family":"Malo-García","given":"Iliana Rosalía","non-dropping-particle":"","parse-names":false,"suffix":""},{"dropping-particle":"","family":"Canseco-Ávila","given":"Luis Miguel","non-dropping-particle":"","parse-names":false,"suffix":""},{"dropping-particle":"","family":"Salgado-Corsantes","given":"Luis Manuel","non-dropping-particle":"","parse-names":false,"suffix":""},{"dropping-particle":"","family":"Domínguez-Arrevillaga","given":"Sergio","non-dropping-particle":"","parse-names":false,"suffix":""},{"dropping-particle":"","family":"Torres-Zapata","given":"Raúl","non-dropping-particle":"","parse-names":false,"suffix":""},{"dropping-particle":"","family":"Gómez-Cruz","given":"Omar","non-dropping-particle":"","parse-names":false,"suffix":""},{"dropping-particle":"","family":"Fernández-Salas","given":"Ildefonso","non-dropping-particle":"","parse-names":false,"suffix":""}],"container-title":"PLoS ONE","id":"ITEM-12","issue":"10","issued":{"date-parts":[["2017"]]},"note":"-After a year of chikungunya emergence in the Americas, this arbovirus entered Mexico in October 2014 through the Mexico-Guatemala border in Chiapas State [4], but was not reported officially until November of the same year [5]\n-In Mexico, the Asian genotype of the CHIKV is circulating, and transmission is con- strained to Ae. aegypti [6–8]\n-Of the outbreaks in the Americas, only CHIKF outbreaks in Colombia, Trinidad and Grenada have been described in detail [19–21].\n-Clinical variation could be explained by unique immunopathogenic responses of the two CHIKV genotypes. \n-Evidence of the lesser virulence and pathogenicity of the Caribbean lineage (Asian genotype) compared with the Indian Ocean lineage, which evolved from the Eastern/Central/Southern African (ECSA) genotype, was recently obtained using a mouse infection model [23]\n-The clinical presentation good outcomes based on genotype/lineage have been poorly dis-\ncussed. \n-This study is an attempt to document and describe the clinical and biological features of CHIKV outbreak caused by the Caribbean linage in Mexico. \n-In addition, we compared clin- ical descriptions of outbreaks caused by the ECSA-IOL and Asian genotype worldwide with the results obtained in our study.\n-We conducted a cross-sectional observational study in a sec- ondary healthcare hospital in Tapachula, Chiapas, Mexico, at which probable CHIKV cases were recruited and then diagnosed by molecular and serological testing\n-Patients who were admitted in this hospital were included in the study if their clinical symptoms met the follow- ing inclusion criteria for suspicion of CHIKF: acute onset of fever&amp;gt;38.5˚C accompanied by severe arthralgia not explained by other medical conditions in patients residing in the epi- demic area [28]\n-To avoid any confusion between polyarthralgia and arthritis, we differentiated them being the first a transient, inter- mittent, or persistent pain in multiple joints while the second is the inflammation of one or more joints\n-RNA was extracted from 140μL of serum from each sample\n-For molecular diagnostics, one-step qRT-PCR was performed according to the Center of Disease Control (CDC) protocol using primers and probe designed for Caribbean lineage (Asian genotype)\n-Serum samples were screened for anti-CHIKV IgM antibodies by enzyme-linked immunosorbent assay (ELISA)\n-For dengue diagnosis, the samples were tested with Dengue Early ELISA and Dengue IgM Capture ELISA\n-Ministry of Health reported 2,500 probable chikungunya cases distributed in Soconusco Region from November 2014 to June 2015, of which 850 were admitted by Hospital “Dr. Roberto Nettel”. \n-Of these patients, only 112 agreed to enrollment in this study (Fig 1)\n-Ninety-five patients had confirmed CHIKF with 62 being +qRT-PCR and 33 +IgM/-qRT-PCR, while the remaining 17 patients were CHIKV- negative (Fig 1)\n-Only one patient was qRT-PCR and IgM positive and was categorized as a viremic case in subsequent data analysis. \n-None of the confirmed CHIKV cases was DENV- positive by NS1 or IgM ELISA\n-Data are shown only for viremic and post-viremic cases because the numbers of nega- tive cases were too few (17 cases) for meaningful analysis\n-The mean age of patients was similar at 37.2 and 39.2 years for viremic and post-viremic patients, respectively\n-The age groups most affected by CHIKV infection were adults 31–40 and 41–50 years, together accounting for almost half of the CHIKV cases in both phases of disease; how- ever, minors (&amp;lt;20 years) accounted for 12.6% of confirmed cases in both stages\n-Approximately 70% of patients in both phases of disease were female (Table 1)\n-The median numbers of days between symptom onset and consulta- tion (SOC) were 3.0 and 4.0 for viremic and post-viremic patients, respectively\n-The most common symptoms recorded during the viremic stage were fever (100%), polyarthralgia (100.0%), headache (82.3%), exanthem (82.3%), chills (82.3%), and nausea (71.0%)\n-Other symptoms often observed in the viremic patients included pruritus (66.1%), arthritis (58.1%), abdominal pain (46.8%), edema (43.5%) and diarrhea (33.9%).\n-On the other hand, the most frequent symp- toms described in post-viremic patients were polyarthalgia (100%), headache (87.9%), exan- thema (81.8%), chills (75.8%), and nausea (48.5%) and other symptoms developed, such as arthritis (78.8%) and adenopathy (60.6%)\n-The only symptoms that showed substantial differ- ences between phases were arthritis, adenopathy, and nausea (Table 2).\n-Most parameters measured in this study fell within normal ranges in both phases except for hepatic enzymes (AST, ALT, ALP), absolute count of white cells, lymphocytes, LDH and CRP\n-Of these features, however, notable differences between the two phases were observed in lymphocyte count, LDH and CRP levels.\n-Elevated concentration of hepatic enzymes (AST, ALT, ALP) was seen in approximately 30.6–48.4% and 24.4–42.4% of viremic and post- viremic patients, respectively. \n-Low white cell counts occurred in 60–70% of cases in both dis- ease stages, and lymphopenia was significantly more frequent in viremic patients (56.6%) than in post-viremic patients (12.1%). \n-Moreover, LDH levels were significantly more frequent in post-viremic patients (69.7%) than in viremic patients (33.9%). \n-CRP was expectedly elevated in the viremic patients of infection (61.0%) but normal in all post-viremic patients\n-The key results were as follows: \n-1) of 112 probable CHIKF cases, 95 cases (84.8%) were con-firmed by qRT-PCR (33) or IgM ELISA (62) being adults and females more affected; \n-2) fever, polyarthralgia, exanthem, and headache were the most common symptoms observed in patients, however, adenopathies that had not been deeply described in previous studies were also found in our study, \n-3) in the disease onset, symptomatology between previous IOL outbreaks and Mexican outbreak caused by Asian lineage seems to be similar and \n-4) biological abnormalities observed during CHIKV infection were lymphopenia, leukopenia, elevated transaminases and high LDH and CRP\n-Lack of herd immunity in the region may explain why CHIKV infections occurred more often in adults than in old and young patients [32].\n-While Thiberville et al.\n(2009), Reller et al. (2013), and Win et al. (2010) found a higher proportion of affected males, Mattar et al. (2015), Sahadeo et al. (2015), Macpherson et al. (2016) and our study found a higher proportion of infected females\n-Biased sampling may explain differences among these studies\n-It is important to consider that CHIKV transmission might have occurred more in home-envi- ronments putting housewives at major risk of infection, such as was described in previous reports of dengue seroprevalence in Mexico [33]\n-The most common symptoms reported by all previous studies including ours were fever (80–100%), polyarthralgia (80–100%), headache (50–80%), rash (30–70%), and digestive alter- ations (20–80%).\n-The occurrence of lymphadenopathy possibly may have been underdiagnosed in the rest of studies, given that it may occur toward the end of the febrile period, during recovery from the infection, and appears to be self-limiting [37].\n-Regarding arthritis and edema, the lack of sufficient data makes determining the prevalence of these symptoms difficult.\n-Data including viral genotype from the La Reunion Island, Singapore, Gabon, Sri Lanka, Colombia, and Trinidad &amp;amp; Tobago outbreaks are included in Table 4.\n-Although the Caribbean Asian lineage of CHIKV has been reported as less virulent than the IOL lineage [23], the Asian lineage outbreak from Chiapas and the rest of the ECSA-diverged IOL outbreaks worldwide appear to behave clinically similarly during the first 3–4 days of infection\n-We obtained a biased sampling, including\nonly patients for one hospital because of the ease of obtaining samples from its clinics, thus, not allowing for a sample that was truly representative of the general population.","page":"1-15","title":"Clinical characterization of acute and convalescent illness of confirmed chikungunya cases from Chiapas, S. Mexico: A cross sectional study","type":"article-journal","volume":"12"},"uris":["http://www.mendeley.com/documents/?uuid=6909786a-0eba-4630-b4db-bd53cb4e5c1d"]},{"id":"ITEM-13","itemData":{"DOI":"10.1016/j.jaut.2016.12.007","ISSN":"08968411","author":[{"dropping-particle":"","family":"Anaya","given":"Juan-Manuel","non-dropping-particle":"","parse-names":false,"suffix":""},{"dropping-particle":"","family":"Rodríguez","given":"Yhojan","non-dropping-particle":"","parse-names":false,"suffix":""},{"dropping-particle":"","family":"Monsalve","given":"Diana M.","non-dropping-particle":"","parse-names":false,"suffix":""},{"dropping-particle":"","family":"Vega","given":"Daniel","non-dropping-particle":"","parse-names":false,"suffix":""},{"dropping-particle":"","family":"Ojeda","given":"Ernesto","non-dropping-particle":"","parse-names":false,"suffix":""},{"dropping-particle":"","family":"González-Bravo","given":"Diana","non-dropping-particle":"","parse-names":false,"suffix":""},{"dropping-particle":"","family":"Rodríguez-Jiménez","given":"Mónica","non-dropping-particle":"","parse-names":false,"suffix":""},{"dropping-particle":"","family":"Pinto-Díaz","given":"Carlos A.","non-dropping-particle":"","parse-names":false,"suffix":""},{"dropping-particle":"","family":"Chaparro","given":"Pablo","non-dropping-particle":"","parse-names":false,"suffix":""},{"dropping-particle":"","family":"Gunturiz","given":"María L.","non-dropping-particle":"","parse-names":false,"suffix":""},{"dropping-particle":"","family":"Ansari","given":"Aftab A.","non-dropping-particle":"","parse-names":false,"suffix":""},{"dropping-particle":"","family":"Gershwin","given":"M. Eric","non-dropping-particle":"","parse-names":false,"suffix":""},{"dropping-particle":"","family":"Molano-González","given":"Nicolás","non-dropping-particle":"","parse-names":false,"suffix":""},{"dropping-particle":"","family":"Ramírez-Santana","given":"Carolina","non-dropping-particle":"","parse-names":false,"suffix":""},{"dropping-particle":"","family":"Acosta-Ampudia","given":"Yeny","non-dropping-particle":"","parse-names":false,"suffix":""}],"container-title":"Journal of Autoimmunity","id":"ITEM-13","issued":{"date-parts":[["2017","2"]]},"page":"123-138","title":"A comprehensive analysis and immunobiology of autoimmune neurological syndromes during the Zika virus outbreak in Cúcuta, Colombia","type":"article-journal","volume":"77"},"uris":["http://www.mendeley.com/documents/?uuid=114cec3e-4724-4f36-ab01-74ffa5ea8909"]},{"id":"ITEM-14","itemData":{"DOI":"10.1371/journal.pone.0179725","ISBN":"1111111111","ISSN":"1932-6203","PMID":"28650987","abstract":"BACKGROUND Zika is a new disease in the American continent and its surveillance is of utmost importance, especially because of its ability to cause neurological manifestations as Guillain-Barré syndrome and serious congenital malformations through vertical transmission. The detection of suspected cases by the surveillance system depends on the case definition adopted. As the laboratory diagnosis of Zika infection still relies on the use of expensive and complex molecular techniques with low sensitivity due to a narrow window of detection, most suspected cases are not confirmed by laboratory tests, mainly reserved for pregnant women and newborns. In this context, an accurate definition of a suspected Zika case is crucial in order for the surveillance system to gauge the magnitude of an epidemic. METHODOLOGY We evaluated the accuracy of various Zika case definitions in a scenario where Dengue and Chikungunya viruses co-circulate. Signs and symptoms that best discriminated PCR confirmed Zika from other laboratory confirmed febrile or exanthematic diseases were identified to propose and test predictive models for Zika infection based on these clinical features. RESULTS AND DISCUSSION Our derived score prediction model had the best performance because it demonstrated the highest sensitivity and specificity, 86·6% and 78·3%, respectively. This Zika case definition also had the highest values for auROC (0·903) and R2 (0·417), and the lowest Brier score 0·096. CONCLUSIONS In areas where multiple arboviruses circulate, the presence of rash with pruritus or conjunctival hyperemia, without any other general clinical manifestations such as fever, petechia or anorexia is the best Zika case definition.","author":[{"dropping-particle":"","family":"Braga","given":"José Ueleres","non-dropping-particle":"","parse-names":false,"suffix":""},{"dropping-particle":"","family":"Bressan","given":"Clarisse","non-dropping-particle":"","parse-names":false,"suffix":""},{"dropping-particle":"","family":"Dalvi","given":"Ana Paula Razal","non-dropping-particle":"","parse-names":false,"suffix":""},{"dropping-particle":"","family":"Calvet","given":"Guilherme Amaral","non-dropping-particle":"","parse-names":false,"suffix":""},{"dropping-particle":"","family":"Daumas","given":"Regina Paiva","non-dropping-particle":"","parse-names":false,"suffix":""},{"dropping-particle":"","family":"Rodrigues","given":"Nadia","non-dropping-particle":"","parse-names":false,"suffix":""},{"dropping-particle":"","family":"Wakimoto","given":"Mayumi","non-dropping-particle":"","parse-names":false,"suffix":""},{"dropping-particle":"","family":"Nogueira","given":"Rita Maria Ribeiro","non-dropping-particle":"","parse-names":false,"suffix":""},{"dropping-particle":"","family":"Nielsen-Saines","given":"Karin","non-dropping-particle":"","parse-names":false,"suffix":""},{"dropping-particle":"","family":"Brito","given":"Carlos","non-dropping-particle":"","parse-names":false,"suffix":""},{"dropping-particle":"","family":"Bispo de Filippis","given":"Ana Maria","non-dropping-particle":"","parse-names":false,"suffix":""},{"dropping-particle":"","family":"Brasil","given":"Patrícia","non-dropping-particle":"","parse-names":false,"suffix":""}],"container-title":"Plos One","id":"ITEM-14","issue":"6","issued":{"date-parts":[["2017"]]},"page":"e0179725","title":"Accuracy of Zika virus disease case definition during simultaneous Dengue and Chikungunya epidemics","type":"article-journal","volume":"12"},"uris":["http://www.mendeley.com/documents/?uuid=8a918fa0-da2e-492e-990d-4822973d68c0"]},{"id":"ITEM-15","itemData":{"DOI":"10.1093/cid/ciy1083","ISSN":"1537-6591","PMID":"30561554","abstract":"Background Since their emergence in the Americas, chikungunya (CHIKV) and Zika (ZIKV) viruses co-circulate with dengue virus (DENV), hampering clinical diagnosis. We investigated clinical and epidemiological characteristics of arboviral infections during the introduction and spread of CHIKV and ZIKV through northeastern Brazil. Methods Surveillance for arboviral diseases among febrile patients was performed at an emergency health unit of Salvador, Brazil between Sep/2014-Jul/2016. We interviewed patients to collect data on symptoms, reviewed medical records to obtain the presumptive diagnoses, and performed molecular and serological testing to confirm DENV, CHIKV, ZIKV, or non-specific flavivirus (FLAV) diagnosis. Results f 948 participants, 247 (26.1%) had an acute infection, of which 224 (23.6%) were single infections (DENV: 32, or 3.4%; CHIKV: 159, 16.7%; ZIKV: 13, 1.4%; and FLAV: 20, 2.1%), and 23 (2.4%) co-infections (DENV/CHIKV: 13, 1.4%; CHIKV/FLAV: 9, 0.9%; and DEN/ZIKV: 1, 0.1%). An additional 133 (14.0%) patients had serological evidence for a recent arboviral infection. Patients with Zika presented rash (69.2%) and pruritus (69.2%) more frequently than those with dengue (37.5% and 31.2%, respectively) and chikungunya (22.9% and 14.7%, respectively) (P&lt;0.001 for both comparisons). Conversely, arthralgia was more common in chikungunya (94.9%) and FLAV/CHIKV (100.0%) than in dengue (59.4%) and Zika (53.8%) (P&lt;0.001). A correct presumptive clinical diagnosis was made for 9-23% of the confirmed patients. Conclusions Arboviral infections are frequent causes of febrile illness. Co-infections are not rare events during periods of intense, concomitant arboviral transmission. Given the challenge to clinically distinguish these infections, there is an urgent need for rapid, point-of-care, multiplex diagnostics.","author":[{"dropping-particle":"","family":"O Silva","given":"Monaíse M","non-dropping-particle":"","parse-names":false,"suffix":""},{"dropping-particle":"","family":"Tauro","given":"Laura B","non-dropping-particle":"","parse-names":false,"suffix":""},{"dropping-particle":"","family":"Kikuti","given":"Mariana","non-dropping-particle":"","parse-names":false,"suffix":""},{"dropping-particle":"","family":"Anjos","given":"Rosângela O","non-dropping-particle":"","parse-names":false,"suffix":""},{"dropping-particle":"","family":"Santos","given":"Viviane C","non-dropping-particle":"","parse-names":false,"suffix":""},{"dropping-particle":"","family":"Gonçalves","given":"Thaiza S F","non-dropping-particle":"","parse-names":false,"suffix":""},{"dropping-particle":"","family":"Paploski","given":"Igor A D","non-dropping-particle":"","parse-names":false,"suffix":""},{"dropping-particle":"","family":"Moreira","given":"Patrícia S S","non-dropping-particle":"","parse-names":false,"suffix":""},{"dropping-particle":"","family":"Nascimento","given":"Leile C J","non-dropping-particle":"","parse-names":false,"suffix":""},{"dropping-particle":"","family":"Campos","given":"Gúbio S","non-dropping-particle":"","parse-names":false,"suffix":""},{"dropping-particle":"","family":"Ko","given":"Albert I","non-dropping-particle":"","parse-names":false,"suffix":""},{"dropping-particle":"","family":"Weaver","given":"Scott C","non-dropping-particle":"","parse-names":false,"suffix":""},{"dropping-particle":"","family":"Reis","given":"Mitermayer G","non-dropping-particle":"","parse-names":false,"suffix":""},{"dropping-particle":"","family":"Kitron","given":"Uriel","non-dropping-particle":"","parse-names":false,"suffix":""},{"dropping-particle":"","family":"Ribeiro","given":"Guilherme S","non-dropping-particle":"","parse-names":false,"suffix":""}],"container-title":"Clinical infectious diseases : an official publication of the Infectious Diseases Society of America","id":"ITEM-15","issued":{"date-parts":[["2018","12","18"]]},"title":"Concomitant transmission of dengue, chikungunya and Zika viruses in Brazil: Clinical and epidemiological findings from surveillance for acute febrile illness.","type":"article-journal","volume":"8"},"uris":["http://www.mendeley.com/documents/?uuid=19a1cdfe-de93-4d0a-8b81-4a1da149d2e1"]},{"id":"ITEM-16","itemData":{"DOI":"10.1111/tmi.13147","ISSN":"13653156","abstract":"OBJECTIVE To estimate the age-specific incidence of symptomatic dengue and chikungunya in Colombia. METHOD A passive facility-based fever surveillance study was conducted among individuals with undifferentiated fever. Confirmatory diagnostics included serological and molecular tests in paired samples, and surveillance's underreporting was assessed using capture-recapture methods. RESULTS Of 839 febrile participants 686 completed the study. There were 33.2% (295/839) dengue infections (51% primary infections), and 35.9% (191/532) of negative dengue cases there were chikungunya cases. On average, dengue cases were younger (median = 18 years) than chikungunya cases (median = 25 years). Thrombocytopaenia and abdominal pain were the main dengue predictors, while presence of rash was the main predictor for chikungunya diagnosis. Underreporting of dengue was 31%; the estimated expansion factors indicate an underreporting rate of dengue cases of threefold for all cases and of almost sixfold for inpatients. CONCLUSIONS These findings highlight the ongoing coexistence of both arboviruses, a distinct clinical profile of each condition in the study area that could be used by clinicians to generate a differential diagnosis, and the presence of underreporting, mostly among hospitalised cases.","author":[{"dropping-particle":"","family":"Carabali","given":"Mabel","non-dropping-particle":"","parse-names":false,"suffix":""},{"dropping-particle":"","family":"Lim","given":"Jacqueline K.","non-dropping-particle":"","parse-names":false,"suffix":""},{"dropping-particle":"","family":"Palencia","given":"Diana C.","non-dropping-particle":"","parse-names":false,"suffix":""},{"dropping-particle":"","family":"Lozano-Parra","given":"Anyela","non-dropping-particle":"","parse-names":false,"suffix":""},{"dropping-particle":"","family":"Gelvez","given":"Rosa Margarita","non-dropping-particle":"","parse-names":false,"suffix":""},{"dropping-particle":"","family":"Lee","given":"Kang Sung","non-dropping-particle":"","parse-names":false,"suffix":""},{"dropping-particle":"","family":"Florez","given":"Janeth P.","non-dropping-particle":"","parse-names":false,"suffix":""},{"dropping-particle":"","family":"Herrera","given":"Victor Mauricio","non-dropping-particle":"","parse-names":false,"suffix":""},{"dropping-particle":"","family":"Kaufman","given":"Jay S.","non-dropping-particle":"","parse-names":false,"suffix":""},{"dropping-particle":"","family":"Rojas","given":"Elsa M.","non-dropping-particle":"","parse-names":false,"suffix":""},{"dropping-particle":"","family":"Villar","given":"Luis Angel","non-dropping-particle":"","parse-names":false,"suffix":""}],"container-title":"Tropical Medicine and International Health","id":"ITEM-16","issue":"11","issued":{"date-parts":[["2018"]]},"page":"1231-1241","title":"Burden of dengue among febrile patients at the time of chikungunya introduction in Piedecuesta, Colombia","type":"article-journal","volume":"23"},"uris":["http://www.mendeley.com/documents/?uuid=f678ae22-dcce-4d51-8828-58c3b74f4c1d"]},{"id":"ITEM-17","itemData":{"DOI":"10.1186/s13104-018-3290-0","ISSN":"1756-0500","author":[{"dropping-particle":"","family":"Sánchez-Carbonel","given":"José","non-dropping-particle":"","parse-names":false,"suffix":""},{"dropping-particle":"","family":"Tantaléan-Yépez","given":"Derek","non-dropping-particle":"","parse-names":false,"suffix":""},{"dropping-particle":"","family":"Aguilar-Luis","given":"Miguel Angel","non-dropping-particle":"","parse-names":false,"suffix":""},{"dropping-particle":"","family":"Silva-Caso","given":"Wilmer","non-dropping-particle":"","parse-names":false,"suffix":""},{"dropping-particle":"","family":"Weilg","given":"Pablo","non-dropping-particle":"","parse-names":false,"suffix":""},{"dropping-particle":"","family":"Vásquez-Achaya","given":"Fernando","non-dropping-particle":"","parse-names":false,"suffix":""},{"dropping-particle":"","family":"Costa","given":"Luis","non-dropping-particle":"","parse-names":false,"suffix":""},{"dropping-particle":"","family":"Martins-Luna","given":"Johanna","non-dropping-particle":"","parse-names":false,"suffix":""},{"dropping-particle":"","family":"Sandoval","given":"Isabel","non-dropping-particle":"","parse-names":false,"suffix":""},{"dropping-particle":"","family":"Valle-Mendoza","given":"Juana","non-dropping-particle":"del","parse-names":false,"suffix":""}],"container-title":"BMC Research Notes","id":"ITEM-17","issue":"1","issued":{"date-parts":[["2018","12","14"]]},"page":"175","publisher":"BioMed Central","title":"Identification of infection by Chikungunya, Zika, and Dengue in an area of the Peruvian coast. Molecular diagnosis and clinical characteristics","type":"article-journal","volume":"11"},"uris":["http://www.mendeley.com/documents/?uuid=3ca8ad1e-d95a-4870-b026-adb8b20e0058"]},{"id":"ITEM-18","itemData":{"DOI":"10.1371/currents.outbreaks.0bf6aeb4d30824de63c4d5d745b217f5","ISSN":"2157-3999","author":[{"dropping-particle":"","family":"Azeredo","given":"Elzinandes Leal","non-dropping-particle":"","parse-names":false,"suffix":""},{"dropping-particle":"","family":"Hoscher Romanholi","given":"Izilyanne","non-dropping-particle":"","parse-names":false,"suffix":""},{"dropping-particle":"","family":"Badolato-Corrêa","given":"Jessica","non-dropping-particle":"","parse-names":false,"suffix":""},{"dropping-particle":"","family":"Cunha","given":"Rivaldo","non-dropping-particle":"","parse-names":false,"suffix":""},{"dropping-particle":"","family":"Barbosa","given":"Luciana Santos","non-dropping-particle":"","parse-names":false,"suffix":""},{"dropping-particle":"","family":"de-Oliveira-Pinto","given":"Luzia Maria","non-dropping-particle":"","parse-names":false,"suffix":""},{"dropping-particle":"","family":"Dal Fabbro","given":"Márcia","non-dropping-particle":"","parse-names":false,"suffix":""},{"dropping-particle":"","family":"Santos","given":"Flavia Barreto","non-dropping-particle":"dos","parse-names":false,"suffix":""},{"dropping-particle":"","family":"Sánchez-Arcila","given":"Juan Camilo","non-dropping-particle":"","parse-names":false,"suffix":""},{"dropping-particle":"","family":"Nunes","given":"Priscila Conrado Guerra","non-dropping-particle":"","parse-names":false,"suffix":""},{"dropping-particle":"","family":"Filippis","given":"Ana Maria","non-dropping-particle":"de","parse-names":false,"suffix":""},{"dropping-particle":"","family":"Souza","given":"Thiara Manuele Alves","non-dropping-particle":"","parse-names":false,"suffix":""}],"container-title":"PLoS Currents","id":"ITEM-18","issued":{"date-parts":[["2018"]]},"title":"Clinical and Laboratory Profile of Zika and Dengue Infected Patients: Lessons Learned From the Co-circulation of Dengue, Zika and Chikungunya in Brazil","type":"article-journal"},"uris":["http://www.mendeley.com/documents/?uuid=37c68539-8a51-4da5-a53c-34db0b33c9a9"]},{"id":"ITEM-19","itemData":{"DOI":"10.1590/0037-8682-0347-2018","ISBN":"0037868203472","ISSN":"1678-9849","author":[{"dropping-particle":"","family":"Vega","given":"Farley Liliana Romero","non-dropping-particle":"","parse-names":false,"suffix":""},{"dropping-particle":"","family":"Bezerra","given":"Juliana Maria Trindade","non-dropping-particle":"","parse-names":false,"suffix":""},{"dropping-particle":"","family":"Said","given":"Rodrigo Fabiano de Carmo","non-dropping-particle":"","parse-names":false,"suffix":""},{"dropping-particle":"da","family":"Gama Neto","given":"Aloysio Nogueira","non-dropping-particle":"","parse-names":false,"suffix":""},{"dropping-particle":"","family":"Cotrim","given":"Emanuela Cardoso","non-dropping-particle":"","parse-names":false,"suffix":""},{"dropping-particle":"","family":"Mendez","given":"Dora","non-dropping-particle":"","parse-names":false,"suffix":""},{"dropping-particle":"","family":"Amâncio","given":"Frederico Figueiredo","non-dropping-particle":"","parse-names":false,"suffix":""},{"dropping-particle":"","family":"Carneiro","given":"Mariângela","non-dropping-particle":"","parse-names":false,"suffix":""}],"container-title":"Revista da Sociedade Brasileira de Medicina Tropical","id":"ITEM-19","issue":"0","issued":{"date-parts":[["2019","1","14"]]},"page":"1-9","title":"Emergence of chikungunya and Zika in a municipality endemic to dengue, Santa Luzia, MG, Brazil, 2015-2017","type":"article-journal","volume":"52"},"uris":["http://www.mendeley.com/documents/?uuid=52baf678-b6ac-4d12-8ee6-b5324039bd0e"]}],"mendeley":{"formattedCitation":"&lt;sup&gt;1,2,4–6,8–21&lt;/sup&gt;","plainTextFormattedCitation":"1,2,4–6,8–21","previouslyFormattedCitation":"[10,11,21–23,25–30,12–19]"},"properties":{"noteIndex":0},"schema":"https://github.com/citation-style-language/schema/raw/master/csl-citation.json"}</w:instrText>
            </w:r>
            <w:r w:rsidRPr="000A6CBE">
              <w:rPr>
                <w:rFonts w:ascii="Times New Roman" w:hAnsi="Times New Roman"/>
                <w:sz w:val="16"/>
                <w:szCs w:val="16"/>
                <w:lang w:val="en-GB"/>
              </w:rPr>
              <w:fldChar w:fldCharType="separate"/>
            </w:r>
            <w:r w:rsidR="00B77BE7" w:rsidRPr="00B77BE7">
              <w:rPr>
                <w:rFonts w:ascii="Times New Roman" w:hAnsi="Times New Roman"/>
                <w:noProof/>
                <w:sz w:val="16"/>
                <w:szCs w:val="16"/>
                <w:vertAlign w:val="superscript"/>
                <w:lang w:val="en-GB"/>
              </w:rPr>
              <w:t>1,2,4–6,8–21</w:t>
            </w:r>
            <w:r w:rsidRPr="000A6CBE">
              <w:rPr>
                <w:rFonts w:ascii="Times New Roman" w:hAnsi="Times New Roman"/>
                <w:sz w:val="16"/>
                <w:szCs w:val="16"/>
                <w:lang w:val="en-GB"/>
              </w:rPr>
              <w:fldChar w:fldCharType="end"/>
            </w:r>
          </w:p>
        </w:tc>
      </w:tr>
      <w:tr w:rsidR="00A8610A" w:rsidRPr="000A6CBE" w14:paraId="07131BB3" w14:textId="77777777" w:rsidTr="005706DB">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152" w:type="pct"/>
            <w:tcBorders>
              <w:top w:val="nil"/>
              <w:left w:val="nil"/>
              <w:bottom w:val="nil"/>
              <w:right w:val="nil"/>
            </w:tcBorders>
            <w:shd w:val="clear" w:color="auto" w:fill="auto"/>
            <w:vAlign w:val="center"/>
          </w:tcPr>
          <w:p w14:paraId="4EEA8073" w14:textId="77777777" w:rsidR="00A8610A" w:rsidRPr="000A6CBE" w:rsidRDefault="00A8610A" w:rsidP="005706DB">
            <w:pPr>
              <w:pStyle w:val="MDPI42tablebody"/>
              <w:spacing w:line="480" w:lineRule="auto"/>
              <w:jc w:val="left"/>
              <w:rPr>
                <w:rFonts w:ascii="Times New Roman" w:hAnsi="Times New Roman"/>
                <w:bCs w:val="0"/>
                <w:sz w:val="22"/>
                <w:szCs w:val="22"/>
                <w:lang w:val="en-GB"/>
              </w:rPr>
            </w:pPr>
            <w:r w:rsidRPr="000A6CBE">
              <w:rPr>
                <w:rFonts w:ascii="Times New Roman" w:hAnsi="Times New Roman"/>
                <w:bCs w:val="0"/>
                <w:sz w:val="22"/>
                <w:szCs w:val="22"/>
                <w:lang w:val="en-GB"/>
              </w:rPr>
              <w:t>Arthritis/Oedema</w:t>
            </w:r>
          </w:p>
        </w:tc>
        <w:tc>
          <w:tcPr>
            <w:tcW w:w="894" w:type="pct"/>
            <w:tcBorders>
              <w:top w:val="nil"/>
              <w:left w:val="nil"/>
              <w:bottom w:val="nil"/>
              <w:right w:val="nil"/>
            </w:tcBorders>
            <w:shd w:val="clear" w:color="auto" w:fill="auto"/>
            <w:vAlign w:val="center"/>
          </w:tcPr>
          <w:p w14:paraId="154EA162" w14:textId="77777777"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11.50</w:t>
            </w:r>
          </w:p>
        </w:tc>
        <w:tc>
          <w:tcPr>
            <w:tcW w:w="909" w:type="pct"/>
            <w:tcBorders>
              <w:top w:val="nil"/>
              <w:left w:val="nil"/>
              <w:bottom w:val="nil"/>
              <w:right w:val="nil"/>
            </w:tcBorders>
            <w:shd w:val="clear" w:color="auto" w:fill="auto"/>
            <w:vAlign w:val="center"/>
          </w:tcPr>
          <w:p w14:paraId="0491EBC5" w14:textId="77777777"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48.36</w:t>
            </w:r>
          </w:p>
        </w:tc>
        <w:tc>
          <w:tcPr>
            <w:tcW w:w="909" w:type="pct"/>
            <w:tcBorders>
              <w:top w:val="nil"/>
              <w:left w:val="nil"/>
              <w:bottom w:val="nil"/>
              <w:right w:val="nil"/>
            </w:tcBorders>
            <w:shd w:val="clear" w:color="auto" w:fill="auto"/>
            <w:vAlign w:val="center"/>
          </w:tcPr>
          <w:p w14:paraId="6D0E9CC3" w14:textId="77777777"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27.80</w:t>
            </w:r>
          </w:p>
        </w:tc>
        <w:tc>
          <w:tcPr>
            <w:tcW w:w="1136" w:type="pct"/>
            <w:tcBorders>
              <w:top w:val="nil"/>
              <w:left w:val="nil"/>
              <w:bottom w:val="nil"/>
              <w:right w:val="nil"/>
            </w:tcBorders>
            <w:shd w:val="clear" w:color="auto" w:fill="auto"/>
            <w:vAlign w:val="center"/>
          </w:tcPr>
          <w:p w14:paraId="64A0C785" w14:textId="416CA52A"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rPr>
            </w:pPr>
            <w:r w:rsidRPr="000A6CBE">
              <w:rPr>
                <w:rFonts w:ascii="Times New Roman" w:hAnsi="Times New Roman"/>
                <w:sz w:val="16"/>
                <w:szCs w:val="16"/>
                <w:lang w:val="en-GB"/>
              </w:rPr>
              <w:fldChar w:fldCharType="begin" w:fldLock="1"/>
            </w:r>
            <w:r w:rsidR="00B77BE7">
              <w:rPr>
                <w:rFonts w:ascii="Times New Roman" w:hAnsi="Times New Roman"/>
                <w:sz w:val="16"/>
                <w:szCs w:val="16"/>
                <w:lang w:val="en-GB"/>
              </w:rPr>
              <w:instrText>ADDIN CSL_CITATION {"citationItems":[{"id":"ITEM-1","itemData":{"DOI":"10.1136/pgmj.2007.066746","ISSN":"00325473","abstract":"OBJECTIVES: To compare the clinical and laboratory features of confirmed cases of Chikungunya and Dengue fever; to validate the clinical diagnosis based on serology. METHODS: Cases with a clinical diagnosis of Chikungunya and Dengue fever were recruited for seroconfirmation during a concurrent epidemic in 2006-07, at the General Hospital, Peradeniya, Sri Lanka. RESULTS: Of 54 patients with fever, serology confirmed 21 with Chikungunya infection, 20 with Dengue infection, and three co-infections, with sensitivity of the clinical diagnosis of 92% for Chikungunya fever and 95% for Dengue fever. The mean age of patients with Chikungunya fever was 45 years (range 21-74 years), and patients with Dengue fever was 30 years (range 15-63 years) (p = 0.005). Sixteen (70%) of Chikungunya fever patients were females, while 15 (71%) of those with Dengue fever were males (p = 0.007). Arthralgia was common to both groups (p = 0.155), while headache and a bleeding tendency were observed more in patients with Dengue fever. Twelve (57%) Chikungunya cases had acute arthritis compared with none in the Dengue group (p = 0.001), lasting mean 6 days (range 1-14 days). They developed chronic arthritic disability (range 1-6 months). Leucopenia was common to both Chikungunya and Dengue fever patients. However, thrombocytopenia was more pronounced in the Dengue patients (mean (SD) platelet count 75 (34)x10(9)/l) than in the Chikungunya patients (117 (70)x10(9)/l) (p = 0.001). In the Chikungunya group there was a positive correlation between duration of the illness and the platelet count (r = 0.181, p = 0.194), but the Dengue group showed a negative correlation (r = -0.309, p&lt;0.001). CONCLUSION: Most of the clinical and laboratory features of patients with Chikungunya and Dengue fever are similar. Arthritis is the pathognomonic sign in patients with Chikungunya fever.","author":[{"dropping-particle":"","family":"Kularatne","given":"S. A.M.","non-dropping-particle":"","parse-names":false,"suffix":""},{"dropping-particle":"","family":"Gihan","given":"M. C.","non-dropping-particle":"","parse-names":false,"suffix":""},{"dropping-particle":"","family":"Weerasinghe","given":"S. C.","non-dropping-particle":"","parse-names":false,"suffix":""},{"dropping-particle":"","family":"Gunasena","given":"S.","non-dropping-particle":"","parse-names":false,"suffix":""}],"container-title":"Postgraduate Medical Journal","id":"ITEM-1","issue":"1005","issued":{"date-parts":[["2009"]]},"page":"342-346","title":"Concurrent outbreaks of Chikungunya and Dengue fever in Kandy, Sri Lanka, 2006-07: A comparative analysis of clinical and laboratory features","type":"article-journal","volume":"85"},"uris":["http://www.mendeley.com/documents/?uuid=fb8a5392-fef1-4ffe-85ab-4d517791fff6"]},{"id":"ITEM-2","itemData":{"DOI":"10.4269/ajtmh.2012.11-0704","ISSN":"0002-9637","abstract":"Chikungunya virus (CHIKV) and dengue virus (DENV) are circulating individually in the state of West Bengal, India. However, after 1965 the dual-infection caused by both viruses had not been recorded until 2010. In 2010, an investigation of the febrile cases was carried out to confirm the involvement of both viruses simultaneously. A total of 550 blood samples were tested for the detection of immunoglobulin M (IgM) antibody against both CHIKV and DENV. Serology by the enzyme-linked immunosorbent assay method confirmed that 131 (23.8%) and 104 (18.9%) patients had IgM antibody against CHIKV and DENV, respectively, whereas 68 (12.4%) had IgM antibodies against both CHIKV and DENV. Fever, joint pain, rashes, headache, myalgia, and nausea/vomiting are the common features in the case of both monotypic and dual-infection. Severe arthralgia and swelling of joints were common only in CHIKV-positive cases and abdominal pain was mainly associated with DENV infection. Diarrhea was reported only by the dual-infected patients (16.2%).","author":[{"dropping-particle":"","family":"Taraphdar","given":"Debjani","non-dropping-particle":"","parse-names":false,"suffix":""},{"dropping-particle":"","family":"Sarkar","given":"Arindam","non-dropping-particle":"","parse-names":false,"suffix":""},{"dropping-particle":"","family":"Mukhopadhyay","given":"Bansi B.","non-dropping-particle":"","parse-names":false,"suffix":""},{"dropping-particle":"","family":"Chatterjee","given":"Shyamalendu","non-dropping-particle":"","parse-names":false,"suffix":""}],"container-title":"The American Journal of Tropical Medicine and Hygiene","id":"ITEM-2","issue":"4","issued":{"date-parts":[["2012","4","1"]]},"page":"720-723","title":"A Comparative Study of Clinical Features between Monotypic and Dual Infection Cases with Chikungunya Virus and Dengue Virus in West Bengal, India","type":"article-journal","volume":"86"},"uris":["http://www.mendeley.com/documents/?uuid=a8d76074-d682-43bf-8641-042e032577f8"]},{"id":"ITEM-3","itemData":{"DOI":"10.1371/journal.pntd.0004636","author":[{"dropping-particle":"","family":"Romero","given":"Carolina","non-dropping-particle":"","parse-names":false,"suffix":""},{"dropping-particle":"","family":"Zogbi","given":"Heruza","non-dropping-particle":"","parse-names":false,"suffix":""},{"dropping-particle":"","family":"Carvalho","given":"Marilia Sá","non-dropping-particle":"","parse-names":false,"suffix":""},{"dropping-particle":"","family":"Souza","given":"Rogerio Valls","non-dropping-particle":"de","parse-names":false,"suffix":""},{"dropping-particle":"","family":"Calvet","given":"Guilherme Amaral","non-dropping-particle":"","parse-names":false,"suffix":""},{"dropping-particle":"","family":"Brasil","given":"Patrícia","non-dropping-particle":"","parse-names":false,"suffix":""},{"dropping-particle":"","family":"Filippis","given":"Ana Maria Bispo","non-dropping-particle":"de","parse-names":false,"suffix":""},{"dropping-particle":"","family":"Bressan","given":"Clarisse da Silveira","non-dropping-particle":"","parse-names":false,"suffix":""},{"dropping-particle":"de","family":"Mendonça","given":"Marco Cesar Lima","non-dropping-particle":"","parse-names":false,"suffix":""},{"dropping-particle":"","family":"Alves","given":"Simone Sampaio","non-dropping-particle":"","parse-names":false,"suffix":""},{"dropping-particle":"","family":"Wakimoto","given":"Mayumi","non-dropping-particle":"","parse-names":false,"suffix":""},{"dropping-particle":"","family":"Lupi","given":"Otilia","non-dropping-particle":"","parse-names":false,"suffix":""},{"dropping-particle":"","family":"Sequeira","given":"Patrícia Carvalho","non-dropping-particle":"de","parse-names":false,"suffix":""},{"dropping-particle":"","family":"Nogueira","given":"Rita Maria Ribeiro","non-dropping-particle":"","parse-names":false,"suffix":""},{"dropping-particle":"","family":"Quintana","given":"Marcel de Souza Borges","non-dropping-particle":"","parse-names":false,"suffix":""},{"dropping-particle":"","family":"Nobre","given":"Aline","non-dropping-particle":"","parse-names":false,"suffix":""},{"dropping-particle":"","family":"Jaenisch","given":"Thomas","non-dropping-particle":"","parse-names":false,"suffix":""},{"dropping-particle":"","family":"Lourenço-de-Oliveira","given":"Ricardo","non-dropping-particle":"","parse-names":false,"suffix":""},{"dropping-particle":"","family":"Siqueira","given":"André Machado","non-dropping-particle":"","parse-names":false,"suffix":""}],"container-title":"PLOS Neglected Tropical Diseases","id":"ITEM-3","issue":"4","issued":{"date-parts":[["2016"]]},"page":"e0004636","title":"Zika Virus Outbreak in Rio de Janeiro, Brazil: Clinical Characterization, Epidemiological and Virological Aspects","type":"article-journal","volume":"10"},"uris":["http://www.mendeley.com/documents/?uuid=b3c0228d-1590-4746-b385-fa1ddec45b4a"]},{"id":"ITEM-4","itemData":{"DOI":"10.4269/ajtmh.16-0122","ISBN":"1476-1645 (Electronic)\\r0002-9637 (Linking)","ISSN":"00029637","PMID":"27527629","abstract":"Chikungunya virus (CHIKV) spread rapidly throughout the Caribbean region in 2014, and the first serologically confirmed case was seen in Grenada in July. This study investigated the outbreak of CHIKV in Grenada to identify the distinguishing clinical manifestations and the symptoms that corresponded the closest with serological test results. Sera were tested by IgM enzyme-linked immunosorbent assay and polymerase chain reaction to distinguish between cases positive or negative for CHIKV. Of 493 cases, 426 (86%) tested positive for CHIKV. The diagnostic decision rule, \"Define as CHIKV positive a patient presenting with joint pain and any combination of fever, body pain, or rash,\" produced the closest agreement (85%) with the serological test results (Cohen's kappa, k = 0.289, P value &lt; 0.001). When laboratory facilities are not available for diagnostic confirmation, syndromic surveillance using these four symptoms could be useful to define cases during a CHIKV outbreak when CHIKV is the predominant circulating arbovirus. Copyright © 2016 by The American Society of Tropical Medicine and Hygiene.","author":[{"dropping-particle":"","family":"Macpherson","given":"Calum","non-dropping-particle":"","parse-names":false,"suffix":""},{"dropping-particle":"","family":"Noël","given":"Trevor","non-dropping-particle":"","parse-names":false,"suffix":""},{"dropping-particle":"","family":"Fields","given":"Paul","non-dropping-particle":"","parse-names":false,"suffix":""},{"dropping-particle":"","family":"Jungkind","given":"Donald","non-dropping-particle":"","parse-names":false,"suffix":""},{"dropping-particle":"","family":"Yearwood","given":"Katherine","non-dropping-particle":"","parse-names":false,"suffix":""},{"dropping-particle":"","family":"Simmons","given":"Monika","non-dropping-particle":"","parse-names":false,"suffix":""},{"dropping-particle":"","family":"Widjaja","given":"Susana","non-dropping-particle":"","parse-names":false,"suffix":""},{"dropping-particle":"","family":"Mitchell","given":"George","non-dropping-particle":"","parse-names":false,"suffix":""},{"dropping-particle":"","family":"Noel","given":"Dolland","non-dropping-particle":"","parse-names":false,"suffix":""},{"dropping-particle":"","family":"Bidaisee","given":"Satesh","non-dropping-particle":"","parse-names":false,"suffix":""},{"dropping-particle":"","family":"Myers","given":"Todd E.","non-dropping-particle":"","parse-names":false,"suffix":""},{"dropping-particle":"","family":"LaBeaud","given":"A. Desiree","non-dropping-particle":"","parse-names":false,"suffix":""}],"container-title":"American Journal of Tropical Medicine and Hygiene","id":"ITEM-4","issue":"4","issued":{"date-parts":[["2016"]]},"note":"-7 months after the introduction of CHIKV to the Caribbean island of Saint Martin, the seroprevalence rate on the island was estimated to be nearly 17% with 39% of infected persons being asymp- tomatic indicating the disease can circulate inconspicuously throughout the region.20\n-Anticipating the imminent arrival of CHIKV into Grenada in 2014 and since no local CHIKV laboratory diagnostic facil- ities existed, a collaborative link was established between St. George’s University School of Medicine and the Naval Infec- tious Diseases Diagnostic Laboratory (NIDDL) at the Naval Medical Research Center in the United States\n-CHIKV transmission was confirmed in Grenada, and an explosive outbreak lasted for 13 weeks from mid-July to mid-October 2014\n-On the basis of cases observed during the outbreak, the 3-fold objectives of this study were to:\n-1. describe the demographic attributes of patients suspected to be CHIKV infected,\n-2. determine whether the CHIKVand dengue virus (DENV) were cocirculating in Grenada, and\n-3. identify a set of observed symptoms that could provide the closest agreement with serological test results\n-From the time of presentation of the first suspected CHIKV case in Grenada in July, patients with symptoms consistent with either CHIKVor DENV were enrolled in the study from health facilities throughout the country.\n-During the 2014 outbreak in Grenada, demographic infor- mation, symptom data, and whole blood specimens were collected from 493 suspected cases from the index case on July 9 until October 9, by which time symptomatic patients were no longer presenting at the clinics\n-Of the 493 cases enrolled, 325 (66%) were female and 165 were male (34%)\n-The cases spanned the entire range of ages in Grenada from less than 1 year to over 80 years, with a median age of 34.5 years with no signif- icant difference in the age distributions by gender (Figure 1).\n-Thirty symptoms were clinically observed in the cases enrolled in the study. \n-The top 10 clinical symptoms are shown in Table 1 listed in descending order of frequency observed. \n-The remaining symptoms were observed in less than 20% of the cases, and therefore were deemed nonindicative of the presence of CHIKV\n-Sera samples were tested at the NIDDL using the indirect CHIKV IgM enzyme-linked immunosorbent assay (ELISA) with a cutoff value for seropositivity &amp;gt; 0.30 mean adjusted net optical density\n-Since CHIKV was the predominant circu- lating alphavirus during the outbreak, there were few, if any, other infections that would have been cross-reactive with the ELISA test.\n-In addition, a quantitative multiplex real-time polymerase chain reaction (PCR) for CHIKV and DENV was performed\n-Of all 493 cases in the study, 426 (86%) tested positive for CHIKV by either IgM or PCR, with 49 testing positive by both tests. \n-By gender, 286 of 325 (88%) female cases and 140 of 165 (85%) male cases tested positive. \n-Only two cases were asymptomatic cases yet tested positive. \n-No cases tested positive for DENV\n-Positive CHIKV cases in Grenada were most likely to have\njoint pain, but unlike the CHIKV outbreak in Trinidad22— the largest neighboring country to Grenada—abdominal pain and sore throat were not associated with CHIKV in Grenada\n-The clinical presentations of CHIKV in Grenada were more similar to what was seen in Colombia where joint pain, fever, headache, and rash were the most common symptoms.23\n-Signifi- cance was evaluated using the Holm–Bonferroni sequential procedure for multiple comparisons to control for a false dis- covery rate of 5%. \n-As a result, six symptoms were identified as possibly indicative of CHIKV: joint pain, fever, body pain, chills, rash, and joint swelling.\n-Joint pain was by far the most statistically significant clinical symptom distinguishing between positive and nega- tive CHIKV cases. \n-Of 441 cases with joint pain, 395 (90%) tested positive for CHIKV, whereas only 31 of 49 (63%) cases without joint pain tested positive.\n-How- ever, fever and chills were more distinguishing between CHIKV positive and negative cases in males (P values = 0.023 and 0.035, respectively)\n-Generalized linear modeling with binary categorical response and explanatory variables was used to test all pos- sible combinations of the observed symptoms ranging from single symptoms to all six possibly indicative symptoms to determine the combination of symptoms that would most closely agree with the serological test results for each gender and for all cases combined.\n-Although a study in Mayotte (Indian Ocean area) reported in 2010 that joint pain and fever correctly classified 87% of serologically confirmed CHIKV cases,24 in Grenada, those two symptoms alone were insufficient to reliably classify cases. \n-In fact, no single symptom or combinations of only two symptoms were sufficient as diagnostic indicators\n-In the Grenada cases, the decision rule to “Diagnose as CHIKV positive patients who present with joint pain along with any combination of the fever, body pain, or rash,” would have provided 85% agreement with the serological tests.\n-Agreement was tested using Cohen’s kappa statistic and was adjusted for prevalence. \n-The decision rule applied to both genders with 85% agreement with the serological results for females and 82% agreement for males.\n-In summary, due to the absence of cocirculating DENV, this study has provided a clear picture of the clinical manifes- tations of CHIKV unconfounded with DENV. \n-Although the results of this study are not generalizable beyond the cases studied, a diagnostic decision rule such as the one devel- oped in this study can give close agreement with serological tests. \n-Since CHIKV is now presumed to be endemic in the Caribbean region, syndromic surveillance could be used to define cases in similar immunologically naive populations, where laboratory facilities for serological diagnostic confir- mation are not available, as was the situation in Grenada during the 2014 CHIKV outbreak","page":"890-893","title":"Clinical and serological insights from the asian lineage Chikungunya outbreak in Grenada, 2014: An observational study","type":"article-journal","volume":"95"},"uris":["http://www.mendeley.com/documents/?uuid=564c4d92-0845-4347-bd94-f2e45819d0b4"]},{"id":"ITEM-5","itemData":{"DOI":"10.1371/journal.pntd.0005075","ISSN":"1935-2735","author":[{"dropping-particle":"","family":"Bloch","given":"Danielle","non-dropping-particle":"","parse-names":false,"suffix":""},{"dropping-particle":"","family":"Roth","given":"Nicole M.","non-dropping-particle":"","parse-names":false,"suffix":""},{"dropping-particle":"V.","family":"Caraballo","given":"Elba","non-dropping-particle":"","parse-names":false,"suffix":""},{"dropping-particle":"","family":"Muñoz-Jordan","given":"Jorge","non-dropping-particle":"","parse-names":false,"suffix":""},{"dropping-particle":"","family":"Hunsperger","given":"Elizabeth","non-dropping-particle":"","parse-names":false,"suffix":""},{"dropping-particle":"","family":"Rivera","given":"Aidsa","non-dropping-particle":"","parse-names":false,"suffix":""},{"dropping-particle":"","family":"Pérez-Padilla","given":"Janice","non-dropping-particle":"","parse-names":false,"suffix":""},{"dropping-particle":"","family":"Rivera Garcia","given":"Brenda","non-dropping-particle":"","parse-names":false,"suffix":""},{"dropping-particle":"","family":"Sharp","given":"Tyler M.","non-dropping-particle":"","parse-names":false,"suffix":""}],"container-title":"PLOS Neglected Tropical Diseases","id":"ITEM-5","issue":"10","issued":{"date-parts":[["2016"]]},"note":"-Although infection with CHIKV results in long-term protection from reinfection [7], it has been associated with persistent arthritis and/or arthralgia that may last several months [8, 9].\n-The first documented locally acquired chikungunya case in the Western Hemisphere was reported inDecember 2013 on the Caribbean island of St.Martin [11]. \n-Soon after, CHIKV spread to at least 45 countries and territories throughout the Americas where over 2 million suspected cases have been reported to date [12]\n-In theUnited States territory of Puerto Rico, the first laboratory-confirmedchikungunya case occurred in a patient fromthe San Juan met- ropolitan area who had illness onset in May 2014 and no history of recent travel [13]. \n-The peak of cases reported through passive surveillance occurred in August 2014 [14], and to date &amp;gt;30,000 suspected chikungunya cases have been reported [15].\n-However, detection of anti- CHIKV antibodies in nearly 25% of blood donated during 2014 suggests a higher incidence of infection than was reported to public health authorities [16].\n-Human popu- lation density, particularly in relation to urban centers, has also been associatedwith clustering of chikungunya cases [22].\n-Following the introduction of CHIKV into Puerto Rico,we conducted household-based\ncluster investigations to describe the spectrum of disease and factors associated with CHIKV infection, identify host factors associated with symptomatic infection, describe care-seeking behavior in individuals with chikungunya, and identify patient characteristics associated with accurate clinical diagnosis and case reporting of chikungunya patients.\n-A cross-sectional investigation was conducted in which neighbors of chikungunya patients were offered enrollment in household-basedcluster investigations.\n-A convenience sample of laboratory-positive chikungunya caseswas identified fromsuspected chikungunya cases that were reported to PuertoRicoDepartment ofHealth (PRDH) and tested laboratory-positive for CHIKV infection (“index cases”)\n-Index case-patients or their parent or guardianwere contacted by telephone within 30 days of the index case-patients’ illness onset and a home visit was scheduled\n-During each household visit, the head-of-household of the index case-patient’s household\n(the “index household”) and all households within a 50-meter radius of the index household were eligible for enrollment in the investigation\n-A questionnaire (S1 Appendix) addressing household characteristicswas administered to the head-of-household, and an individual questionnaire (S1 Appendix) addressing demographics, travel history, and recent illnesseswas administered to all participants\n-To detect evidence of CHIKVinfection, all specimens were tested by rRT-PCR [24], IgM antibody capture (MAC) ELISA [25], and IgG ELISA [26].\n-Specimens were also tested for evidence ofDENV infection, the results of which have been previously reported [13]. \n-In summary, 5% of participants were positive for recent DENV infection, and none were positive for current DENV infection\n-Inclusion of DENV diagnostic test results in epidemiologic analyses did not appreciably affect the statistical significance of any findings, as there was minimal overlap of participants with evi- dence of infection with both CHIKV and DENV (i.e., 1 of 74 [1.4%]).\n-Hence,DENV diagnostic test results are not included in the analyses presented herein.\n-Participants were individuals that provided a serum specimen and answered an individual questionnaire. \n-Current CHIKV infection was defined by detection of CHIKVnucleic acid by rRT-PCR. \n-Recent CHIKV infection was defined by detection of either anti-CHIKV IgM antibody byMAC ELISA or anti-CHIKV IgG antibody by IgG ELISA. \n-Participants were defined as being laboratory-positive for CHIKV infection if they had evidence of either current or recent infection.\n-Participants were defined as laboratory-negative for CHIKV infection if they had no evidence of either current or recent CHIKV infection. \n-For participants with current CHIKV infection that did not report any symptomof illness (n = 2), development of illness after interview was ruled out by follow-up phone call within 30 days of the household visit. \n-Findings from multivariable and hierarchical clustering analysis of signs and symptoms associatedwith current or recent CHIKV infection were used to define symptomatic CHIKV infection\n-General estimating equations (GEE) were used to model associations between individual health and household characteristics and binary outcomes of CHIKV infection status, correct chikungunya diagnosis, or asymptomatic infection\n-Multivariate GEE analysis was performed to obtain a finalmodel for the association between laboratory-positivity and symptoms reported among participants with illness in the past three months\n-Backward eliminationwas used in best-fitting model selection, removing variables from the full model that lowered the Quasilikelihood Information Criteria (QIC) relative to the full model [28]\n-Hierarchical cluster analysis, which uses a distance measure to identify similar clusters of variables and an agglom- eration method to link clusters, was performed to analyze patterns of symptoms among participants with recent illness.\n-A total of 21 household-basedcluster investigations were conducted in the health regions of San Juan, Bayamón, Ponce, Arecibo and Caguas (S1 Table).\n-Of 499 households eligible for par- ticipation, heads-of-household from200 (46.2%) occupied householdswere available to be offered enrollment, and 137 (68.5%) accepted (Fig 1)\n-Of the 410 residents of all enrolled households, 250 (61.0%) participated in the investigation.\n-Par- ticipants tended to be older than all residents living in participating households (median age = 45 vs. 25 years, respectively)\n-Of the 250 household cluster investigation participants, 74 (29.6%) had evidence of CHIKV\ninfection\n-Although infection rates varied by cluster both between and within health regions, all clusters had at least one infected individual apart fromthe index case-patient (Fig 2).\n-This included 12 participantswith current CHIKV infection and 62 participants recent CHIKV infection.\n-Among thosewith current CHIKV infection, 9 (75.0%) were positive only by rRT-PCR, 1 (8.3%) was positive by rRT-PCR and IgM ELISA, and 2 (16.7%) were positive by rRT-PCR as well as both IgM and IgG ELISA.\n-Of those with recent CHIKVinfection, 53 (85.4%) were positive by both IgM and IgG ELISA, 5 (8.1%) were positive by IgM ELISA only, and 4 (6.5%) were positive by IgG ELISA only\n-All specimens collectedbefore day four post-illness- onset (PIO) were positive by rRT-PCR. \n-Detection of CHIKV nucleic acid by rRT-PCR decreased over time by day of specimen collection PIO, and by day 13 PIO no rRT-PCR-posi- tive specimens were identified.\n-Percent positivity by anti-IgM and IgG ELISA both increased according to day of specimen collectionPIO. \n-All specimens collected after week two PIO were IgM-positive,while all specimens collected after week three PIO were IgG-positive\n-Following bivariate analysis, age and genderwere not significantly associatedwith CHIKV infection (Table 1).\n-Participants that reported having chronic joint disease or arthritis had nearly two-fold increased odds of having evidence of CHIKV infection\n-Reportinghaving had an acute illness in the past threemonths or having a householdmember that had an acute ill- ness in the past threemonths were both associatedwith 14-fold increased odds of being labora- tory-positive for CHIKV infection\n-No significant associationswere found betweenCHIKV infection and housing type\n-Participants that reported using household air conditioning or citronella candles had two- or three-fold decreased odds of being laboratory-positive for CHIKVinfection, respectively\n-Followingmultivariable analysis that controlled for age and gender, female genderwas asso-\nciatedwith protection fromCHIKV infection\n-Neither reporting having a chronicmedical con- dition nor use of dailymedicationswas associatedwith protection fromCHIKV infection\n-Reporting having an acute illness or having a household member with an acute illness in the past three months both remained strongly associated with increased odds of CHIKV infection. \n-Use ofmosquito repellent and citronella candles remained associatedwith protection from CHIKVinfection\n-Of 99 participants that reported having an acute illness within the previous three months, 61 (61.6%) were laboratory-positive for CHIKV infection (Table 2).\n-Median duration of illness in laboratory-positive participantswas six days (range: 2–21 days)\n-Signs and symptoms associatedwith CHIKVinfection in ill participantswere fever, skin rash, arthralgia, and arthritis\n-Cough, rhinorrhea, and sore throat were associated with being labora- tory-negative for CHIKV infection\n-Following multivariable analysis, arthralgia and skin rash remained significantly associated with laboratory-positive symptomatic participants, and only retro-orbital eye pain remained significantly associated with laboratory-negative symptomatic participants\n-Headache, fever, arthralgia,myalgia, and chills tended to occur simultaneouslymore often among laboratory-positive participants\n-Combinations of symptoms that grouped together following hierarchical cluster analysis and weremost frequently reported among laboratory-positiveparticipants followingmultivari- ate analysis were utilized to refine the definition of “symptomatic CHIKVinfection” in order tominimize incorrect classification of symptomatically-infected participants (S2 Table).\n-The maximal association of symptom combinations among laboratory-positive participants with concomitant minimization of association with laboratory-negative participants was arthralgia with skin rash or fever. \n-This combination of symptoms yielded a symptomatic CHIKV infec- tion rate of 62.5%, and was present among 6.8% of participants without evidence of CHIKV infection.\n-This combination of symptoms was utilized in subsequent analyses to define “symptomatic CHIKV infection”.\n-Twenty-one (37.5%) participants, including two that had CHIKV nucleic acid detected by RT-PCR, were defined as having asymptomatic infection\n-After again excluding the index case-patients, 22 (62.9%) of 35 symptomatic, laboratory-posi- tive participants soughtmedical care. \n-Seeking medical care for acute illness was associated with 3-fold increased odds of being laboratory-positive (Table 2)\n-Neither hospitalization nor dura- tion of illnesswas significantly associatedwith being laboratory-positive for CHIKV infection\n-No demographic or clinical characteristicswere significantly associatedwith seekingmedical care\n-All laboratory-positive, symptomatic patients diagnosedwith chikungunya reporting having arthralgia in the hands, wrist, knee, ankle, and feet\n-By conducting household-basedcluster investigations during the earlymonths of the 2014 chi- kungunya epidemic in PuertoRico that included 250 participants residingwithin 50meters of a known chikungunya case-patient,we found that 30% of participants had evidence of CHIKV infection.\n-Reportinghaving had an acute illness in the past three months and having a house- hold member with an acute illness were associated with increased odds of infection, while use of either air conditioning or citronella candles were associated with decreased odds of infection. \n-Symptoms significantly associated with CHIKV infection included arthralgia and skin rash. \n-Nearly two-thirds of symptomatically-infected individuals sought medical care; however, less than one-quarter of these individuals were diagnosed with chikungunya, and one-tenth were reported to public health authorities as a chikungunya case. \n-These findings demonstrate the utility of household-basedcluster investigation to describe the epidemiologic and clinical char- acteristics associatedwith an emerging infectious disease and reasons for underreportingof clinically-apparent disease cases\n-Overall,30% of partici- pants in this investigation had evidence of CHIKV infection, which varied by cluster from 6.3% to 100%\n-These estimates likely do not reflect the final infection rates in these communi- ties, as investigations were conducted during the firstweeks of the epidemic in PuertoRico where furtherCHIKV transmission likely occurred.\n-The objective of this investigation was not to determine the number of indi- viduals infectedwith CHIKVduring the indicated time frame, but rather to identify and com- pare the behaviors and characteristics of infected and uninfected participants\n-The estimates of seroprevalence fromprevious studies and our findings are not directly comparable, as previous studies retrospectivelymeasured rate of infectionwhereas this investigation col- lected a cross-sectional “snapshot” of infection rates during the initial stages of the epidemic\n-[32].Use of citronella can- dleswas also associatedwith reduced odds of CHIKV infection; however, the proportion of all participants using citronella candleswas relatively small (17%), and thus likely did not contrib- ute substantially to protection frominfection on a population level\n-Past studies have shown varying and inconsistent levels of reduction ofmosquito abundance associatedwith citronella candles [33, 34] as the quantity, concentration, and positioning of candlesmay play a role in their effectiveness [35].\n-By using findings frommultivariable and hierarchical cluster analyses to identify arthralgia\nwith fever or rash as being associatedwith CHIKVinfection,we were able tomore confidently define the rate of symptomatic CHIKVinfection in this population as being 62.5%\n-Conversely, one-third of CHIKV-infected participants appear to have experiencedasymptomatic infection, which is consistent with findings frompast outbreaks that reported asymptomatic infection rates of 3–39% [36–38]; however, recent reports have suggested substantially higher rates of asymptomatic infection (e.g., 81%) [39]\n-Most CHIKV-infected participants identified in this investigation that reported an acute ill-\nness in the past threemonths complained of characteristic symptoms of chikungunya: fever, arthralgia,myalgia, and skin rash [6]. \n-Nearly two-thirds of symptomatically-infected patients soughtmedical care, demonstrating\na relatively high rate of care-seeking behavior thatmay reflect the increased severity of arthral- gia andmyalgia as compared to patients with other etiologies of acute febrile illness.\n-However, only one-quarter of chikungunya patients that sought care reported having been diagnosed with chikungunya, suggesting gaps in clinical suspicion of chikungunya.\n-Because just one-tenth of clinically apparent chikungunya caseswere reported as such to public health authorities, it is unclear how accu- rately the number of chikungunya cases reported to PRDHin 2014 reflects the true incidence of disease due to CHIKV infection\n-As with other reportable conditions for which passive case reporting is sub-optimal [40], including dengue [41, 42], the identified gaps in case detection via passive surveillance should be taken into considerationwhenmaking estimates of the bur- den of symptomatic and clinically-apparent chikungunya\n-Factors identifiedwith protection fromCHIKVinfection identified in this investigation were household rather than individual behaviors, suggesting the importance of prevention practices in and around the household\n-The clinical findings of this investigation highlight the need for increased capacity to identify chikungunya patients in out-patient settings.\n-Due to the difficulty in utilizing signs and symptoms alone to differentiate patients with chikungunya fromother febrile illnesses, clinical diagnosis and decision-making as well as case reportingwould be aided by improved availability of rapid diagnostic tests","page":"e0005075","title":"Use of Household Cluster Investigations to Identify Factors Associated with Chikungunya Virus Infection and Frequency of Case Reporting in Puerto Rico","type":"article-journal","volume":"10"},"uris":["http://www.mendeley.com/documents/?uuid=617c3d67-aa62-42e1-abc5-2e726a19e3a2"]},{"id":"ITEM-6","itemData":{"DOI":"10.1371/journal.pntd.0004625","ISBN":"10.1371/journal.pntd.0004625","ISSN":"19352735","PMID":"27082985","abstract":"BACKGROUND: In June 2014, Suriname faced the first Chikungunya outbreak. Since international reports mostly focus on hospitalized patients, the least affected group, a study was conducted to describe clinical characteristics of mainly outpatients including children. In addition, the cumulative incidence of this first epidemic was investigated.\\n\\nMETHODOLOGY: During August and September 2014, clinically suspected Chikungunya cases were included in a prospective follow-up study. Blood specimens were collected and tested for viral RNA presence. Detailed clinical information was gathered through multiple telephone surveys until day 180. In addition, a three stage household-based cluster with a cross-sectional design was conducted in October, December 2014 and March 2015 to assess the cumulative incidence.\\n\\nPRINCIPAL FINDINGS: Sixty-eight percent of symptomatic patients tested positive for Chikungunya virus (CHIKV). Arthralgia and pain in the fingers were distinctive for viremic CHIKV infected patients. Viremic CHIKV infected children (≤12 years) characteristically displayed headache and vomiting, while arthralgia was less common at onset. The disease was cleared within seven days by 20% of the patients, while 22% of the viremic CHIKV infected patients, mostly women and elderly reported persistent arthralgia at day 180. The extrapolated cumulative CHIKV incidence in Paramaribo was 249 cases per 1000 persons, based on CHIKV self-reported cases in 53.1% of the households and 90.4% IgG detected in a subset of self-reported CHIKV+ persons. CHIKV peaked in the dry season and a drastic decrease in CHIKV patients coincided with a governmental campaign to reduce mosquito breeding sites.\\n\\nCONCLUSIONS/SIGNIFICANCE: This study revealed that persistent arthralgia was a concern, but occurred less frequently in an outpatient setting. The data support a less severe pathological outcome for Caribbean CHIKV infections. This study augments incidence data available for first outbreaks in the region and showed that actions undertaken at the national level to mount responses may have positively impacted containment of this CHIKV outbreak.","author":[{"dropping-particle":"","family":"Genderen","given":"Farah T.","non-dropping-particle":"van","parse-names":false,"suffix":""},{"dropping-particle":"","family":"Krishnadath","given":"Ingrid","non-dropping-particle":"","parse-names":false,"suffix":""},{"dropping-particle":"","family":"Sno","given":"Rachel","non-dropping-particle":"","parse-names":false,"suffix":""},{"dropping-particle":"","family":"Grunberg","given":"Meritha G.","non-dropping-particle":"","parse-names":false,"suffix":""},{"dropping-particle":"","family":"Zijlmans","given":"Wilco","non-dropping-particle":"","parse-names":false,"suffix":""},{"dropping-particle":"","family":"Adhin","given":"Malti R.","non-dropping-particle":"","parse-names":false,"suffix":""}],"container-title":"PLoS Neglected Tropical Diseases","id":"ITEM-6","issue":"4","issued":{"date-parts":[["2016"]]},"note":"-Chikungunya is endemic in tropical Africa, South-East Asia and on the Indian subcontinent\n[1, 3].\n-In recent years, outbreaks have been appearing outside the endemic zone probably due to\nincreased global air travel and seaborne trade [9–12] and Chikungunya has recently emerged as a major public health concern in the Caribbean Region [13].\n-Recently, it was demonstrated that this strain causes a less severe pathological outcome compared to the East Central South African (ECSA) genotype [17]\n-In June 2014, the first locally acquired case of Chikungunya was reported in Suriname [18]\n-In this period, no other outbreaks of vector-borne diseases (e.g. yellow fever, malaria, leptospi- rosis) were recorded by the Bureau of Public Health, BOG (BOG Annual Report).\n-A study was initiated with two objectives, firstly to assess the manifestation and course of Chikungunya infection following acute illness in a naïve population, and secondly to determine the cumula- tive incidence of the Chikungunya outbreak in Suriname\n-CHIKV presence was determined with Real-Time reverse transcription-polymerase chain reaction (RT-rPCR). \n-Detailed clinical information from Chikungunya infected patients was collected and the symptom development was recorded through multiple telephone inter- views until 6 months after onset\n-To determine the cumulative incidence of this first Chikungunya outbreak in Suriname, a community surveillance consisting of three successive household-based cluster investigations was conducted in the capital in October 2014, December 2014 and March 2015, gathering information on 1169 households with 4842 participants. \n-The validity of self-reported CHIKV infections was crosschecked with serological analysis\n-To our knowledge, the study is unique in describing in detail the clinical evolution of autochthonous CHIKV outpatients in a Caribbean country. Furthermore, clinical follow-up was conducted for six months for almost one hundred viremic CHIKV infected patients\n-The prospective follow-up study was complemented with cluster-based cross-sectional data, adding valuable data to the interna- tional Chikungunya outbreak information\nManifestation and course of CHIKV symptoms\n-A prospective cohort study during the first CHIKV outbreak in Suriname\nwas carried out from August 2014 to April 2015. \n-Eligible patients were enrolled in two general practices: a private practice located in Paramaribo and a governmental practice in a rural area (Commewijne).\n-Patients were included in the study if they presented with a sudden onset of fever (&amp;gt;38.5°C) and arthralgia/arthritis not explained by any other medical condition (i.e. clinically suspected cases).\n-A short questionnaire was filled in by physicians to collect information on demographic characteristics including age and gender, presence of arthritis and periarticular edema.\n-Furthermore, joint pain intensity was evaluated using a numerical rating scale (0–10 NRS score). \n-By assigning a score between 0 and 10, the pain intensity of the patient was categorized as mild (score between 1 and 3), moderate (score between 4 and 6) or severe (score between 7 and 10) [20]\n-Consenting participants were interviewed by telephone by three trained investigators. \n-The first interview followed as soon as possible after inclusion in the study tominimize recall bias\n-A questionnaire was used to gather information about date of onset, history of travel, residence and CHIKV symptoms such as musculoskeletal pain, fatigue, headache and skin rash.\n-Asmost symptoms were collected retrospectively, they were defined only in general terms as presence/absence with- out a severity indication. \n-The location of joint pain was also recorded\n-Patients with a positive RT-rPCR were regarded as confirmed cases of a CHIKV infection in the viremic stage. \n-Patients with a negative RT-rPCR were designated as CHIKV- patients, although this category can also include non viremic CHIKV infected patients\n-Clinical data for all patients were collected from the day of onset (defined as day 0, D0) until 7 days (D7) after onset\n-Viremic CHIKV infected patients were also interviewed in the acute stage on day 14 (D14); in the post-acute stage on day 30 (D30) and day 90 (D90) in order tomonitor the trend of clinical manifestations\n-Potential relapsing was assessed atD90 and day 180 (D180) and was defined as joint pain that lasted&amp;gt;1 day after a symptom-free period of&amp;gt;1month [21]. \n-The final outcome, complete clinical recovery or persistent arthralgia i.e. intermittent or contin- uous joint pain [21], was evaluated in the chronic stage on day 180 (D180)\nCommunity-based surveillance\n-The study was a three-stage survey of household-based clusters with a cross-sectional design\n-The household-based clusters were not connected to the index cases enrolled in the prospective survey.\n-Investigations were conducted in October 2014, December 2014 and March 2015 in the capital Paramaribo to identify and enlist suspected CHIKV cases\n-A self-reported CHIKV suspected case was defined as a patient with acute severe or immobiliz- ing joint pain with or without fever/with or without rash, since July 2014. Assuming\n-Assuming a preva- lence of 50% in a household and a confidence interval of 95%, a minimum sample size of 385 households was required\n-For each survey, a sample frame was generated for six sections based on all the streets in Paramaribo and the households were randomly selected for each section\n-Polls were conducted by trained field workers with standardized questionnaires to collect anonymous data on gender, date of onset, treatment seeking behavior and the use of insect repellent within households.\n-In order to assess the validity of the self-reported CHIKV infections, serological testing was performed for 4% of the respective participants. \n-Serum samples were col- lected from 52 randomly selected persons with a self-reported CHIKV infection for the analysis of IgG and IgM anti-chikungunya antibodies\n-All reported signs and symptoms are presented descriptively, namely the presence/absence of arthritis, periarticular edema, arthralgia, fever, myalgia, skin rash, itching, headache, back pain, eye pain, vomiting, nausea, fatigue, asthenia and joint pain intensity and location\n-The Chi- square test was used to compare characteristics and symptoms of the participants. \n-To evaluate differences in age distribution between the viremic CHIKV infected and the CHIKV- group, the Mann-Whitney U test was used\nManifestation and course of CHIKV symptoms\n-180 clinically suspected patients were included in our study\n-56.7% of the patients were included in Paramaribo, 15.6% in Commewijne and 27.8% by the emergency clinic of the Academic Hospital of Paramaribo\n-Results from interviews conducted by tele- phone were available for 60.3% CHIKV- patients and 80.3% viremic CHIKV infected patients (Fig 1)\n-Four patients (2.2%) were hospitalized, one CHIKV- patient on day 5 and three viremic CHIKV infected patients, at day 1, day 4 and day 7, respectively\n-Two of the hospitalized vire- mic CHIKV infected patients died in the months after acute illness; a 52-years-old woman and the eldest male patient (82 years) who was hospitalized at inclusion\n-Both of them had severe underlying illnesses\n-The median age of the study population was 32 years (range 2–82 years old)\n-The gender and age distribution did not follow the general Surinamese population [19], as the male/female ratio (m/f: 0.48 vs 1.0) and persons less than 15 years old (9.4% vs 27.6%) were lower in our study population\n-Clinically suspected acute CHIKV infection was confirmed with RT-rPCR in 68% of the\ncases (viremic CHIKV infected patients), while 58 patients were negative with RT-rPCR (CHIKV- cases) (Fig 1)\n-The differences in manifestations in viremic CHIKV infected and CHIKV- patients are repre- sented in Table 1. \n-Analysis of the viremic CHIKV infected and CHIKV- patients at inclusion revealed no differences in sex ratio (m/f) and age distribution. \n-Furthermore, at inclusion, the median score of pain intensity (median NRS score = 8) and the frequency of arthritis and periarticular edema were similar for viremic CHIKV infected and CHIKV- patients\n-At disease onset, viremic CHIKV infected persons had more frequent headache, arthralgia and pain in the fingers. \n-Moreover, arthralgia was more frequently reported at D1 and D2 in viremic CHIKV infected patients, while fever at days 4 and 5, myalgia at days 3 and 4, skin rash at days 5 and 6, itching at day 6 and eye pain at days 6 and 7 were reported less frequently\n-The pain intensity was severe at inclusion for 70.8% patients (NRS score between 7 and 10) and moderate for 29.2% patients (NRS score between 4 and 6). \n-At consultation, 35.8% of the viremic CHIKV infected patients had arthritis and 25.5% had periarticular edema\n-Amongst the viremic CHIKV infected patients, general symptoms at onset most often\nrecorded in descending order were arthralgia (84.4%), fever (73.5%), asthenia (64.4%), headache (54.4%), myalgia (53.3%) and back pain (50.5%).\n-Arthralgia (n = 92) was observed in several locations but most commonly in the small joints (ankles 54.3%, fingers 51.1%, hands 48.9%, feet 47.8%, knees 40.2%, wrist 25.0%, shoulders 21.7%, elbows 14.7%). \n-The majority of the patients (73.9%) with arthralgia were affected at multiple arthralgic sites while 35.9% of these patients even complained about four or more different locations. 92.1% (58/63) of the patients reported to have difficulty with walking at onset\n-From day 1 to day 4, the percentage\nof patients with arthralgia decreased from91.6% to 67.0%. \n-From day 5 to day 7, a smaller steady decrease was observed (Table 2). \n-The frequency of other symptoms decreased gradually fromday 1 to day 7 (Fig 2).\n-The occurrence of rash, however, displayed a different pattern during acute illness, with an initial increase from 19.8% on day 1 to 31.3% on day 2 and peak- ing on day 3 before attenuation. A similar pattern was observed for itching and nausea (Table 2).\n-Maculopapular skin rash was reported (n = 49) on the following sites: limbs (87.8%), trunk\n(63.3%) and face (10.2%), with 38.8% of these patients reporting rash over the entire body. \n-None of the patients in this study noticed bullous skin lesions. \n-The disease seemed to be self- limiting within 7 days for 20% (9/45) of our viremic CHIKV infected cohort\n-From day 14 (median 15.0, 95% CI: 12.0–22.2) till day 90 (median 94.0, 95% CI: 79.7–\n114.8), a further decline was observed for all reported symptoms. Arthralgia was the most prominent clinical feature in this follow-up period (Fig 2)\n-Results frominterviews at D180 were available for 91.8% of the individuals enrolled in the\ntelephone survey (8 patients were lost to follow-up). \n-From the 90 patients who could be con- tacted around day 180 (median 187.0, 95% CI: 181.0–210.9), twenty (22.2%) perceived an incomplete recovery and reported residual arthralgia, with 25.0% of the patients in this cate- gory reporting continuous joint pain. \n-Persistent arthralgia was significantly more common in women (women 30.6% (19/62), men 3.7% (1/28), p = 0.004). \n-Older age was also a significant factor for incomplete recovery (42.5 vs 31.0 years, median, p = 0.045). At D90, none of the patients reported a relapse, however, at D180, 8.9% of the patients reported relapses\nCommunity-based surveillance\n-Between October 2014 and March 2015, a total of 4842 participants (1637, 1583 and 1622 in the three surveys respectively) from 1169 households (385, 392, and 392, respectively) in all 12 regions in Paramaribo were included.\n-The gender distribution of this sur-\nvey followed the general Surinamese population distribution (m/f ratio: 1.1 vs 1.0).\n-The limited number of participants in each of the twelve regions in Paramaribo did not allow for compari- sons per region\n-Suspected CHIKV was reported in 53.1% of the households, resulting in a cumulative incidence in the period July 2014 till March 2015 of 276 cases per 1000 persons. \n-The incidence was significantly higher for women than men (328 cases/1000 vs 226 cases/1000, p&amp;lt;0.0001). \n-The serological testing on the presence of CHIKV antibodies in a random subset of samples (n = 52) fromthe self-reported CHIKV positives revealed that 90.4% carried IgG antibodies, while 17.3% also displayed IgM antibodies. \n-This high percentage validates the value of self-reporting CHIKV infection. \n-The actual CHIKV cumulative incidence in the community-based surveillance by inference was 249 cases per 1000 persons\n-The investigation of the health care seeking behavior revealed that 79.5% of the CHIKV suspected participants sought medical care\n-We observed that CHIKV suspected women more frequently visited the physician (women 81.8% vs men 71.4%, p = 0.0098)\n-47.4% of the households reported use of insect repellent\n-In the first two surveys the use of insect repellent in households with self- reported CHIKV was significantly higher than households without CHIKV (survey 1: 52.1% vs 40.4%, p = 0.026; survey 2: 54.4% vs 41.3%, p = 0.010)\n-The combination of fever and severe arthralgia/arthritis in the clinically suspected sample pop-\nulation (68%RT-rPCR positive), demonstrated that with these cardinal symptoms, general prac- titioners in Suriname were able to correctly diagnose themajority of the patients during this CHIKV outbreak\n-The manifestation of arthralgia in the fingers was charac- teristic for viremic CHIKV infected patients, while CHIKV- patients hadmore frequent pain in the eyeball compared to viremic CHIKV infected patients, and less frequent arthralgia\n-In the clinical differentiation, the symptoms arthralgia and onset of rashmay therefore be good markers to differentiate Chikungunya fromother exanthematous diseases\n-The gathered detailed information about daily clinical symptoms of acute disease and\nchronic illness of viremic CHIKV infected outpatients in Suriname revealed that the most com- mon reported symptoms were abrupt onset of fever, arthralgia, asthenia and myalgia\n-The fre- quency of pain by location (ankles 54.3%, hands 48.9%, feet 47.8%, knees 40.2%) during acute CHIKV infection was lower than those reported by the TELECHIK cohort study [27] (ankles 74.9%, hands 75.7%, feet 73.1%, knees 67.6%) and the French soldiers cohort (ankles 68%, fin- gers and palms 76%, feet 68%, knees 58%) [28].\n-This finding is consistent with the presumed circulation of the Asian lineage in Suriname, which is less virulent than the ECSA strain circu- lating in the latter population-based studies in La Reunion [17].\n-The overall assigned score of pain intensity in other studies was generally high (i.e. NRS\nscore!7) [25] as was corroborated by our findings (score 8). \n-The intense joint pain caused walking difficulties in almost all our viremic CHIKV infected patients (92.1%), which is even\nhigher than during the outbreak in La Reunion (2005–2006), where 46.4% to 75.0% [21, 25]of the viremic and/or serologically-confirmed patients reported discomfort in performing daily activities such as walking\n-The presence of acute arthritis in 35.8% of our viremic CHIKV infected cohort is lower in comparison to the French soldiers cohort study from La Reunion with 44.8% reporting polyar- thritis [28], as could be expected from the Asian lineage. \n-Moreover, a study from India (Maha- rashtra State) even observed arthritis in 68.8% [31].\n-Symptoms improved gradually during the acute phase, except for skin rash and itching, consistent with previous reports [4, 32]\n-The presence of skin rash, in 37.9% of our patients, falls within the broad range that is reported worldwide (10% to 81%) [33, 34]\n-The general observations on maculopapular rash [35], mostly reported on limbs and trunk, rarely affecting the face and occasionally spreading over the entire body was corroborated by our findings\n-At day 7, fever receded for most patients, but asthenia and arthralgia were still reported by\nmore than 40% of the patients, in coherence with the study of Thiberville et al.[4].\n-Twenty percent of our cohort was symptom-free within 7 days after disease onset, which\nseems slightly more favorable than in La Reunion with a duration of symptoms&amp;lt;15 days for 23% of the cases [25].\n-The manifestation and the course of CHIKV symptoms are variable and depend on several\nfactors such as virus strain, age, gender, immune status [32, 36, 37] and possibly also on the genetic predisposition [38]\n-Earlier studies report that women aremore prone toCHIKV infection [31, 33, 40, 41], consis-\ntent with our results, probably because of greater home-based activities and different clothing behaviors enabling an increased accessibility formosquitoes\n-The inconsistency of sex as factor in exposure to viral infection across countries/communities may be related to different lifestyles and behaviors\n-The occurrence of Chikungunya viral infections in Suriname in all age groups substantiates\nthe general finding.\n-Persistent arthralgia was described in La Reunion and Italy in more than half of the Chikun- gunya patients in outpatients and hospitalized patients [21, 25, 46], while in our setting, arthralgia was observed in 22% of the patients six months after disease onset\n-In this cohort 93.7% of the symptomatic patients still complained about chronic pains 6 months after infection (our study: 22%). \n-This difference could be caused by the less pathological outcome of the Asian lineage presumably present in Suriname compared to the Indian Ocean strain [17]\n-Relapse was less common in Suriname than in the hospitalised-based study from Borgherini et al. (21%) [21]. \n-Moreover, in the population-based French soldier cohort, the more virulent ECSA strain caused a relapse in 58.7% of the patients [28]\n-We could therefore not relate viral load to symptomatology and severity of symp- toms\n-Clinical symptoms were only described for Chikungunya infections in patients consulting a physician in the initial stage of disease. \n-The described symptoms are therefore expected to be more severe than the general symptoms, since less severe or asymptomatic cases were not included\n-Symptomatic differences between viremic CHIKV infected and CHIKV- patients could be obscured, since symptoms of CHIKV- patients were characterized only in the acute phase\n-No serology was performed to differentiate between real negative CHIKV cases and potential CHIKV+ cases in a late stage with no detectable viremia\n-The high value of serologically confirmed CHIKV infections (90.4% IgG) in self-reported\ncases clearly demonstrated the acquired skill of the population to recognize and diagnose CHIKV infection\n-In the community surveillance, more women self-reported to be Chikungunya positive, underlining the observation among the laboratory confirmed CHIKV cases that women are more prone to CHIKV infection. \n-Moreover, also the health care seeking behavior was higher for women than men, corroborating the results of a general study on the utilization of health care services in the USA [51] and underlining the generally poor recovery observed in women\n-The sharp decline of CHIKV after week 40, coincided with the start of the governmental\ncampaign to eliminate mosquito breeding sites, which may have positively impacted the con- tainment of this outbreak. \n-These results thus support country actions to increase effectiveness of vector control and to raise population awareness","page":"1-18","title":"First Chikungunya Outbreak in Suriname; Clinical and Epidemiological Features","type":"article-journal","volume":"10"},"uris":["http://www.mendeley.com/documents/?uuid=c9157fc4-d721-41bb-8e04-f5a16e1c5601"]},{"id":"ITEM-7","itemData":{"DOI":"10.1371/journal.pone.0186923","ISBN":"1111111111","ISSN":"19326203","PMID":"29065182","abstract":"BACKGROUND The emerging chikungunya virus (CHIKV), is an arbovirus causing intense outbreaks in North America. The situation in Mexico is alarming, and CHIKV threatens to spread further throughout North America. Clinical and biological features of CHIKF outbreaks in Mexico have not been well described; thus, we conducted a cross sectional study of a CHIKV outbreak in Chiapas, Southern Mexico to further characterize these features. METHODOLOGY/PRINCIPAL FINDINGS We collected blood samples from patients suspected of having chikungunya fever (CHIKF) who presented to Clinical Hospital ISSSTE Dr. Roberto Nettel in Tapachula, Chiapas, Mexico. In addition to the clinical examination, real-time polymerase chain reaction (PCR) standardized for the Asian Chikungunya lineage and/or enzyme-linked immunosorbent assay for immunoglobulin M (IgM) were used to confirm CHIKV diagnosis. Of a total of 850 patients who presented with probably CHIKV at Hospital \"Dr. Roberto Nettel\", 112 probable CHIKF cases were enrolled in this study from November 2014- June 2015, of which 95 patients (84.8%) were CHIKV positive and 17 were negative (15.2%). Of these 95 CHIKV positive patients, 62 were positive by real-time reverse transcriptase PCR (+qRT-PCR); and 33 were seropositive to +IgM with a negative qRT-PCR. The most frequent symptoms reported were fever (100%), headache (82.3%), polyarthralgia (72.1%), and exanthem (82.3%). Biological abnormalities observed during CHIKV infection were lymphopenia (41.1%), leukopenia (51.6%), elevated transaminases (30.5%-46.3%) and high LDH (46.3%) and CRP (60.0%). CONCLUSION Clinical and biological data obtained from this study is providing more useful information for benchmarking purposes with outbreaks from different parts of the world and would be helpful for better patient care and treatment.","author":[{"dropping-particle":"","family":"Danis-Lozano","given":"Rogelio","non-dropping-particle":"","parse-names":false,"suffix":""},{"dropping-particle":"","family":"Díaz-González","given":"Esteban Eduardo","non-dropping-particle":"","parse-names":false,"suffix":""},{"dropping-particle":"","family":"Trujillo-Murillo","given":"Karina del Carmen","non-dropping-particle":"","parse-names":false,"suffix":""},{"dropping-particle":"","family":"Caballero-Sosa","given":"Sandra","non-dropping-particle":"","parse-names":false,"suffix":""},{"dropping-particle":"","family":"Sepúlveda-Delgado","given":"Jesús","non-dropping-particle":"","parse-names":false,"suffix":""},{"dropping-particle":"","family":"Malo-García","given":"Iliana Rosalía","non-dropping-particle":"","parse-names":false,"suffix":""},{"dropping-particle":"","family":"Canseco-Ávila","given":"Luis Miguel","non-dropping-particle":"","parse-names":false,"suffix":""},{"dropping-particle":"","family":"Salgado-Corsantes","given":"Luis Manuel","non-dropping-particle":"","parse-names":false,"suffix":""},{"dropping-particle":"","family":"Domínguez-Arrevillaga","given":"Sergio","non-dropping-particle":"","parse-names":false,"suffix":""},{"dropping-particle":"","family":"Torres-Zapata","given":"Raúl","non-dropping-particle":"","parse-names":false,"suffix":""},{"dropping-particle":"","family":"Gómez-Cruz","given":"Omar","non-dropping-particle":"","parse-names":false,"suffix":""},{"dropping-particle":"","family":"Fernández-Salas","given":"Ildefonso","non-dropping-particle":"","parse-names":false,"suffix":""}],"container-title":"PLoS ONE","id":"ITEM-7","issue":"10","issued":{"date-parts":[["2017"]]},"note":"-After a year of chikungunya emergence in the Americas, this arbovirus entered Mexico in October 2014 through the Mexico-Guatemala border in Chiapas State [4], but was not reported officially until November of the same year [5]\n-In Mexico, the Asian genotype of the CHIKV is circulating, and transmission is con- strained to Ae. aegypti [6–8]\n-Of the outbreaks in the Americas, only CHIKF outbreaks in Colombia, Trinidad and Grenada have been described in detail [19–21].\n-Clinical variation could be explained by unique immunopathogenic responses of the two CHIKV genotypes. \n-Evidence of the lesser virulence and pathogenicity of the Caribbean lineage (Asian genotype) compared with the Indian Ocean lineage, which evolved from the Eastern/Central/Southern African (ECSA) genotype, was recently obtained using a mouse infection model [23]\n-The clinical presentation good outcomes based on genotype/lineage have been poorly dis-\ncussed. \n-This study is an attempt to document and describe the clinical and biological features of CHIKV outbreak caused by the Caribbean linage in Mexico. \n-In addition, we compared clin- ical descriptions of outbreaks caused by the ECSA-IOL and Asian genotype worldwide with the results obtained in our study.\n-We conducted a cross-sectional observational study in a sec- ondary healthcare hospital in Tapachula, Chiapas, Mexico, at which probable CHIKV cases were recruited and then diagnosed by molecular and serological testing\n-Patients who were admitted in this hospital were included in the study if their clinical symptoms met the follow- ing inclusion criteria for suspicion of CHIKF: acute onset of fever&amp;gt;38.5˚C accompanied by severe arthralgia not explained by other medical conditions in patients residing in the epi- demic area [28]\n-To avoid any confusion between polyarthralgia and arthritis, we differentiated them being the first a transient, inter- mittent, or persistent pain in multiple joints while the second is the inflammation of one or more joints\n-RNA was extracted from 140μL of serum from each sample\n-For molecular diagnostics, one-step qRT-PCR was performed according to the Center of Disease Control (CDC) protocol using primers and probe designed for Caribbean lineage (Asian genotype)\n-Serum samples were screened for anti-CHIKV IgM antibodies by enzyme-linked immunosorbent assay (ELISA)\n-For dengue diagnosis, the samples were tested with Dengue Early ELISA and Dengue IgM Capture ELISA\n-Ministry of Health reported 2,500 probable chikungunya cases distributed in Soconusco Region from November 2014 to June 2015, of which 850 were admitted by Hospital “Dr. Roberto Nettel”. \n-Of these patients, only 112 agreed to enrollment in this study (Fig 1)\n-Ninety-five patients had confirmed CHIKF with 62 being +qRT-PCR and 33 +IgM/-qRT-PCR, while the remaining 17 patients were CHIKV- negative (Fig 1)\n-Only one patient was qRT-PCR and IgM positive and was categorized as a viremic case in subsequent data analysis. \n-None of the confirmed CHIKV cases was DENV- positive by NS1 or IgM ELISA\n-Data are shown only for viremic and post-viremic cases because the numbers of nega- tive cases were too few (17 cases) for meaningful analysis\n-The mean age of patients was similar at 37.2 and 39.2 years for viremic and post-viremic patients, respectively\n-The age groups most affected by CHIKV infection were adults 31–40 and 41–50 years, together accounting for almost half of the CHIKV cases in both phases of disease; how- ever, minors (&amp;lt;20 years) accounted for 12.6% of confirmed cases in both stages\n-Approximately 70% of patients in both phases of disease were female (Table 1)\n-The median numbers of days between symptom onset and consulta- tion (SOC) were 3.0 and 4.0 for viremic and post-viremic patients, respectively\n-The most common symptoms recorded during the viremic stage were fever (100%), polyarthralgia (100.0%), headache (82.3%), exanthem (82.3%), chills (82.3%), and nausea (71.0%)\n-Other symptoms often observed in the viremic patients included pruritus (66.1%), arthritis (58.1%), abdominal pain (46.8%), edema (43.5%) and diarrhea (33.9%).\n-On the other hand, the most frequent symp- toms described in post-viremic patients were polyarthalgia (100%), headache (87.9%), exan- thema (81.8%), chills (75.8%), and nausea (48.5%) and other symptoms developed, such as arthritis (78.8%) and adenopathy (60.6%)\n-The only symptoms that showed substantial differ- ences between phases were arthritis, adenopathy, and nausea (Table 2).\n-Most parameters measured in this study fell within normal ranges in both phases except for hepatic enzymes (AST, ALT, ALP), absolute count of white cells, lymphocytes, LDH and CRP\n-Of these features, however, notable differences between the two phases were observed in lymphocyte count, LDH and CRP levels.\n-Elevated concentration of hepatic enzymes (AST, ALT, ALP) was seen in approximately 30.6–48.4% and 24.4–42.4% of viremic and post- viremic patients, respectively. \n-Low white cell counts occurred in 60–70% of cases in both dis- ease stages, and lymphopenia was significantly more frequent in viremic patients (56.6%) than in post-viremic patients (12.1%). \n-Moreover, LDH levels were significantly more frequent in post-viremic patients (69.7%) than in viremic patients (33.9%). \n-CRP was expectedly elevated in the viremic patients of infection (61.0%) but normal in all post-viremic patients\n-The key results were as follows: \n-1) of 112 probable CHIKF cases, 95 cases (84.8%) were con-firmed by qRT-PCR (33) or IgM ELISA (62) being adults and females more affected; \n-2) fever, polyarthralgia, exanthem, and headache were the most common symptoms observed in patients, however, adenopathies that had not been deeply described in previous studies were also found in our study, \n-3) in the disease onset, symptomatology between previous IOL outbreaks and Mexican outbreak caused by Asian lineage seems to be similar and \n-4) biological abnormalities observed during CHIKV infection were lymphopenia, leukopenia, elevated transaminases and high LDH and CRP\n-Lack of herd immunity in the region may explain why CHIKV infections occurred more often in adults than in old and young patients [32].\n-While Thiberville et al.\n(2009), Reller et al. (2013), and Win et al. (2010) found a higher proportion of affected males, Mattar et al. (2015), Sahadeo et al. (2015), Macpherson et al. (2016) and our study found a higher proportion of infected females\n-Biased sampling may explain differences among these studies\n-It is important to consider that CHIKV transmission might have occurred more in home-envi- ronments putting housewives at major risk of infection, such as was described in previous reports of dengue seroprevalence in Mexico [33]\n-The most common symptoms reported by all previous studies including ours were fever (80–100%), polyarthralgia (80–100%), headache (50–80%), rash (30–70%), and digestive alter- ations (20–80%).\n-The occurrence of lymphadenopathy possibly may have been underdiagnosed in the rest of studies, given that it may occur toward the end of the febrile period, during recovery from the infection, and appears to be self-limiting [37].\n-Regarding arthritis and edema, the lack of sufficient data makes determining the prevalence of these symptoms difficult.\n-Data including viral genotype from the La Reunion Island, Singapore, Gabon, Sri Lanka, Colombia, and Trinidad &amp;amp; Tobago outbreaks are included in Table 4.\n-Although the Caribbean Asian lineage of CHIKV has been reported as less virulent than the IOL lineage [23], the Asian lineage outbreak from Chiapas and the rest of the ECSA-diverged IOL outbreaks worldwide appear to behave clinically similarly during the first 3–4 days of infection\n-We obtained a biased sampling, including\nonly patients for one hospital because of the ease of obtaining samples from its clinics, thus, not allowing for a sample that was truly representative of the general population.","page":"1-15","title":"Clinical characterization of acute and convalescent illness of confirmed chikungunya cases from Chiapas, S. Mexico: A cross sectional study","type":"article-journal","volume":"12"},"uris":["http://www.mendeley.com/documents/?uuid=6909786a-0eba-4630-b4db-bd53cb4e5c1d"]},{"id":"ITEM-8","itemData":{"DOI":"10.1016/j.jaut.2016.12.007","ISSN":"08968411","author":[{"dropping-particle":"","family":"Anaya","given":"Juan-Manuel","non-dropping-particle":"","parse-names":false,"suffix":""},{"dropping-particle":"","family":"Rodríguez","given":"Yhojan","non-dropping-particle":"","parse-names":false,"suffix":""},{"dropping-particle":"","family":"Monsalve","given":"Diana M.","non-dropping-particle":"","parse-names":false,"suffix":""},{"dropping-particle":"","family":"Vega","given":"Daniel","non-dropping-particle":"","parse-names":false,"suffix":""},{"dropping-particle":"","family":"Ojeda","given":"Ernesto","non-dropping-particle":"","parse-names":false,"suffix":""},{"dropping-particle":"","family":"González-Bravo","given":"Diana","non-dropping-particle":"","parse-names":false,"suffix":""},{"dropping-particle":"","family":"Rodríguez-Jiménez","given":"Mónica","non-dropping-particle":"","parse-names":false,"suffix":""},{"dropping-particle":"","family":"Pinto-Díaz","given":"Carlos A.","non-dropping-particle":"","parse-names":false,"suffix":""},{"dropping-particle":"","family":"Chaparro","given":"Pablo","non-dropping-particle":"","parse-names":false,"suffix":""},{"dropping-particle":"","family":"Gunturiz","given":"María L.","non-dropping-particle":"","parse-names":false,"suffix":""},{"dropping-particle":"","family":"Ansari","given":"Aftab A.","non-dropping-particle":"","parse-names":false,"suffix":""},{"dropping-particle":"","family":"Gershwin","given":"M. Eric","non-dropping-particle":"","parse-names":false,"suffix":""},{"dropping-particle":"","family":"Molano-González","given":"Nicolás","non-dropping-particle":"","parse-names":false,"suffix":""},{"dropping-particle":"","family":"Ramírez-Santana","given":"Carolina","non-dropping-particle":"","parse-names":false,"suffix":""},{"dropping-particle":"","family":"Acosta-Ampudia","given":"Yeny","non-dropping-particle":"","parse-names":false,"suffix":""}],"container-title":"Journal of Autoimmunity","id":"ITEM-8","issued":{"date-parts":[["2017","2"]]},"page":"123-138","title":"A comprehensive analysis and immunobiology of autoimmune neurological syndromes during the Zika virus outbreak in Cúcuta, Colombia","type":"article-journal","volume":"77"},"uris":["http://www.mendeley.com/documents/?uuid=114cec3e-4724-4f36-ab01-74ffa5ea8909"]},{"id":"ITEM-9","itemData":{"DOI":"10.1371/journal.pone.0179725","ISBN":"1111111111","ISSN":"1932-6203","PMID":"28650987","abstract":"BACKGROUND Zika is a new disease in the American continent and its surveillance is of utmost importance, especially because of its ability to cause neurological manifestations as Guillain-Barré syndrome and serious congenital malformations through vertical transmission. The detection of suspected cases by the surveillance system depends on the case definition adopted. As the laboratory diagnosis of Zika infection still relies on the use of expensive and complex molecular techniques with low sensitivity due to a narrow window of detection, most suspected cases are not confirmed by laboratory tests, mainly reserved for pregnant women and newborns. In this context, an accurate definition of a suspected Zika case is crucial in order for the surveillance system to gauge the magnitude of an epidemic. METHODOLOGY We evaluated the accuracy of various Zika case definitions in a scenario where Dengue and Chikungunya viruses co-circulate. Signs and symptoms that best discriminated PCR confirmed Zika from other laboratory confirmed febrile or exanthematic diseases were identified to propose and test predictive models for Zika infection based on these clinical features. RESULTS AND DISCUSSION Our derived score prediction model had the best performance because it demonstrated the highest sensitivity and specificity, 86·6% and 78·3%, respectively. This Zika case definition also had the highest values for auROC (0·903) and R2 (0·417), and the lowest Brier score 0·096. CONCLUSIONS In areas where multiple arboviruses circulate, the presence of rash with pruritus or conjunctival hyperemia, without any other general clinical manifestations such as fever, petechia or anorexia is the best Zika case definition.","author":[{"dropping-particle":"","family":"Braga","given":"José Ueleres","non-dropping-particle":"","parse-names":false,"suffix":""},{"dropping-particle":"","family":"Bressan","given":"Clarisse","non-dropping-particle":"","parse-names":false,"suffix":""},{"dropping-particle":"","family":"Dalvi","given":"Ana Paula Razal","non-dropping-particle":"","parse-names":false,"suffix":""},{"dropping-particle":"","family":"Calvet","given":"Guilherme Amaral","non-dropping-particle":"","parse-names":false,"suffix":""},{"dropping-particle":"","family":"Daumas","given":"Regina Paiva","non-dropping-particle":"","parse-names":false,"suffix":""},{"dropping-particle":"","family":"Rodrigues","given":"Nadia","non-dropping-particle":"","parse-names":false,"suffix":""},{"dropping-particle":"","family":"Wakimoto","given":"Mayumi","non-dropping-particle":"","parse-names":false,"suffix":""},{"dropping-particle":"","family":"Nogueira","given":"Rita Maria Ribeiro","non-dropping-particle":"","parse-names":false,"suffix":""},{"dropping-particle":"","family":"Nielsen-Saines","given":"Karin","non-dropping-particle":"","parse-names":false,"suffix":""},{"dropping-particle":"","family":"Brito","given":"Carlos","non-dropping-particle":"","parse-names":false,"suffix":""},{"dropping-particle":"","family":"Bispo de Filippis","given":"Ana Maria","non-dropping-particle":"","parse-names":false,"suffix":""},{"dropping-particle":"","family":"Brasil","given":"Patrícia","non-dropping-particle":"","parse-names":false,"suffix":""}],"container-title":"Plos One","id":"ITEM-9","issue":"6","issued":{"date-parts":[["2017"]]},"page":"e0179725","title":"Accuracy of Zika virus disease case definition during simultaneous Dengue and Chikungunya epidemics","type":"article-journal","volume":"12"},"uris":["http://www.mendeley.com/documents/?uuid=8a918fa0-da2e-492e-990d-4822973d68c0"]},{"id":"ITEM-10","itemData":{"DOI":"10.1111/tmi.13147","ISSN":"13653156","abstract":"OBJECTIVE To estimate the age-specific incidence of symptomatic dengue and chikungunya in Colombia. METHOD A passive facility-based fever surveillance study was conducted among individuals with undifferentiated fever. Confirmatory diagnostics included serological and molecular tests in paired samples, and surveillance's underreporting was assessed using capture-recapture methods. RESULTS Of 839 febrile participants 686 completed the study. There were 33.2% (295/839) dengue infections (51% primary infections), and 35.9% (191/532) of negative dengue cases there were chikungunya cases. On average, dengue cases were younger (median = 18 years) than chikungunya cases (median = 25 years). Thrombocytopaenia and abdominal pain were the main dengue predictors, while presence of rash was the main predictor for chikungunya diagnosis. Underreporting of dengue was 31%; the estimated expansion factors indicate an underreporting rate of dengue cases of threefold for all cases and of almost sixfold for inpatients. CONCLUSIONS These findings highlight the ongoing coexistence of both arboviruses, a distinct clinical profile of each condition in the study area that could be used by clinicians to generate a differential diagnosis, and the presence of underreporting, mostly among hospitalised cases.","author":[{"dropping-particle":"","family":"Carabali","given":"Mabel","non-dropping-particle":"","parse-names":false,"suffix":""},{"dropping-particle":"","family":"Lim","given":"Jacqueline K.","non-dropping-particle":"","parse-names":false,"suffix":""},{"dropping-particle":"","family":"Palencia","given":"Diana C.","non-dropping-particle":"","parse-names":false,"suffix":""},{"dropping-particle":"","family":"Lozano-Parra","given":"Anyela","non-dropping-particle":"","parse-names":false,"suffix":""},{"dropping-particle":"","family":"Gelvez","given":"Rosa Margarita","non-dropping-particle":"","parse-names":false,"suffix":""},{"dropping-particle":"","family":"Lee","given":"Kang Sung","non-dropping-particle":"","parse-names":false,"suffix":""},{"dropping-particle":"","family":"Florez","given":"Janeth P.","non-dropping-particle":"","parse-names":false,"suffix":""},{"dropping-particle":"","family":"Herrera","given":"Victor Mauricio","non-dropping-particle":"","parse-names":false,"suffix":""},{"dropping-particle":"","family":"Kaufman","given":"Jay S.","non-dropping-particle":"","parse-names":false,"suffix":""},{"dropping-particle":"","family":"Rojas","given":"Elsa M.","non-dropping-particle":"","parse-names":false,"suffix":""},{"dropping-particle":"","family":"Villar","given":"Luis Angel","non-dropping-particle":"","parse-names":false,"suffix":""}],"container-title":"Tropical Medicine and International Health","id":"ITEM-10","issue":"11","issued":{"date-parts":[["2018"]]},"page":"1231-1241","title":"Burden of dengue among febrile patients at the time of chikungunya introduction in Piedecuesta, Colombia","type":"article-journal","volume":"23"},"uris":["http://www.mendeley.com/documents/?uuid=f678ae22-dcce-4d51-8828-58c3b74f4c1d"]},{"id":"ITEM-11","itemData":{"DOI":"10.1371/currents.outbreaks.0bf6aeb4d30824de63c4d5d745b217f5","ISSN":"2157-3999","author":[{"dropping-particle":"","family":"Azeredo","given":"Elzinandes Leal","non-dropping-particle":"","parse-names":false,"suffix":""},{"dropping-particle":"","family":"Hoscher Romanholi","given":"Izilyanne","non-dropping-particle":"","parse-names":false,"suffix":""},{"dropping-particle":"","family":"Badolato-Corrêa","given":"Jessica","non-dropping-particle":"","parse-names":false,"suffix":""},{"dropping-particle":"","family":"Cunha","given":"Rivaldo","non-dropping-particle":"","parse-names":false,"suffix":""},{"dropping-particle":"","family":"Barbosa","given":"Luciana Santos","non-dropping-particle":"","parse-names":false,"suffix":""},{"dropping-particle":"","family":"de-Oliveira-Pinto","given":"Luzia Maria","non-dropping-particle":"","parse-names":false,"suffix":""},{"dropping-particle":"","family":"Dal Fabbro","given":"Márcia","non-dropping-particle":"","parse-names":false,"suffix":""},{"dropping-particle":"","family":"Santos","given":"Flavia Barreto","non-dropping-particle":"dos","parse-names":false,"suffix":""},{"dropping-particle":"","family":"Sánchez-Arcila","given":"Juan Camilo","non-dropping-particle":"","parse-names":false,"suffix":""},{"dropping-particle":"","family":"Nunes","given":"Priscila Conrado Guerra","non-dropping-particle":"","parse-names":false,"suffix":""},{"dropping-particle":"","family":"Filippis","given":"Ana Maria","non-dropping-particle":"de","parse-names":false,"suffix":""},{"dropping-particle":"","family":"Souza","given":"Thiara Manuele Alves","non-dropping-particle":"","parse-names":false,"suffix":""}],"container-title":"PLoS Currents","id":"ITEM-11","issued":{"date-parts":[["2018"]]},"title":"Clinical and Laboratory Profile of Zika and Dengue Infected Patients: Lessons Learned From the Co-circulation of Dengue, Zika and Chikungunya in Brazil","type":"article-journal"},"uris":["http://www.mendeley.com/documents/?uuid=37c68539-8a51-4da5-a53c-34db0b33c9a9"]}],"mendeley":{"formattedCitation":"&lt;sup&gt;1,3–6,8,10,12,15,20,21&lt;/sup&gt;","plainTextFormattedCitation":"1,3–6,8,10,12,15,20,21","previouslyFormattedCitation":"[10,13,29,18–23,25,27]"},"properties":{"noteIndex":0},"schema":"https://github.com/citation-style-language/schema/raw/master/csl-citation.json"}</w:instrText>
            </w:r>
            <w:r w:rsidRPr="000A6CBE">
              <w:rPr>
                <w:rFonts w:ascii="Times New Roman" w:hAnsi="Times New Roman"/>
                <w:sz w:val="16"/>
                <w:szCs w:val="16"/>
                <w:lang w:val="en-GB"/>
              </w:rPr>
              <w:fldChar w:fldCharType="separate"/>
            </w:r>
            <w:r w:rsidR="00B77BE7" w:rsidRPr="00B77BE7">
              <w:rPr>
                <w:rFonts w:ascii="Times New Roman" w:hAnsi="Times New Roman"/>
                <w:noProof/>
                <w:sz w:val="16"/>
                <w:szCs w:val="16"/>
                <w:vertAlign w:val="superscript"/>
                <w:lang w:val="en-GB"/>
              </w:rPr>
              <w:t>1,3–6,8,10,12,15,20,21</w:t>
            </w:r>
            <w:r w:rsidRPr="000A6CBE">
              <w:rPr>
                <w:rFonts w:ascii="Times New Roman" w:hAnsi="Times New Roman"/>
                <w:sz w:val="16"/>
                <w:szCs w:val="16"/>
                <w:lang w:val="en-GB"/>
              </w:rPr>
              <w:fldChar w:fldCharType="end"/>
            </w:r>
          </w:p>
        </w:tc>
      </w:tr>
      <w:tr w:rsidR="00A8610A" w:rsidRPr="000A6CBE" w14:paraId="3DB70C32" w14:textId="77777777" w:rsidTr="005706DB">
        <w:trPr>
          <w:trHeight w:val="60"/>
        </w:trPr>
        <w:tc>
          <w:tcPr>
            <w:cnfStyle w:val="001000000000" w:firstRow="0" w:lastRow="0" w:firstColumn="1" w:lastColumn="0" w:oddVBand="0" w:evenVBand="0" w:oddHBand="0" w:evenHBand="0" w:firstRowFirstColumn="0" w:firstRowLastColumn="0" w:lastRowFirstColumn="0" w:lastRowLastColumn="0"/>
            <w:tcW w:w="1152" w:type="pct"/>
            <w:tcBorders>
              <w:top w:val="nil"/>
              <w:left w:val="nil"/>
              <w:bottom w:val="nil"/>
              <w:right w:val="nil"/>
            </w:tcBorders>
            <w:shd w:val="clear" w:color="auto" w:fill="auto"/>
            <w:vAlign w:val="center"/>
          </w:tcPr>
          <w:p w14:paraId="031A6877" w14:textId="77777777" w:rsidR="00A8610A" w:rsidRPr="000A6CBE" w:rsidRDefault="00A8610A" w:rsidP="005706DB">
            <w:pPr>
              <w:pStyle w:val="MDPI42tablebody"/>
              <w:spacing w:line="480" w:lineRule="auto"/>
              <w:jc w:val="left"/>
              <w:rPr>
                <w:rFonts w:ascii="Times New Roman" w:hAnsi="Times New Roman"/>
                <w:bCs w:val="0"/>
                <w:sz w:val="22"/>
                <w:szCs w:val="22"/>
                <w:lang w:val="en-GB"/>
              </w:rPr>
            </w:pPr>
            <w:r w:rsidRPr="000A6CBE">
              <w:rPr>
                <w:rFonts w:ascii="Times New Roman" w:hAnsi="Times New Roman"/>
                <w:bCs w:val="0"/>
                <w:sz w:val="22"/>
                <w:szCs w:val="22"/>
                <w:lang w:val="en-GB"/>
              </w:rPr>
              <w:t>Bleeding</w:t>
            </w:r>
          </w:p>
        </w:tc>
        <w:tc>
          <w:tcPr>
            <w:tcW w:w="894" w:type="pct"/>
            <w:tcBorders>
              <w:top w:val="nil"/>
              <w:left w:val="nil"/>
              <w:bottom w:val="nil"/>
              <w:right w:val="nil"/>
            </w:tcBorders>
            <w:shd w:val="clear" w:color="auto" w:fill="auto"/>
            <w:vAlign w:val="center"/>
          </w:tcPr>
          <w:p w14:paraId="272646D1" w14:textId="77777777" w:rsidR="00A8610A" w:rsidRPr="000A6CBE" w:rsidRDefault="00A8610A" w:rsidP="005706DB">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8.93</w:t>
            </w:r>
          </w:p>
        </w:tc>
        <w:tc>
          <w:tcPr>
            <w:tcW w:w="909" w:type="pct"/>
            <w:tcBorders>
              <w:top w:val="nil"/>
              <w:left w:val="nil"/>
              <w:bottom w:val="nil"/>
              <w:right w:val="nil"/>
            </w:tcBorders>
            <w:shd w:val="clear" w:color="auto" w:fill="auto"/>
            <w:vAlign w:val="center"/>
          </w:tcPr>
          <w:p w14:paraId="02779281" w14:textId="77777777" w:rsidR="00A8610A" w:rsidRPr="000A6CBE" w:rsidRDefault="00A8610A" w:rsidP="005706DB">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4.81</w:t>
            </w:r>
          </w:p>
        </w:tc>
        <w:tc>
          <w:tcPr>
            <w:tcW w:w="909" w:type="pct"/>
            <w:tcBorders>
              <w:top w:val="nil"/>
              <w:left w:val="nil"/>
              <w:bottom w:val="nil"/>
              <w:right w:val="nil"/>
            </w:tcBorders>
            <w:shd w:val="clear" w:color="auto" w:fill="auto"/>
            <w:vAlign w:val="center"/>
          </w:tcPr>
          <w:p w14:paraId="403C096C" w14:textId="77777777" w:rsidR="00A8610A" w:rsidRPr="000A6CBE" w:rsidRDefault="00A8610A" w:rsidP="005706DB">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4.03</w:t>
            </w:r>
          </w:p>
        </w:tc>
        <w:tc>
          <w:tcPr>
            <w:tcW w:w="1136" w:type="pct"/>
            <w:tcBorders>
              <w:top w:val="nil"/>
              <w:left w:val="nil"/>
              <w:bottom w:val="nil"/>
              <w:right w:val="nil"/>
            </w:tcBorders>
            <w:shd w:val="clear" w:color="auto" w:fill="auto"/>
            <w:vAlign w:val="center"/>
          </w:tcPr>
          <w:p w14:paraId="5A4254AB" w14:textId="211769E0" w:rsidR="00A8610A" w:rsidRPr="000A6CBE" w:rsidRDefault="00A8610A" w:rsidP="005706DB">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rPr>
            </w:pPr>
            <w:r w:rsidRPr="000A6CBE">
              <w:rPr>
                <w:rFonts w:ascii="Times New Roman" w:hAnsi="Times New Roman"/>
                <w:sz w:val="16"/>
                <w:szCs w:val="16"/>
                <w:lang w:val="en-GB"/>
              </w:rPr>
              <w:fldChar w:fldCharType="begin" w:fldLock="1"/>
            </w:r>
            <w:r w:rsidR="00B77BE7">
              <w:rPr>
                <w:rFonts w:ascii="Times New Roman" w:hAnsi="Times New Roman"/>
                <w:sz w:val="16"/>
                <w:szCs w:val="16"/>
                <w:lang w:val="en-GB"/>
              </w:rPr>
              <w:instrText>ADDIN CSL_CITATION {"citationItems":[{"id":"ITEM-1","itemData":{"DOI":"10.1136/pgmj.2007.066746","ISSN":"00325473","abstract":"OBJECTIVES: To compare the clinical and laboratory features of confirmed cases of Chikungunya and Dengue fever; to validate the clinical diagnosis based on serology. METHODS: Cases with a clinical diagnosis of Chikungunya and Dengue fever were recruited for seroconfirmation during a concurrent epidemic in 2006-07, at the General Hospital, Peradeniya, Sri Lanka. RESULTS: Of 54 patients with fever, serology confirmed 21 with Chikungunya infection, 20 with Dengue infection, and three co-infections, with sensitivity of the clinical diagnosis of 92% for Chikungunya fever and 95% for Dengue fever. The mean age of patients with Chikungunya fever was 45 years (range 21-74 years), and patients with Dengue fever was 30 years (range 15-63 years) (p = 0.005). Sixteen (70%) of Chikungunya fever patients were females, while 15 (71%) of those with Dengue fever were males (p = 0.007). Arthralgia was common to both groups (p = 0.155), while headache and a bleeding tendency were observed more in patients with Dengue fever. Twelve (57%) Chikungunya cases had acute arthritis compared with none in the Dengue group (p = 0.001), lasting mean 6 days (range 1-14 days). They developed chronic arthritic disability (range 1-6 months). Leucopenia was common to both Chikungunya and Dengue fever patients. However, thrombocytopenia was more pronounced in the Dengue patients (mean (SD) platelet count 75 (34)x10(9)/l) than in the Chikungunya patients (117 (70)x10(9)/l) (p = 0.001). In the Chikungunya group there was a positive correlation between duration of the illness and the platelet count (r = 0.181, p = 0.194), but the Dengue group showed a negative correlation (r = -0.309, p&lt;0.001). CONCLUSION: Most of the clinical and laboratory features of patients with Chikungunya and Dengue fever are similar. Arthritis is the pathognomonic sign in patients with Chikungunya fever.","author":[{"dropping-particle":"","family":"Kularatne","given":"S. A.M.","non-dropping-particle":"","parse-names":false,"suffix":""},{"dropping-particle":"","family":"Gihan","given":"M. C.","non-dropping-particle":"","parse-names":false,"suffix":""},{"dropping-particle":"","family":"Weerasinghe","given":"S. C.","non-dropping-particle":"","parse-names":false,"suffix":""},{"dropping-particle":"","family":"Gunasena","given":"S.","non-dropping-particle":"","parse-names":false,"suffix":""}],"container-title":"Postgraduate Medical Journal","id":"ITEM-1","issue":"1005","issued":{"date-parts":[["2009"]]},"page":"342-346","title":"Concurrent outbreaks of Chikungunya and Dengue fever in Kandy, Sri Lanka, 2006-07: A comparative analysis of clinical and laboratory features","type":"article-journal","volume":"85"},"uris":["http://www.mendeley.com/documents/?uuid=fb8a5392-fef1-4ffe-85ab-4d517791fff6"]},{"id":"ITEM-2","itemData":{"DOI":"10.1371/journal.pntd.0001786","ISBN":"1935-2735 (Electronic)\\r1935-2727 (Linking)","ISSN":"19352727","PMID":"23029573","abstract":"BACKGROUND: Dengue and chikungunya are co-circulating vector-borne diseases with substantial overlap in clinical presentations. It is important to differentiate between them during first presentation as their management, especially for dengue hemorrhagic fever (DHF), is different. This study compares their clinical presentation in Singapore adults to derive predictors to assist doctors in diagnostic decision-making.\\n\\nMETHODS: We compared 117 patients with chikungunya infection diagnosed with reverse transcription-polymerase chain reaction (RT-PCR) with 917 dengue RT-PCR-positive adult patients (including 55 with DHF). We compared dengue fever (DF), DHF, and chikungunya infections by evaluating clinical characteristics of dengue and chikungunya; developing classification tools via multivariate logistic regression models and classification trees of disease etiology using clinical and laboratory factors; and assessing the time course of several clinical variables.\\n\\nFINDINGS: At first presentation to hospital, significantly more chikungunya patients had myalgia or arthralgia, and fewer had a sore throat, cough (for DF), nausea, vomiting, diarrhea, abdominal pain, anorexia or tachycardia than DF or DHF patients. From the decision trees, platelets &lt;118 × 10(9)/L was the only distinguishing feature for DF versus chikungunya with an overall correct classification of 89%. For DHF versus chikungunya using platelets &lt;100 × 10(9)/L and the presence of bleeding, the overall correct classification was 98%. The time course analysis supported platelet count as the key distinguishing variable.\\n\\nINTERPRETATION: There is substantial overlap in clinical presentation between dengue and chikungunya infections, but simple clinical and laboratory variables can predict these infections at presentation for appropriate management.","author":[{"dropping-particle":"","family":"Lee","given":"Vernon J.","non-dropping-particle":"","parse-names":false,"suffix":""},{"dropping-particle":"","family":"Chow","given":"Angela","non-dropping-particle":"","parse-names":false,"suffix":""},{"dropping-particle":"","family":"Zheng","given":"Xiaohui","non-dropping-particle":"","parse-names":false,"suffix":""},{"dropping-particle":"","family":"Carrasco","given":"Luis R.","non-dropping-particle":"","parse-names":false,"suffix":""},{"dropping-particle":"","family":"Cook","given":"Alex R.","non-dropping-particle":"","parse-names":false,"suffix":""},{"dropping-particle":"","family":"Lye","given":"David C.","non-dropping-particle":"","parse-names":false,"suffix":""},{"dropping-particle":"","family":"Ng","given":"Lee Ching","non-dropping-particle":"","parse-names":false,"suffix":""},{"dropping-particle":"","family":"Leo","given":"Yee Sin","non-dropping-particle":"","parse-names":false,"suffix":""}],"container-title":"PLoS Neglected Tropical Diseases","id":"ITEM-2","issue":"9","issued":{"date-parts":[["2012"]]},"title":"Simple Clinical and Laboratory Predictors of Chikungunya versus Dengue Infections in Adults","type":"article-journal","volume":"6"},"uris":["http://www.mendeley.com/documents/?uuid=d56e9c63-dcee-48c7-b527-12366297dfd9"]},{"id":"ITEM-3","itemData":{"DOI":"10.1016/j.jcv.2012.10.019","ISBN":"1873-5967 (Electronic)\\r1386-6532 (Linking)","ISSN":"13866532","PMID":"23201456","abstract":"Background: Chikungunya virus (CHIKV) and dengue virus (DENV) co-circulate in areas endemic with the Aedes mosquito vectors. Both viruses cause similar illnesses which may be difficult to distinguish clinically. CHIKV is also associated with persistent arthralgia. Objectives: To compare and describe factors which differentiate between DENV and CHIKV infections on presentation; and to describe predictors of persistent arthralgia in CHIKV patients. Study design: Patients aged &gt;14 years diagnosed with acute CHIKV and DENV infections in Kuala Lumpur, Malaysia were retrospectively identified. Clinical and laboratory data were obtained from medical records, and compared. CHIKV patients were telephoned 15-24 months later and interviewed about persistent symptoms. Logistic regression analysis was performed. Results: A total of 53 CHIKV and 113 DENV patients were included. CHIKV patients were older and more likely to be female. CHIKV was independently associated with arthralgia and rash, while DENV was associated with myalgia, raised aspartate transaminase, and leucopaenia. Forty CHIKV patients were followed up, with a median duration of self-reported arthralgia of 3 months (range, 0-24 months). Eighteen (45%) had persistent arthralgia beyond 4 months, for which age &gt;40 years was an independent predictor. At 1 year, 9 (22.5%) patients had arthralgia. Conclusion: In Kuala Lumpur, selected clinical and laboratory predictors help to distinguish between DENV and CHIKV infections. Persistent arthralgia was a frequent sequel of CHIKV infection in this cohort. ?? 2012 Elsevier B.V..","author":[{"dropping-particle":"","family":"Mohd Zim","given":"M.A.","non-dropping-particle":"","parse-names":false,"suffix":""},{"dropping-particle":"","family":"Sam","given":"I.-C.","non-dropping-particle":"","parse-names":false,"suffix":""},{"dropping-particle":"","family":"Omar","given":"S.F. Syed","non-dropping-particle":"","parse-names":false,"suffix":""},{"dropping-particle":"","family":"Chan","given":"Y.F.","non-dropping-particle":"","parse-names":false,"suffix":""},{"dropping-particle":"","family":"AbuBakar","given":"S.","non-dropping-particle":"","parse-names":false,"suffix":""},{"dropping-particle":"","family":"Kamarulzaman","given":"A.","non-dropping-particle":"","parse-names":false,"suffix":""}],"container-title":"Journal of Clinical Virology","id":"ITEM-3","issue":"2","issued":{"date-parts":[["2013","2"]]},"note":"-Both CHIKV and DENV are transmitted by the mosquito vectors Aedes aegypti and Ae. albopictus. \n-Both diseases cause similar presentations, with fever, myalgia, headache, arthralgia, and rash. \n-Both viruses potentially co-circulate in the same Aedes-endemic areas.7 \n-As these are mainly developing countries where facilities for virological diagnosis are often limited, the ability to clinically differentiate between the two diseases assumes greater impor- tance, in view of their different clinical courses and outcomes\n-As there are conflicting reports on how common persistent arthralgia is, further follow-up data from different cohorts would be useful.\n-This study aimed to compare and describe factors which would help differentiate between DENV and CHIKV infections on presen- tation.\n-A secondary objective was to ascertain the rate and describe predictors of persistent arthralgia in CHIKV patients\n-Patients aged &amp;gt;14 years with acute CHIKV and DENV infections confirmed by the diagnostic virology laboratory from April 2008 to July 2009 were retrospectively iden- tifie\n-Two DENV cases were randomly selected for each CHIKV case identified\n-Confirmed CHIKV infections had a positive culture, pos- itive PCR detection of the E1 gene,11 or positive IgM by indirect immunofluorescence.4 As\n-We used a positive viral culture as specific confirmation of acute DENV infection, as a sin- gle positive dengue IgM may also indicate infection up to several months ago\n-Cultures were performed using Vero (African green monkey kidney) and C6/36 (Ae. albopictus) cells, and identified with polyclonal anti-CHIKV or monoclonal anti-DENV antibodies\n-For follow-up, CHIKV patients were contacted by telephone in\n2011\n-For this study, persistent arthralgia was defined as the presence of self- reported pain more than 4 months after the acute illness\n-For univariate analysis, Mann–Whitney U tests were used for contin- uous variables, and Fisher’s exact or chi-squared tests were used for categorical variables. \n-Logistic regression analysis was carried out for two separate outcomes: first, to predict either DENV or CHIKV infection; and second, to predict CHIKV patients with persis- tent arthralgia.\n-Univariate logistic regression was initially carried out for selected variables, based on previous studies and biological plausibility. \n-Odds ratio (OR) and 95% confidence intervals (CI) were calculated. \n-Those variables significant at p &amp;lt; 0.2 were entered into the multivariate regression model, and retained based on the likeli- hood ratio test\n-The final model was then tested for collinearity, and assessed with the Hosmer and Lemeshow goodness-of-fit test and calculation of the area under the receiver operating characteristic curve\n-A total of 60 patients with confirmed CHIKV and 120 patients with confirmed DENV were identified from laboratory records\n-A total of 53 CHIKV patients and 113 DENV patients were therefore included in the study\n-For CHIKV, 35 patients were diagnosed by IgM, 12 by PCR, and 17 by culture, or a combina- tion of these. \n-The predominant DENV serotypes were DENV1 (46, 40.7%) and DENV2 (46, 40.7%), followed by DENV3 (20, 17.7%) and DENV4 (1, 0.9%).\n-Compared to DENV patients, CHIKV patients were signifi- cantly older and more likely to be female\n-There were 82 (72.6%) admissions in the DENV group, and only 12 (22.6%) in the CHIKV group (?2 = 36.6, p &amp;lt; 0.001)\n-The 5 most frequently reported presenting symptoms in CHIKV patients were fever (96.2%), arthralgia (96.2%), rash (58.5%), myalgia (32.1%), and headache (22.6%). \n-DENV patients commonly reported fever (96.4%), myalgia (74.3%), nausea/vomiting (66.4%), headache (57.5%), and diarrhoea (39.8%)\n-On univariate analysis, DENV patients were more likely to have headache, nausea/vomiting, diarrhoea, and myalgia; while CHIKV patients were more likely to report rash and arthral- gia\n-CHIKV patients had significantly lower aspartate transaminase levels (AST; 114.0 vs. 144.9 U/L, p &amp;lt; 0.001), higher white cell counts\n(5.9 vs. 2.9 ×109/L, p &amp;lt; 0.001), and higher platelet counts (200.9 vs. 78.5 × 109/L, p = 0.001)\n-On multivariate analysis, CHIKV was associated with arthralgia (OR 159.0, 95% CI 17.7–1430.1) and rash (OR 4.4, 95% CI 1.1–17.8); and absence of myalgia (OR 0.04, 95% CI 0.01–0.2), absence of raised AST (OR 0.09, 95% CI 0.02–0.4), and absence of leucopaenia (OR 0.09, 95% CI 0.02–0.4)\n-This model had satisfactory fit (?2 = 5.3, p = 0.72) and discrimination (area under the curve = 0.97, 95% CI 0.95–0.99, p &amp;lt; 0.001)\n-At a predicted probability cut-off value of 0.5, this model had a sensitivity of 88.7%, specificity of 96.3%, positive predictive value of 92.2%, negative predictive value of 94.5%, positive likeli- hood ratio of 24.0, and negative likelihood ratio of 0.12\n-Patients with CHIKV were then telephoned for follow-up interviews, a mean duration of 20 ± 2 months (range, 15–24 months) after the initial illness\n-Out of 53 CHIKV patients, 40 patients\nwere interviewed.\n-At the time of interview, 31 (77.5%) were pain- free, while 9 (22.5%) still had arthralgia, of which 6 had mild pain and 3 had moderate pain\n-In 17 (42.5%) patients, arthralgia affected at least one daily activity for &amp;lt;30 days, 20 (50%) patients were affected for 30–90 days, and 3 (7.5%) were affected for &amp;gt;90 days\n-The median self-reported duration of arthralgia was 3 months (range, 0–24 months), with 18 (45.0%) of the patients reporting persistent arthralgia beyond 4 months, and 9/40 (22.5%) beyond 1 year\n-Only age &amp;gt;40 years was shown to be an independent predictor (OR 8.0, 95% CI 1.5–43.4).\n-Gender, pre-existing rheuma- tological condition, and presence of arthritis, number of joints involved, and severe pain during acute illness were not significantly associated with persistent arthralgia\n-Studies comparing adult patients with DENV or CHIKV are few, due to the previous relative rarity of CHIKV and its occurrence in countries with historically limited diagnostic capacity\n-We found demographic differences between patients with DENV or CHIKV. \n-CHIKV patients were older, as seen in other sites.2,14,15\n-CHIKV likely affected people across all ages, with the older, more severely affected patients more likely to seek medical care than younger, milder cases\n-This may explain the apparent age disparity between the two sets of patients seen in this study\n-It is not clear why there were more males and non-Malaysians with DENV, and more females with CHIKV\n-The differing relative roles of Ae. aegypti and Ae. albopictus in transmitting DENV and CHIKV, and factors such as biting habits and geographical distribution, may contribute to the epidemiological differences between the two dis- eases in urban centres\n-For differentiating between the two diseases, we found that arthralgia and rash were associated with CHIKV, while myalgia, raised AST and leucopaenia were associated with DENV\n-Arthral- gia was seen in 96.2% of our CHIKV patients and 30.1% of DENV patients, and strongly predicted CHIKV, as in Singapore,14 France,19 and Thailand.20,21\n-However, in Sri Lanka2 and Gabon,22 high rates of arthralgia were reported in 67–84% of DENV patients, making arthralgia unhelpful as a distinguishing feature\n-Raised AST and leucopaenia have been previously associated with DENV,14 but we did not find thrombocytopaenia to predict DENV as reported by others.14,19\n-A large study from Gabon concluded that the two diseases were clinically indistinguishable.22\n-Although follow-up studies are hard to compare due to differ- ent definitions of persistent arthralgia and duration of follow-up, the wide variations reported, even within the same country, likely reflects differences in population genetics, cultural and behavioural factors, and possibly viral virulence\n-We found that age &amp;gt;40 years predicted chronic arthralgia.\n-Older age is consistently described as a risk factor in other stud- ies across settings.8,10,24,27 \n-Defects in regulation of the immune response leading to persisting inflammation may underlie this.29 \n-Other reported associated factors include severe initial joint pain,10 longer duration of acute symptoms,24 pre-existing osteoarthritis,10 and female gender.30\n-","page":"141-145","publisher":"Elsevier B.V.","title":"Chikungunya infection in Malaysia: Comparison with dengue infection in adults and predictors of persistent arthralgia","type":"article-journal","volume":"56"},"uris":["http://www.mendeley.com/documents/?uuid=8405f246-cf3a-476a-b33c-820e099ba747"]},{"id":"ITEM-4","itemData":{"DOI":"10.1371/journal.pntd.0002004","ISBN":"1935-2735 (Electronic)\\r1935-2727 (Linking)","ISSN":"19352735","PMID":"23350006","abstract":"BACKGROUND: Chikungunya virus (CHIKV) is responsible for acute febrile polyarthralgia and, in a proportion of cases, severe complications including chronic arthritis. CHIKV has spread recently in East Africa, South-West Indian Ocean, South-Asia and autochthonous cases have been reported in Europe. Although almost all patients are outpatients, medical investigations mainly focused on hospitalised patients.\\n\\nMETHODOLOGY/PRINCIPAL FINDINGS: Here, we detail clinico-biological characteristics of Chikungunya (CHIK) outpatients in Reunion Island (2006). 76 outpatients with febrile arthralgia diagnosed within less than 48 hours were included by general practitioners during the CuraChik clinical trial. CHIK was confirmed in 54 patients and excluded in 22. A detailed clinical and biological follow-up was organised, that included analysis of viral intrahost diversity and telephone survey until day 300. The evolution of acute CHIK included 2 stages: the 'viral stage' (day 1-day 4) was associated with rapid decrease of viraemia and improvement of clinical presentation; the 'convalescent stage' (day 5-day 14) was associated with no detectable viraemia but a slower clinical improvement. Women and elderly had a significantly higher number of arthralgia at inclusion and at day 300. Based on the study clinico-biological dataset, scores for CHIK diagnosis in patients with recent febrile acute polyarthralgia were elaborated using arthralgia on hands and wrists, a minor or absent myalgia and the presence of lymphopenia (&lt;1G/L) as major orientation criteria. Finally, we observed that CHIKV intra-host genetic diversity increased over time and that a higher viral amino-acid complexity at the acute stage was associated with increased number of arthralgia and intensity of sequelae at day 300.\\n\\nCONCLUSIONS/SIGNIFICANCE: This study provided a detailed picture of clinico-biological CHIK evolution at the acute phase of the disease, allowed the elaboration of scores to assist CHIK diagnosis and investigated for the first time the impact of viral intra-host genetic diversity on the disease course.","author":[{"dropping-particle":"","family":"Thiberville","given":"Simon Djamel","non-dropping-particle":"","parse-names":false,"suffix":""},{"dropping-particle":"","family":"Boisson","given":"Veronique","non-dropping-particle":"","parse-names":false,"suffix":""},{"dropping-particle":"","family":"Gaudart","given":"Jean","non-dropping-particle":"","parse-names":false,"suffix":""},{"dropping-particle":"","family":"Simon","given":"Fabrice","non-dropping-particle":"","parse-names":false,"suffix":""},{"dropping-particle":"","family":"Flahault","given":"Antoine","non-dropping-particle":"","parse-names":false,"suffix":""},{"dropping-particle":"","family":"Lamballerie","given":"Xavier","non-dropping-particle":"de","parse-names":false,"suffix":""}],"container-title":"PLoS Neglected Tropical Diseases","id":"ITEM-4","issue":"1","issued":{"date-parts":[["2013"]]},"note":"-Although almost all CHIK patients are outpatients, most clinical and laboratory investigations of CHIK focused on hospitalised patients (i.e. mostly with severe presentations that represented a very small proportion of total infections) [9,10,11,12]\n-Our attempts to describe the clinical and biological features of chikungunya acute disease took advantage of data collected during the CuraChik clinical trial, performed on Reunion Island during the 2006 Indian Ocean outbreak [13]. \n-CuraChik provided a unique opportunity to collect detailed clinical and biological information from CHIKV infected patients with the most common forms of clinical presentation, recruited by general practitioners.\n-Objectives: \n-(i) We aimed to provide a precise clinical and biological description of acute laboratory-confirmed CHIKV infection in outpatients and some information regarding follow-up until day 300.\n-(ii) We also compared CHIKV positive and negative patients recruited on the basis of clinical presentation with acute febrile arthralgia during an epidemic period.\n-(iii) We finally performed a comprehensive comparative analysis of intra-host viral genetic diversity\n-Curachik (http:// clinicaltrials.gov/ct2/show/NCT00391313) was a randomised double blind, placebo-controlled, prospective trial aiming at evaluating the efficacy and safety of chloroquine as therapeutic treatment of CHIK\n-This trial included adult patients (18–65 years old, men and women), who volunteered to take part in the study, residing in Reunion Island, having a typical presentation of acute CHIK (defined by acute febrile arthralgia) diagnosed within less than 48 hours\n-Clinical data were collected from three sources: -(i) a daily auto- questionnaire from day 1 (D1) to day 14 (D14); \n-(ii) three consultations with a GP on D1, day 7 (D7) (mean 6.4, SD=1.4) and day 25 (D25) (mean 26.5, SD=9.8); \n-(iii) a telephone questionnaire on day 100 (D100) (mean 130.5, SD=28.1) and day 300 (D300) (mean 300.7, SD=13.8).\n-Biological data were collected from the analysis of blood samples on D1, D3, D6 and D16\n-The extraction of nucleic acids and CHIKV specific RT-PCR [15] were carried out from all samples (D1, D3, D6 and D16)\n-Tests for the presence of CHIKV- specific immunoglobulin G (IgG) and IgM were performed at D1, D6 and D16 by an indirect immunofluorescence assay\n-The case definition of CHIKV positive patients relied on the association of a CHIKV specific positive RT-PCR on D1 and seroconversion on D16. \n-CHIK negative patients tested negative for CHIKV genome on D1 and showed no evidence of seroconversion on D16\n-Ten patients with a variety of clinical and biological presentations and a positive CHIKV RT-PCR diagnostic test were selected within the placebo subgroup\n-The extraction of nucleic acids was performed from D1 and D3 sera\n-For all patients (n=10), a 692-nucleotide fragment within the E1 gene (positions 10138–10829) was amplified using the high fidelity Eppendorf One-Step RT-PCR kit and primers CV1F (59-CTATCGCTTGATTACATCACG-39) and CV1R (59-CGCTTCCGGTATGTCGATG-39). \n-This fragment includes amino acidsspanning position E1/226.\n-Analysis was also performed for samples collected at D3 for 2 patients still viraemic at this time\n-An average of 45 clones per serum sample was sequenced directly from the plasmid using the T7 promoter primer (5'-CCCTATAGTGAGTCGTATTA-3')\n-Differences in nucleotide and protein sequences were analysed according to different clinical, biological or demographic parameters.\n-For the analysis of intra-host genetic diversity, the sequence of each clone was compared to all other clones for each human serum. \n-The percentage of variable nucleotide sites (number of variable nt sites/ number of nt sites), of nucleotide mutations (number of nt mutation/number of nt sequenced), and of mutant clones (number of clones with mutation/total number of clones) was calculated, as well as the p nt, p aa, dN, dS and dN/dS parameters\n-To assess factors\nrelating to clinical presentation and laboratory abnormality during CHIK on D1 and D300, we performed univariate analysis, for qualitative factors with Fisher’s exact test and for continuous factors using the Mann Whitney nonparametric test\n-Correlations were assessed using the Spearman nonparametric test\n-Following the Mickey and Greenland approach [22], variables with P-values ,0,2 were retained and entered into backwards stepwise multivariate linear regression models (logistic, Gaussian or Poisson regression depending on the dependent variable, respective percentage, continuous or count variable), following the Mickey and Greenland approach [22].\n-The standard deviation (SD) and 95% confidence interval (CI) of the odds ratio (OR) (logistic regression), the linear regression coefficient (b) (Gaussian regres- sion) and the Standardized Incidence Ratio (SIR, Poisson regression) were estimated\n-To compare the intra-host diversity and the available clinical and laboratory data, we performed correlation analyses using the Spearman nonparametric test\n-Finally, we evaluated the possibility of generating a diagnostic score of CHIK on the first day of monitoring, by comparing the clinical and biological features of CHIKV positive and negative samples. \n-Any factor for which a Pearson’s chi2 or Fisher test was ,0.2, was included in multivariate analysis (hierarchical log-linear model) to study the adjusted relationship between different variables and their interactions. \n-Sensitivities (Se), specificities (Sp), predictive values - positive (PPV) and negative (NPV) - were estimated and yielded a Receiver Operating Characteristic (ROC) curve and the area under the curve (AUC)\n-Amongst 76 patients included at D1, the diagnosis of CHIKV was confirmed in 54 patients (CHIKV+ve patients) and excluded in 22 patients (CHIKV2ve patients).\n-By contrast, only the patients who received the placebo (27 CHIKV+ve and 13 patients CHIKV2ve, placebo group) were used to describe the evolution of the disease.\n-Amongst CHIKV+ve patients (54 patients), the mean age was 40 years old, the sex ratio (m/f) was 1.7\n-The average time between symptom onset and inclusion was 1.2 days (ranging between 0–2, SD=0.595)\n-The most common presenting clinical symptom was a febrile poly-arthralgia (16 joints on average, out of 34 on the proposed diagram, SD=10, median=17) with an intensity assessed as important (among 4 categories: absent, minimal, moderate, important) in 46.3%\n-Arthralgia was symmetrical (i.e., bilateral) in 53.7% of cases and small joints were more frequently affected (hands 79.6%, wrist 72.2%, ankles 68.5%, knees 61.1%, lumbar 46.3%, shoulders 48.1%, feet 42.6%, cervix 38.9%, elbows 25.9%)\n-General symptoms were most often recorded as headache (72%), asthenia (76%), myalgia (74%) and chills (83%).\n-Few other signs were noted: dermatological signs (28%), digestive disorders such as nausea/vomiting (44%), diarrhoea (22%) and dysgeusia (13%) (Figure 1).\n-Quality of life (assessed by visual analogical scales (VAS)) was severely impacted with the capacity to perform normal activities, health status and quality of sleep assessed on average at 33/100 (SD=26), 28/100 (SD=25) and 27/100 (SD=13), respectively. \n-More than half of the patients scored ,30/100 in all aspects of quality of life evaluation (Figure 2)\n-Demographic and biological data were compared as functions of clinical presentation at D1 using multivariate analysis. \n-A higher number of arthralgic joints was independently associated with women (p,0.001, SIR=1.361, CI (1.191;1.554)), with an increase of age (p,0.001, SIR=1.017, CI (1.011;1.022)) and a decrease of leukocytosis (p,0.001, SIR=0.881 CI(0.841;0.923)). \n-Patients with important arthralgia were significantly older than others (p,0.05, OR=1.073, CI (1.013;1.136)) and associated with a shorter time between onset of symptom and inclusion (p,0.05, OR=0.288, CI (0.071;0.764))\n-Lymphopenia was frequent at inclusion (94% of cases)\n-Thrombocytopenia was noted in 24% of cases and neutropenia in 33% of cases\n-Abnormal liver function (ALT and AST) was found in 14% and 28% respectively.\n-C Reactive Protein (CRP) was &amp;gt;15 mg/L in 82% of cases, &amp;gt;50 mg/L in 33% and &amp;gt;100 mg/L in 12% (Table 1).\n-The average viral load at D1 was 1.26109 (3.76105–1.461010, SD=2.36109 RNA copies/ml).\n-In multivariate analysis, a lower lymphocytosis was associated with a shorter time between onset of symptoms and inclusion (p=0.053, b=0.249, CI(20.03;0.502)) and a higher viral load (p,0.05, b=20.144, CI(20.284;20.004)). \n-A higher viral load was associated with an increase of age (p,0.05, b=0.024, CI(0.001;0.047)) and a decrease of delay of inclusion (p,0.05, b=20.608, CI(21.093;20.124)).\n-There was no hospitalisation during the 14-day follow-up and two clinical stages of evolution were observed (Figures 2 and 3):\n-From D1 to D4, a rapid improvement was observed (the percentage of patients with arthralgia decreased from 98% to 68%, the average number of arthralgic joints decreased from 16 to 9 (SD=8,7), VAS quality of life scores increased more than twice and the percentage of VAS ,50/100 decreased from 83% to 19%).\n-From D5 until D14, the evolution was slower (68% of patient still suffered from arthralgia on D14 with an average number of 6 painful joints per person (SD=7,2), VAS quality of life was assessed at 82/100 on average, with less than 5% of VAS ,50).\n-At the last medical visit (D25), 36% of patients reported residual asthenia; 65% reported arthralgia (corresponding to 71% with sporadic and 57% with permanent arthralgia respectively) while 44% and 32% of patients were assessed by GPs as recovered or improved in condition respectively\n-The number of patients with positive viraemia decreased from 54 (100%) on D1 to 21 (39.6%) on D3 and the average viral load was 6.42 (4.43 to 9, SD=1.19, log10 copies/ml).\n-At D6, all viral loads were negative\n-At D16, there was neither lymphopenia nor thrombocytopenia, while neutropenia and abnormal liver function persisted in 12% and 7% of patients respectively. \n-CRP was &amp;gt;5 mg/L in 12% of cases\n-During the D300 telephone interview, 5 out of 26 patients who could be contacted (19.2%) considered that they had not completely recovered; 6/26 (23%) declared residual arthralgia (7 joints on average, SD=5.3); morning stiffness was assessed in 4/6 (66.7%) cases but arthralgia was always related to joint activity\n-In univariate analysis, patients who did not report recovery at D300 were older (p,0.05, 52.80612.61 vs 35.62610.56) and more frequently women (p,0.05, women 60.0% (3/5); men 9.5% (2/21))\n-Patients who reported persistent arthralgia at D300 were older (p,0.01, 51.33611.84 vs 35.20610.65) and had a higher number of arthralgic joints at D1 (p,0.05, 23.5066.75 vs 12.2569.86)\n-In multivariate analysis, the number of painful joints at D300 was higher for women (p=0.065, SIR=1.841, CI (0.963;3.520)) and increased with age (p,0.001, SIR=1.142, CI (1.103;1.183)).\n-In univariate analysis, CHIKV+ve patients had:\n-(i) more frequent pain in small upper joints (wrists, W) (p,0.01, OR=4.55, CI(1.59;13.04)), metacarpophalangeal (MCP) (p,0.01, OR=4.13, CI(1.45;11.74), proximal interphalangeal (PIP) (p,0.05, OR=3.14 CI(1.13;8.77)),\n-(ii) more frequently minor or absent myalgia (MYOPAIN) (p,0.01, OR=5.22, CI(1.56;17.48))\n-(iii) more frequently lymphopenia (,1G/L)(p,0.0001, OR=15.64, CI(4.35;56.25)).\n-CHIKV+ve and CHIKV2ve patients were not statistically different for the impact on quality of life at the acute stage.\n-Finally, the probability (p) of having been infected by CHIKV has been estimated, using logistic regression, as follows: p=1/(1+exp(4.139)6exp(23.6666lymphopenia)6exp(21.9406MCP+)6exp(22.3416W+)6exp(22.7006MYOPAIN)). \n-Each co- variate was validated if equal to 1, otherwise 0. \n-Tested on our cohort, the ROC curve had an AUC=0.93 (p,0.001), with Se=90%, Sp=85%, PPV=94% and NPV=77% using a 0.579 probability threshold value\n-Similarly, we could calculate a clinical score relying only on clinical symptoms (i.e., excluding lymphopenia) : p=1/(1+exp (1.609)6exp(21.4506MCP+)6exp(21.7326W+)6exp(22.0446 MYOPAIN)). \n-Tested on our cohort, the ROC curve had an AUC=0.81 (p,0.001) and with Se=76%, Sp=73%, PPV=87% and NPV=55% using a 0.717 probability threshold value\n-Noticeably, in both scores, the variable Handpain (pain on MCP and/or PIP) could be used instead of the MCP variable with similar results\n-Finally, these results were used to propose a clinical and clinico- biological score usable in ambulatory practice by GPs (see on Figure 4).\n-To investigate the intra-host genetic diversity of CHIKV we sequenced, on average, 45 clones/serum (41–57) within the E1 gene (Table 2). \n-For the 10 D1 sera, the average proportion of mutant clones observed was 35.6%, the mutations occurred in 10 (1.4%) to 27 (3.9%) sites of the 692 nucleotides sequenced and the average proportion of non- synonymous mutations was 73.2%. \n-Forty-eight (24%) mutations were observed more than once (41 twice, 7 in three clones). \n-The transition/transversion ratio was 5.8 (219:38). \n-The average dN/dS ratio (that illustrates selective pressure [23]), was 1.03 and 0.16 at the intra-host and inter-host level, respectively. \n-Over a total of 519 clones studied, the A226V mutation was found in all but one clone (99.8%)\n-Analysis of CHIKV intra-host genetic diversity was conducted according to demographic, clinical and biological data (Table 2). The major findings were:\n-(i) An increased percentage of mutant clones and average p aa and dN was significantly correlated with an increased delay between onset of disease and inclusion (p=0.045 for % of mutant clones, p,0.001 for p aa and dN).\n-(ii) A high viral load at D1 was significantly correlated with a low intra-host diversity (p,0.01 for % of mutant clones, % of nt mutations, % of variable nt sites and p nt, p,0.05 for dS).\n-(iii) A comparison of intra-host genetic diversity based on sequential serum at D1 and D3 from the same patients (nu 304 and nu4002) revealed an increase of genetic diversity over time (Table 2).\n-(iv) From the D300 telephone interview, intensity of sequelae and an increased number of reported arthralgia were significantly correlated with a higher amino-acid diversity at inclusion (p aa, dN; p,0.05)\n-These outpatients represent ‘standard’, ‘mild’, clinical presentations (the basis for inclusion was a recent presentation associating fever and arthralgia), which did not require hospitalisation or specific treatment for complications\n-Such patients represent the majority of cases: the proportion of hospitalised patients during the CHIKV 2005–2006 outbreak in Reunion Island was estimated to be 0.3% [12] whilst the majority of medical investigations were dedicated to hospitalised patients\n-The unique aspect of the current study relies on the detailed clinical and virological follow-up of such patients. It included laboratory confirmation of CHIKV infection (based on RT-PCR and seroconversion), a clinical follow-up at the acute phase (associating daily auto-questionnaires and medical consultations), and late assessments (by telephone until day 300). \n-The study took place at the end of the outbreak (i.e., the enrolment was performed by practitioners who had previously managed approximately one third of the population infected by the virus), and there is no evidence that another arbovirus (e.g. dengue virus) has been circulating in Reunion Island during this period\n-This study has obvious limitations. Firstly, a low patient count: 54 patients, with a confirmed CHIKV infection, was studied on day 1 (inclusion), but the follow-up was performed for only 27 of these patients\n-The clinical presentation of CHIK at inclusion conformed with the canonical presentation previously reported in Reunion Island and in the recent Indian reports, which included fever and symmetrical poly- arthralgia [9,10,34,35,36,37,38]. \n-However, this simplistic associ- ation (fever+polyarthralgia) seems to perform modestly for the specific diagnosis of CHIK: in a retrospective serologic survey of the CHIK outbreak in Mayotte Island [28], the PPV was as low as 74%. \n-In our study, despite the great recent clinical experience of general practitioners, the PPV was similar (71%). \n-We proposed a very simple and purely clinical score (Figure 4) which reached 87% PPV in our population (i.e., outpatient 18 to 60 years old, examined before the second day of illness). \n-For convenience, results were categorised as ‘probable’, ‘possible’ and ‘not probable’.\n-Viral load at D1 significantly increased with age but no relationship with clinical presentation or co-morbidity could be identified.\n-In contrast with previous studies dedicated to hospitalised patients [9,41], we did not identify a relationship between the level of CRP and transaminases, a reduction of the polymorphonuclear neutrophil level or other biological abnormalities, and the intensity and number of arthralgia or the quality of life at D1\n-Lymphopenia constituted an important clue for the diagnosis of CHIK as illustrated by our clinico-biological score (Figure 4)\n-Data indicated that the acute disease includes 2 distinct stages:\n-(i) the first (D1–D4, ‘viral stage’) was associated with viraemia, i.e., clinical symptoms that reflect the viral ‘burst’ and the initiation of innate immunity, associated with high levels of\npro-inflammatory cytokines [42,43,44] such as interferon-a and IL-6 but also IL-1Ra, IL-12, IL-15, IP-10 and MCP-1\n-(ii) From day 5 to day 14 (‘convalescent stage’), all patients had no detectable viraemia, but improvement was slower, considering both quality of life scores (Figure 2) or rheumatic parameters (Figure 3a, 3b and supporting information figure S1 and movie S1).\n-Previous reports [44] showed that, by day 10, a number of inflammatory mediators (including interferon-a, IL-6, IL-1Ra, IL-12, IL-15, IP-10 and MCP-1) had significantly decreased, at least in patients with initial high viraemia.\n-The final outcome (complete clinical recovery or persistent pain and chronic joint inflammation) appears likely to depend upon a series of genetic, viral and immunologic factors that operate at the acute and convalescent stages.\n-Here, in agreement with the clinical pattern observed on Reunion Island, patients with a high number of arthralgic joints at disease onset reported more frequently persistent arthralgia at D300\n-The early and convalescent immune response may be, in addition to putative yet uncharacterised viral factors, modulated by innate (genetic) and acquired factors.\n-The latter certainly include age, which appears in many studies to be a major determinant of the clinical presentation and outcome\n-Here, we found that an increase of age was an independent risk factor for symptomatic illness at the time of disease onset (number and intensivity of joint pains) and at D300 (number of cases with persistent arthralgia).\n-Genetic factors presumably trigger different immune responses which may account for the inter-individual and inter-ethnic variability of clinical presentation. \n-Amongst them, gender is of specific interest\n-A single report mentioned a higher susceptibility of males, to CHIKV infection [52] but globally, previously published data suggest that symptomatic CHIK is more frequent in women [35,38].\n-The interplay between the immune response and viral evolution most probably constitutes an important issue for disease outcome\n-We observed that CHIKV was represented in serum by a variety of closely related genomes and that genetic diversity increased over time and was correlated with the decrease of viral load.\n-These data are consistent with a mechanism in which acute infection produced an accumulation of mutations over time (resulting in an increased intra-host genetic diversity), associated with a lower number of virions and, possibly, an increased potential for persistence\n-Interestingly, we found that a higher amino-acid complexity at the acute stage was associated with increased reporting of arthralgia and intensity of sequelae at D300. \n-This may indicate that the immunological processes associated with the initial viraemia decline or are partly circumvented, thus enhancing the opportu- nity for onset of virus persistence and long term clinical complications\n-Altogether, these data are consistent with the hypothesis that CHIKV displays increased intra-host diversity which may be associated with prolonged viraemia, higher organ viral load and an increased risk of chronic disease\n-Our results appear more closely related to previous reports on the relationship between intra-host genetic diversity, fitness and virulence in the examples of chronic infections by induced HIV or HCV [56,57].","title":"Chikungunya Fever: A Clinical and Virological Investigation of Outpatients on Reunion Island, South-West Indian Ocean","type":"article-journal","volume":"7"},"uris":["http://www.mendeley.com/documents/?uuid=54e4c36f-928b-4b2e-a321-06f40829b842"]},{"id":"ITEM-5","itemData":{"DOI":"10.1371/journal.pntd.0004199","ISBN":"10.1371/journal.pntd.0004199","ISSN":"19352735","PMID":"26580074","abstract":"Local transmission of Chikungunya virus (CHIKV) was first documented in Trinidad and Tobago (T&amp;T) in July 2014 preceding a large epidemic. At initial presentation, it is difficult to distinguish chikungunya fever (CHIKF) from other acute undifferentiated febrile illnesses (AUFIs), including life-threatening dengue disease. We characterised and compared dengue virus (DENV) and CHIKV infections in 158 patients presenting with suspected dengue fever (DF) and CHIKF at a major hospital in T&amp;T, and performed phylogenetic analyses on CHIKV genomic sequences recovered from 8 individuals. The characteristics of patients with and without PCR-confirmed CHIKV were compared using Pearson's χ2 and student's t-tests, and adjusted odds ratios (aORs) and 95% confidence intervals (CIs) were determined using logistic regression. We then compared signs and symptoms of people with RT-qPCR-confirmed CHIKV and DENV infections using the Mann-Whitney U, Pearson's χ2 and Fisher's exact tests. Among the 158 persons there were 8 (6%) RT-qPCR-confirmed DENV and 30 (22%) RT-qPCR-confirmed CHIKV infections. Phylogenetic analyses showed that the CHIKV strains belonged to the Asian genotype and were most closely related to a British Virgin Islands strain isolated at the beginning of the 2013/14 outbreak in the Americas. Compared to persons who were RT-qPCR-negative for CHIKV, RT-qPCR-positive individuals were significantly more likely to have joint pain (aOR: 4.52 [95% CI: 1.28-16.00]), less likely to be interviewed at a later stage of illness (days post onset of fever-aOR: 0.56 [0.40-0.78]) and had a lower white blood cell count (aOR: 0.83 [0.71-0.96]). Among the 38 patients with RT-qPCR-confirmed CHIKV or DENV, there were no significant differences in symptomatic presentation. However when individuals with serological evidence of recent DENV or CHIKV infection were included in the analyses, there were key differences in clinical presentation between CHIKF and other AUFIs including DF, which can be used to triage patients for appropriate care in the clinical setting.","author":[{"dropping-particle":"","family":"Sahadeo","given":"Nikita","non-dropping-particle":"","parse-names":false,"suffix":""},{"dropping-particle":"","family":"Mohammed","given":"Hamish","non-dropping-particle":"","parse-names":false,"suffix":""},{"dropping-particle":"","family":"Allicock","given":"Orchid M.","non-dropping-particle":"","parse-names":false,"suffix":""},{"dropping-particle":"","family":"Auguste","given":"Albert J.","non-dropping-particle":"","parse-names":false,"suffix":""},{"dropping-particle":"","family":"Widen","given":"Steven G.","non-dropping-particle":"","parse-names":false,"suffix":""},{"dropping-particle":"","family":"Badal","given":"Kimberly","non-dropping-particle":"","parse-names":false,"suffix":""},{"dropping-particle":"","family":"Pulchan","given":"Krishna","non-dropping-particle":"","parse-names":false,"suffix":""},{"dropping-particle":"","family":"Foster","given":"Jerome E.","non-dropping-particle":"","parse-names":false,"suffix":""},{"dropping-particle":"","family":"Weaver","given":"Scott C.","non-dropping-particle":"","parse-names":false,"suffix":""},{"dropping-particle":"","family":"Carrington","given":"Christine V.F.","non-dropping-particle":"","parse-names":false,"suffix":""}],"container-title":"PLoS Neglected Tropical Diseases","id":"ITEM-5","issue":"11","issued":{"date-parts":[["2015"]]},"note":"-CHIKV exists as a single serotype thought to confer life-long immunity in recovered indi-\nviduals\n-There is, however, sufficient variation to discern three genotypes, namely the enzootic West African (WAf), and East /Central/South African (ECSA), and the epidemic Asian geno- types\n-The ECSA recently gave rise to the Indian Ocean Lineage (IOL) responsible for epidem- ics in the Indian Ocean islands, mainland India and Europe beginning in 2004 [5]\n-The expansion of this lineage has been attributed to adaptive mutations in the E1 and E2 envelope glycoproteins that provide a fitness advantage in Aedes albopictus without reducing fitness in A. aegypti [6] and permit rapid lineage diversification [7][8].\n-In light of the dramatic re-emergence of CHIKV in Asia, the intensity of global travel and\nthe widespread prevalence of A. aegypti and A. albopictus, the emergence of CHIKV in the Americas was long anticipated [9].\n-In this study we report the genetic charac- terisation of CHIKV and compare clinical, laboratory and epidemiological characteristics of patients with and without confirmed CHIKV or dengue virus (DENV) infections who pre- sented at a major hospital in Trinidad, during an acute undifferentiated febrile illness (AUFI) surveillance study.\n-Study participants were enrolled at the Adult Primary Care Facility (APCF) of the Eric Wil- liams Medical Sciences Complex (EWMSC) during the period of December 25th 2013 to November 5th 2014\n-Indi- viduals presenting at the APCF on study days with suspected dengue fever (DF) or CHIKF were eligible for enrollment\n-Specifically, patients were eligible for enrollment if they were\nfebrile (having an axillary temperature of?38°C) or had a reported history of fever within the last 7 days, accompanied by one or more of the following symptoms commonly associated with DF and CHIKF: headache, nausea, vomiting, diarrhoea, aches and pains, eye pain, evidence of haemorrhagic manifestation, rash, joint pain and swollen joints.\n-At presentation and enrollment, whole blood was collected in non-additive and/or ethylene- diaminetetraacetic acid (EDTA) containing blood collection tubes and a questionnaire eliciting relevant demographic and clinical information, medical and recent travel history, and risk fac- tors for exposure to mosquito bites was administered\n-Nucleic acid extraction was performed\n-Nucleic acid samples were screened and serotyped for DENV-1-4 using the DENV multiplex RT-qPCR assay\n-Screening for CHIKV was carried out using the RT-qPCR general assay\n-For ten samples with low Ct values in RT-qPCR assays, viral RNA was extracted\n-First and second strand synthesis, adapter ligation and amplification of the library were performed\n-Cluster formation of the library DNA templates was performed\n-Paired end 50 base sequencing by synthesis was performed\n-Cluster density per lane was 820–940 k/mm2 and post-filter reads ranged from 148–218\nmillion per lane\n-Base call conversion to sequence reads was performed\n-Reads were filtered for quality and adapter sequences were removed, then viral contigs were assembled\n-Assembled contigs were checked using bowtie2 to align reads to the contigs [25] followed by visualization\n-Newly generated CHIKV genomic sequences along with sequences from Genbank representing all three genotypes were aligned\n-Sequences were trimmed to 11,259 nucleotides at the boundaries of the open reading frames (ORFs) so that ambiguous alignment of the 5’ and 3’ untranslated regions was excluded from analyses\n-The final data set comprised of 74 of these complete coding sequences from 23 countries isolated during 1953–2014 (S1 Table).\n-The best-fit model for subsequent analyses (GTR+G4) was selected\n-Phylogenetic trees were inferred under this model using the maximum-likelihood (ML) method in the PhyML program online [33] and the maximum clade credibility (MCC)\n-The analysis ran in duplicate for 50 million generations with 10% removed as burnin, and the convergence of parameters were assessed by calculating the effective sample size (ESS&amp;gt;200)\n-Panbio Dengue IgM and IgG Capture ELISA (Brisbane, Australia) were used to screen sera for the presence of DENV-specific antibodies\n-Samples were designated as positive for dengue-specific IgM if both duplicates returned a value of&amp;gt;11 Panbio Units and as negative at&amp;lt;9 Panbio Units\n-Samples were designated as positive for dengue-specific IgG if both duplicates returned a value of&amp;gt;22 Panbio Units and as negative at&amp;lt;18 Panbio Units\n-According to the manufacturer (due to the detection thresholds for the two assays), the\npresence of detectable levels of IgM (in the absence of detectable IgG) indicates a probable recent primary infection with DENV, while the presence of detectable levels of IgG indicates probable recent secondary dengue virus infection\n-The manufacturers note that IgM levels in a secondary infection may be undetectable by the assay. \n-Thus IgM+/IgG- result was interpreted as evidence of a probable recent primary DENV infection, and both IgM+/IgG+ and IgM-/IgG + results were interpreted as probable recent\n-Euroimmum Chikungunya IgM Capture ELISA (Leubeck, Germany) was used to screen sera and plasma for the presence of CHIKV-specific IgM antibodies secondary DENV infections\n-Samples were designated as positive for CHIKV-specific IgM if both duplicates returned a\nvalue of&amp;gt;1.1 and as negative at&amp;lt;0.8\n-The outcome for analysis was having a confirmed infection with CHIKV, defined as a positive result on RT-qPCR. \n-Bivariable associations with a confirmed CHIKV infection were determined using the student’s t-test for continuous variables and the Pearson’s chi-square or Fisher’s exact test for categorical variables\n-All variables with a p-value less than or equal to 0.10 were considered in the final multivariable model, which was determined using binary logistic regression using a forward stepwise selection procedure (entry: 5%, exit: 10%).\n-Adjusted odds ratios (aORs) and 95% confidence intervals (CIs) are reported\n-To compare the symptomatic presentation for RT-qPCR positive DENV and CHIKV, a\nbivariable analysis was performed using the Mann-Whitney Utest for continuous variables and the Pearson’s chi-square or Fisher’s exact test for categorical variables\n-Positive predictive values (PPVs), negative predictive values (NPVs), and the sensitivity,\nspecificity and likelihood ratios of different combinations of clinical features used to distin- guish confirmed and probable DF and CHIKF from other AUFIs were also calculated\n-Combi- nations used to differentiate DF from CHIKF were also compared\n-For both CHIKF and DF these values were calculated using confirmed cases (RT-PCR positive for virus) and probable recent cases (ELISA positive for IgM/IgG antibodies)\n-There were 158 patients who met the inclusion criteria for AUFI and agreed to participate in the study\n-Of these, the median age was 32, ranging from 16–88 years. \n-Half (50%) of the patients were male and, of those with complete data on ethnicity, the majority were Afro- (33%), Indo-(31%) Trinidadian or Mixed (26%) (S2 Table)\n-Just under a third (30%) had received greater than a secondary level of education, and most (69%) were employed\n-Twenty-two percent reported having had laboratory-confirmed DF previously, 25% reported that others in their household had been febrile in the two weeks prior to their interview, 55% reported storing water at home and, while 15% reported having screened windows at home, most (80%) reported a history of mosquito bites at their place of residence\n-At interview, themost commonly reported symptoms were headache (83%), weakness (67%), joint pain (65%) andmuscle pain (65%)\n-Seventeen percent reported some degree of haemorrha- gicmanifestations and 22%reported a rash (S2 Table). \n-Thirty (19%) of the 158 individuals were positive for CHIKV on RT-qPCR.\n-Additionally, 27 (17%) of the 158 individuals were positive by ELISA for anti-CHIKV IgMantibodies, including 6 of those persons positive by RT-qPCR for CHIKV. \n-Eight of the 158 individuals (5.1%) were confirmed as DENV-positive by RT-qPCR (Fig 1)\n-Using the combined RT-qPCR and ELISA results, 4.8% (n = 6) were designated as “confirmed current DENV infections” of which three were primary infections (i.e. IgM+/IgG-) and three were secondary infections (IgM+/IgG +), 18.4% (n = 23) were “probable recent primary DENV infections”, 42.4% (n = 53) were “probable recent secondary DENV infections” and 3.2% (n = 4) were equivocal.\n-In total 66% (n = 82) had evidence of a current or probable recent DENV infection (S3 Table).\n-On bivariable analyses (Table 1 &amp;amp; S4 Table), patients with RT-qPCR confirmed CHIKV infec- tion (CHIKV+; n = 30) were significantly more likely to report joint pain (83%, p = 0.020) than individuals who were RT-qPCR-negative for CHIKV (not CHIKV+) but were less likely to have travelled outside of Trinidad in the 2 weeks prior to interview (17%, p = 0.044), or to have reported laboratory-confirmed dengue previously (7%, p = 0.026). \n-They were also more likely to have presented to the APCF earlier (mean days post onset of fever: 2.39 [CHIKV+] vs. 3.33 [not CHIKV+], p = 0.021) and had lower mean white blood cell counts (6.52 [CHIKV+] vs. 8.36x103/μl [not CHIKV+], p = 0.016)\n-In addition to the above variables, the following also met the criteria for inclusion in the multivariable model: marital status (p = 0.054), nationality (p = 0.080), number of days post onset of illness (p = 0.032), rash (p = 0.084), sore throat (p = 0.015), and abdominal pain (p = 0.006).\n-The following variables were considered in the final multivariable model: marital status, joint pain, rash, days post onset of fever and white blood cell count\n-As shown in Table 2, those who had confirmed CHIKV infection were significantly more likely to have reported joint pain (aOR: 4.52, 95% CI: 1.28–16.00), and significantly less likely to be inter- viewed at a later stage of illness (days post onset of fever—aOR: 0.56, 95% CI: 0.40–0.78) and have a lower white blood cell count (aOR: 0.83, 95% CI: 0.71–0.96)\n-Among the 38 patients positive by RT-qPCR for CHIKV (n = 30) or DENV (n = 8), there were no significant differences in clinical presentations (p&amp;gt;0.05) between those with CHIKV and those with DENV (Table 3 and S5 Table). \n-However, when compared to DENV, persons with CHIKV more often reported joint pain (83% vs. 50%, p = 0.071) and rash (33% vs. 0%, p = 0.082), and less often reported abdominal pain (7% vs. 38%, p = 0.053). \n-Patients with DENV had significantly lower median white blood cell count (3.50 vs. 6.00 x103/μl, p = 0.028) and platelet (PLT) counts (1.47 vs. 2.39x105/μl, p = 0.022).\n-The clinical features joint pain and white blood cell count&amp;lt;7 x103/μl were selected as they were significant on bivariable analysis\n-For DF, PLT count&amp;lt;150 x103/ μl and abdominal pain were also selected as patients with confirmed DENV infection were more likely to display/ report these symptoms than persons with confirmed CHIKV infection\n-Similarly for CHIKF rash was included as patients with confirmed CHIKV infection were more likely to report this sign than persons with confirmed DENV infection (Table 4).\n-Individually none of the clinical features was able to efficiently differentiate DF or CHIKF\nfrom other AUFIs\n-However the combination of rash, joint pain and white blood cell count&amp;lt;7 x103/μl was most efficiently able to differentiate CHIKF from other AUFIs\n-This combination had a PPV and NPV of 77% and 96% respectively\n-The three parameters combined had a sensitivity of 94% and a specificity of 84%\n-Furthermore the positive and negative likelihood ratios were 5.9 and 0.1 respectively (Table 4)\n-None of the combinations tested was overall able to efficiently differentiate between DENV and CHIKV. \n-The combination that performed the best was rash, joint pain and white blood cell count&amp;lt;7 x103/μl with a PPV and NPV of 58% and 95% respectively as well as a sensitivity of 88% and a specificity of 78% (Table 5).\n-Complete genome sequences for CHIKV were determined directly from RNA isolated from the sera of 8 individuals\n-The most closely related Asian sequences circulated between 2012 and 2013 in China, the Philippines and Micronesia\n-None of the four single adaptive mutations in E1 (A226V) and E2 (K252Q; K233E; L210Q) or the synergistic adaptive mutations in E2/E3 (R198Q/S18F) that confer a fitness advantage for IOL strains in A. albopictus [6,8,40,41] were detected.\n-Of the 158 individuals enrolled in the study CHIKV was detected by RT-qPCR in 19% (n = 30). \n-Anti-CHIKV IgM antibodies were detected in 6 of the 30 individuals and in 21 indi- viduals who tested negative for CHIKV by RT-qPCR\n-Therefore 51 individuals (32.3%) had evidence of infection with CHIKV\n-Our results confirm that the etiologic CHIKV strain in Trinidad belongs to the Asian geno-\ntype and is nearly a direct descendent of the BVI strain isolated in January 2014 [11], with which it shares over 99.9% nucleotide sequence identity across the two ORFs.\n-The data presented arose froma febrile surveillance study for which the initial focus was\nDENV, however with the emergence of CHIKV in the Americas, specific screening for CHIKV using RT-qPCR was included. Amongst\n-Amongst the 158 participants, only 8 were RT-qPCR positive for DENV\n-However based on the subset of samples (n = 125) that underwent both RT-qPCR and complete ELISA testing, a total of 82 (66%) had evidence of a current or recent DENV infections\n-Our findings suggest that persons with confirmed CHIKV infection (i.e. RT-qPCR-positive\nfor CHIKV) visited the APFC roughly one day earlier than those without RT-qPCR evidence of CHIKV.\n-The extent of leucopenia in the those confirmed CHIKV cases was less than observed in the 88 individuals with confirmed DENV infection (i.e. positive for DENV by RT-qPCR), who had significantly lower white blood cell and platelet counts than individuals with confirmed CHIKV infection\n-We investigated the feasibility of using combinations of clinical features as a\nmeans of differentiating between individuals with confirmed and probable CHIKF (i.e. with evidence of CHIKV infection by PCR and / or ELISA) and individuals with confirmed and recent probable DF. \n-The combination rash, joint pain and white blood cell count&amp;lt;7 x103/μl was most efficient with a PPV and NPV of 77% and 96% respectively and, a sensitivity and specificity of 94% and 84% respectively\n-Rash, joint pain and white blood cell count&amp;lt;7 x103/μl together were also most efficient at differentiating CHIKF from other AUFIs.\n-In this case the combination had a PPV and NPV of 58% and 95% respectively and, a sensitivity and specificity of 88% and 78% respectively.\n-Considering the mean PLT count was lower (&amp;lt;150 x 103/μl) in individuals positive for DENV by RT-qPCR, a profile using these 4 clinical features might be suitable as a means of differentiating between those with CHIKV infection and those with DENV infection\n-Our study confirms the presence of Asian genotypeCHIKV in Trinidad and identi- fies symptoms that distinguish individuals with acute fevers who are viraemic forCHIKV from those who are CHIKV negative by RT-qPCR, and identifies laboratory and clinical features that distinguish between those who are viraemic forCHIKV versusDENV","page":"1-18","title":"Molecular Characterisation of Chikungunya Virus Infections in Trinidad and Comparison of Clinical and Laboratory Features with Dengue and Other Acute Febrile Cases","type":"article-journal","volume":"9"},"uris":["http://www.mendeley.com/documents/?uuid=08bf1199-b1a8-4ec5-8d25-e540e89abdc1"]},{"id":"ITEM-6","itemData":{"DOI":"10.1093/cid/ciw589","ISSN":"15376591","abstract":"Background. Zika virus (ZIKV), chikungunya virus (CHIKV), and dengue virus (DENV) cocirculate in Nicaragua. In this study, we sought to compare the quantified viremia and clinical presentation of patients infected with 1 or more of these viruses. Methods. Acute-phase serum samples from 346 patients with a suspected arboviral illness were tested using a multiplex real-time reverse-transcription polymerase chain reaction for ZIKV, CHIKV, and DENV. Viremia was quantitated for each detected virus, and clinical information from request forms submitted with each sample was recorded. Results. A total of 263 patients tested positive for 1 or more viruses: 192 patients tested positive for a single virus (monoinfec-tions) and 71 patients tested positive for 2 or all 3 viruses (coinfections). Quantifiable viremia was lower in ZIKV infections compared with CHIKV or DENV (mean 4.70 vs 6.42 and 5.84 log 10 copies/mL serum, respectively; P &lt; .001 for both comparisons), and for each virus, mean viremia was significantly lower in coinfections than in monoinfections. Compared with patients with CHIKV or DENV, ZIKV patients were more likely to have a rash (P &lt; .001) and less likely to be febrile (P &lt; .05) or require hospitalization (P &lt; .001). Among all patients, hospitalized cases had higher viremia than those who did not require hospitalization (7.1 vs 4.1 log10 copies/mL serum, respectively; P &lt; .001). Conclusions. ZIKV, CHIKV, and DENV result in similar clinical presentations, and coinfections may be relatively common. Our findings illustrate the need for accurate, multiplex diagnostics for patient care and epidemiologic surveillance.","author":[{"dropping-particle":"","family":"Waggoner","given":"Jesse J.","non-dropping-particle":"","parse-names":false,"suffix":""},{"dropping-particle":"","family":"Gresh","given":"Lionel","non-dropping-particle":"","parse-names":false,"suffix":""},{"dropping-particle":"","family":"Vargas","given":"Maria Jose","non-dropping-particle":"","parse-names":false,"suffix":""},{"dropping-particle":"","family":"Ballesteros","given":"Gabriela","non-dropping-particle":"","parse-names":false,"suffix":""},{"dropping-particle":"","family":"Tellez","given":"Yolanda","non-dropping-particle":"","parse-names":false,"suffix":""},{"dropping-particle":"","family":"Soda","given":"K. James","non-dropping-particle":"","parse-names":false,"suffix":""},{"dropping-particle":"","family":"Sahoo","given":"Malaya K.","non-dropping-particle":"","parse-names":false,"suffix":""},{"dropping-particle":"","family":"Nuñez","given":"Andrea","non-dropping-particle":"","parse-names":false,"suffix":""},{"dropping-particle":"","family":"Balmaseda","given":"Angel","non-dropping-particle":"","parse-names":false,"suffix":""},{"dropping-particle":"","family":"Harris","given":"Eva","non-dropping-particle":"","parse-names":false,"suffix":""},{"dropping-particle":"","family":"Pinsky","given":"Benjamin A.","non-dropping-particle":"","parse-names":false,"suffix":""}],"container-title":"Clinical infectious diseases : an official publication of the Infectious Diseases Society of America","id":"ITEM-6","issue":"12","issued":{"date-parts":[["2016"]]},"page":"1584-1590","title":"Viremia and Clinical Presentation in Nicaraguan Patients Infected With Zika Virus, Chikungunya Virus, and Dengue Virus","type":"article-journal","volume":"63"},"uris":["http://www.mendeley.com/documents/?uuid=106a498f-7483-444c-be3b-a8bd25fb322b"]},{"id":"ITEM-7","itemData":{"DOI":"10.1016/j.jaut.2016.12.007","ISSN":"08968411","author":[{"dropping-particle":"","family":"Anaya","given":"Juan-Manuel","non-dropping-particle":"","parse-names":false,"suffix":""},{"dropping-particle":"","family":"Rodríguez","given":"Yhojan","non-dropping-particle":"","parse-names":false,"suffix":""},{"dropping-particle":"","family":"Monsalve","given":"Diana M.","non-dropping-particle":"","parse-names":false,"suffix":""},{"dropping-particle":"","family":"Vega","given":"Daniel","non-dropping-particle":"","parse-names":false,"suffix":""},{"dropping-particle":"","family":"Ojeda","given":"Ernesto","non-dropping-particle":"","parse-names":false,"suffix":""},{"dropping-particle":"","family":"González-Bravo","given":"Diana","non-dropping-particle":"","parse-names":false,"suffix":""},{"dropping-particle":"","family":"Rodríguez-Jiménez","given":"Mónica","non-dropping-particle":"","parse-names":false,"suffix":""},{"dropping-particle":"","family":"Pinto-Díaz","given":"Carlos A.","non-dropping-particle":"","parse-names":false,"suffix":""},{"dropping-particle":"","family":"Chaparro","given":"Pablo","non-dropping-particle":"","parse-names":false,"suffix":""},{"dropping-particle":"","family":"Gunturiz","given":"María L.","non-dropping-particle":"","parse-names":false,"suffix":""},{"dropping-particle":"","family":"Ansari","given":"Aftab A.","non-dropping-particle":"","parse-names":false,"suffix":""},{"dropping-particle":"","family":"Gershwin","given":"M. Eric","non-dropping-particle":"","parse-names":false,"suffix":""},{"dropping-particle":"","family":"Molano-González","given":"Nicolás","non-dropping-particle":"","parse-names":false,"suffix":""},{"dropping-particle":"","family":"Ramírez-Santana","given":"Carolina","non-dropping-particle":"","parse-names":false,"suffix":""},{"dropping-particle":"","family":"Acosta-Ampudia","given":"Yeny","non-dropping-particle":"","parse-names":false,"suffix":""}],"container-title":"Journal of Autoimmunity","id":"ITEM-7","issued":{"date-parts":[["2017","2"]]},"page":"123-138","title":"A comprehensive analysis and immunobiology of autoimmune neurological syndromes during the Zika virus outbreak in Cúcuta, Colombia","type":"article-journal","volume":"77"},"uris":["http://www.mendeley.com/documents/?uuid=114cec3e-4724-4f36-ab01-74ffa5ea8909"]},{"id":"ITEM-8","itemData":{"DOI":"10.1186/s13104-018-3290-0","ISSN":"1756-0500","author":[{"dropping-particle":"","family":"Sánchez-Carbonel","given":"José","non-dropping-particle":"","parse-names":false,"suffix":""},{"dropping-particle":"","family":"Tantaléan-Yépez","given":"Derek","non-dropping-particle":"","parse-names":false,"suffix":""},{"dropping-particle":"","family":"Aguilar-Luis","given":"Miguel Angel","non-dropping-particle":"","parse-names":false,"suffix":""},{"dropping-particle":"","family":"Silva-Caso","given":"Wilmer","non-dropping-particle":"","parse-names":false,"suffix":""},{"dropping-particle":"","family":"Weilg","given":"Pablo","non-dropping-particle":"","parse-names":false,"suffix":""},{"dropping-particle":"","family":"Vásquez-Achaya","given":"Fernando","non-dropping-particle":"","parse-names":false,"suffix":""},{"dropping-particle":"","family":"Costa","given":"Luis","non-dropping-particle":"","parse-names":false,"suffix":""},{"dropping-particle":"","family":"Martins-Luna","given":"Johanna","non-dropping-particle":"","parse-names":false,"suffix":""},{"dropping-particle":"","family":"Sandoval","given":"Isabel","non-dropping-particle":"","parse-names":false,"suffix":""},{"dropping-particle":"","family":"Valle-Mendoza","given":"Juana","non-dropping-particle":"del","parse-names":false,"suffix":""}],"container-title":"BMC Research Notes","id":"ITEM-8","issue":"1","issued":{"date-parts":[["2018","12","14"]]},"page":"175","publisher":"BioMed Central","title":"Identification of infection by Chikungunya, Zika, and Dengue in an area of the Peruvian coast. Molecular diagnosis and clinical characteristics","type":"article-journal","volume":"11"},"uris":["http://www.mendeley.com/documents/?uuid=3ca8ad1e-d95a-4870-b026-adb8b20e0058"]}],"mendeley":{"formattedCitation":"&lt;sup&gt;1,6,11,13,16–19&lt;/sup&gt;","plainTextFormattedCitation":"1,6,11,13,16–19","previouslyFormattedCitation":"[10,12,14–17,23,28]"},"properties":{"noteIndex":0},"schema":"https://github.com/citation-style-language/schema/raw/master/csl-citation.json"}</w:instrText>
            </w:r>
            <w:r w:rsidRPr="000A6CBE">
              <w:rPr>
                <w:rFonts w:ascii="Times New Roman" w:hAnsi="Times New Roman"/>
                <w:sz w:val="16"/>
                <w:szCs w:val="16"/>
                <w:lang w:val="en-GB"/>
              </w:rPr>
              <w:fldChar w:fldCharType="separate"/>
            </w:r>
            <w:r w:rsidR="00B77BE7" w:rsidRPr="00B77BE7">
              <w:rPr>
                <w:rFonts w:ascii="Times New Roman" w:hAnsi="Times New Roman"/>
                <w:noProof/>
                <w:sz w:val="16"/>
                <w:szCs w:val="16"/>
                <w:vertAlign w:val="superscript"/>
                <w:lang w:val="en-GB"/>
              </w:rPr>
              <w:t>1,6,11,13,16–19</w:t>
            </w:r>
            <w:r w:rsidRPr="000A6CBE">
              <w:rPr>
                <w:rFonts w:ascii="Times New Roman" w:hAnsi="Times New Roman"/>
                <w:sz w:val="16"/>
                <w:szCs w:val="16"/>
                <w:lang w:val="en-GB"/>
              </w:rPr>
              <w:fldChar w:fldCharType="end"/>
            </w:r>
          </w:p>
        </w:tc>
      </w:tr>
      <w:tr w:rsidR="00A8610A" w:rsidRPr="00484856" w14:paraId="333E529E" w14:textId="77777777" w:rsidTr="005706DB">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152" w:type="pct"/>
            <w:tcBorders>
              <w:top w:val="nil"/>
              <w:left w:val="nil"/>
              <w:bottom w:val="single" w:sz="8" w:space="0" w:color="auto"/>
              <w:right w:val="nil"/>
            </w:tcBorders>
            <w:shd w:val="clear" w:color="auto" w:fill="auto"/>
            <w:vAlign w:val="center"/>
          </w:tcPr>
          <w:p w14:paraId="325BBF78" w14:textId="77777777" w:rsidR="00A8610A" w:rsidRPr="000A6CBE" w:rsidRDefault="00A8610A" w:rsidP="005706DB">
            <w:pPr>
              <w:pStyle w:val="MDPI42tablebody"/>
              <w:spacing w:line="480" w:lineRule="auto"/>
              <w:jc w:val="left"/>
              <w:rPr>
                <w:rFonts w:ascii="Times New Roman" w:hAnsi="Times New Roman"/>
                <w:bCs w:val="0"/>
                <w:sz w:val="22"/>
                <w:szCs w:val="22"/>
                <w:lang w:val="en-GB"/>
              </w:rPr>
            </w:pPr>
            <w:r w:rsidRPr="000A6CBE">
              <w:rPr>
                <w:rFonts w:ascii="Times New Roman" w:hAnsi="Times New Roman"/>
                <w:bCs w:val="0"/>
                <w:sz w:val="22"/>
                <w:szCs w:val="22"/>
                <w:lang w:val="en-GB"/>
              </w:rPr>
              <w:t>Red eye</w:t>
            </w:r>
          </w:p>
        </w:tc>
        <w:tc>
          <w:tcPr>
            <w:tcW w:w="894" w:type="pct"/>
            <w:tcBorders>
              <w:top w:val="nil"/>
              <w:left w:val="nil"/>
              <w:bottom w:val="single" w:sz="8" w:space="0" w:color="auto"/>
              <w:right w:val="nil"/>
            </w:tcBorders>
            <w:shd w:val="clear" w:color="auto" w:fill="auto"/>
            <w:vAlign w:val="center"/>
          </w:tcPr>
          <w:p w14:paraId="04CD2841" w14:textId="77777777"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34.38</w:t>
            </w:r>
          </w:p>
        </w:tc>
        <w:tc>
          <w:tcPr>
            <w:tcW w:w="909" w:type="pct"/>
            <w:tcBorders>
              <w:top w:val="nil"/>
              <w:left w:val="nil"/>
              <w:bottom w:val="single" w:sz="8" w:space="0" w:color="auto"/>
              <w:right w:val="nil"/>
            </w:tcBorders>
            <w:shd w:val="clear" w:color="auto" w:fill="auto"/>
            <w:vAlign w:val="center"/>
          </w:tcPr>
          <w:p w14:paraId="4D8DE7EE" w14:textId="77777777"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29.42</w:t>
            </w:r>
          </w:p>
        </w:tc>
        <w:tc>
          <w:tcPr>
            <w:tcW w:w="909" w:type="pct"/>
            <w:tcBorders>
              <w:top w:val="nil"/>
              <w:left w:val="nil"/>
              <w:bottom w:val="single" w:sz="8" w:space="0" w:color="auto"/>
              <w:right w:val="nil"/>
            </w:tcBorders>
            <w:shd w:val="clear" w:color="auto" w:fill="auto"/>
            <w:vAlign w:val="center"/>
          </w:tcPr>
          <w:p w14:paraId="580776A4" w14:textId="77777777"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lang w:val="en-GB"/>
              </w:rPr>
            </w:pPr>
            <w:r w:rsidRPr="000A6CBE">
              <w:rPr>
                <w:rFonts w:ascii="Times New Roman" w:hAnsi="Times New Roman"/>
                <w:sz w:val="22"/>
                <w:szCs w:val="22"/>
                <w:lang w:val="en-GB"/>
              </w:rPr>
              <w:t>62.04</w:t>
            </w:r>
          </w:p>
        </w:tc>
        <w:tc>
          <w:tcPr>
            <w:tcW w:w="1136" w:type="pct"/>
            <w:tcBorders>
              <w:top w:val="nil"/>
              <w:left w:val="nil"/>
              <w:bottom w:val="single" w:sz="8" w:space="0" w:color="auto"/>
              <w:right w:val="nil"/>
            </w:tcBorders>
            <w:shd w:val="clear" w:color="auto" w:fill="auto"/>
            <w:vAlign w:val="center"/>
          </w:tcPr>
          <w:p w14:paraId="315F61F9" w14:textId="49631650" w:rsidR="00A8610A" w:rsidRPr="000A6CBE" w:rsidRDefault="00A8610A" w:rsidP="005706DB">
            <w:pPr>
              <w:pStyle w:val="MDPI42tablebody"/>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rPr>
            </w:pPr>
            <w:r w:rsidRPr="000A6CBE">
              <w:rPr>
                <w:rFonts w:ascii="Times New Roman" w:hAnsi="Times New Roman"/>
                <w:sz w:val="16"/>
                <w:szCs w:val="16"/>
                <w:lang w:val="en-GB"/>
              </w:rPr>
              <w:fldChar w:fldCharType="begin" w:fldLock="1"/>
            </w:r>
            <w:r w:rsidR="00B77BE7">
              <w:rPr>
                <w:rFonts w:ascii="Times New Roman" w:hAnsi="Times New Roman"/>
                <w:sz w:val="16"/>
                <w:szCs w:val="16"/>
                <w:lang w:val="en-GB"/>
              </w:rPr>
              <w:instrText>ADDIN CSL_CITATION {"citationItems":[{"id":"ITEM-1","itemData":{"DOI":"10.1136/pgmj.2007.066746","ISSN":"00325473","abstract":"OBJECTIVES: To compare the clinical and laboratory features of confirmed cases of Chikungunya and Dengue fever; to validate the clinical diagnosis based on serology. METHODS: Cases with a clinical diagnosis of Chikungunya and Dengue fever were recruited for seroconfirmation during a concurrent epidemic in 2006-07, at the General Hospital, Peradeniya, Sri Lanka. RESULTS: Of 54 patients with fever, serology confirmed 21 with Chikungunya infection, 20 with Dengue infection, and three co-infections, with sensitivity of the clinical diagnosis of 92% for Chikungunya fever and 95% for Dengue fever. The mean age of patients with Chikungunya fever was 45 years (range 21-74 years), and patients with Dengue fever was 30 years (range 15-63 years) (p = 0.005). Sixteen (70%) of Chikungunya fever patients were females, while 15 (71%) of those with Dengue fever were males (p = 0.007). Arthralgia was common to both groups (p = 0.155), while headache and a bleeding tendency were observed more in patients with Dengue fever. Twelve (57%) Chikungunya cases had acute arthritis compared with none in the Dengue group (p = 0.001), lasting mean 6 days (range 1-14 days). They developed chronic arthritic disability (range 1-6 months). Leucopenia was common to both Chikungunya and Dengue fever patients. However, thrombocytopenia was more pronounced in the Dengue patients (mean (SD) platelet count 75 (34)x10(9)/l) than in the Chikungunya patients (117 (70)x10(9)/l) (p = 0.001). In the Chikungunya group there was a positive correlation between duration of the illness and the platelet count (r = 0.181, p = 0.194), but the Dengue group showed a negative correlation (r = -0.309, p&lt;0.001). CONCLUSION: Most of the clinical and laboratory features of patients with Chikungunya and Dengue fever are similar. Arthritis is the pathognomonic sign in patients with Chikungunya fever.","author":[{"dropping-particle":"","family":"Kularatne","given":"S. A.M.","non-dropping-particle":"","parse-names":false,"suffix":""},{"dropping-particle":"","family":"Gihan","given":"M. C.","non-dropping-particle":"","parse-names":false,"suffix":""},{"dropping-particle":"","family":"Weerasinghe","given":"S. C.","non-dropping-particle":"","parse-names":false,"suffix":""},{"dropping-particle":"","family":"Gunasena","given":"S.","non-dropping-particle":"","parse-names":false,"suffix":""}],"container-title":"Postgraduate Medical Journal","id":"ITEM-1","issue":"1005","issued":{"date-parts":[["2009"]]},"page":"342-346","title":"Concurrent outbreaks of Chikungunya and Dengue fever in Kandy, Sri Lanka, 2006-07: A comparative analysis of clinical and laboratory features","type":"article-journal","volume":"85"},"uris":["http://www.mendeley.com/documents/?uuid=fb8a5392-fef1-4ffe-85ab-4d517791fff6"]},{"id":"ITEM-2","itemData":{"DOI":"10.4269/ajtmh.2012.11-0704","ISSN":"0002-9637","abstract":"Chikungunya virus (CHIKV) and dengue virus (DENV) are circulating individually in the state of West Bengal, India. However, after 1965 the dual-infection caused by both viruses had not been recorded until 2010. In 2010, an investigation of the febrile cases was carried out to confirm the involvement of both viruses simultaneously. A total of 550 blood samples were tested for the detection of immunoglobulin M (IgM) antibody against both CHIKV and DENV. Serology by the enzyme-linked immunosorbent assay method confirmed that 131 (23.8%) and 104 (18.9%) patients had IgM antibody against CHIKV and DENV, respectively, whereas 68 (12.4%) had IgM antibodies against both CHIKV and DENV. Fever, joint pain, rashes, headache, myalgia, and nausea/vomiting are the common features in the case of both monotypic and dual-infection. Severe arthralgia and swelling of joints were common only in CHIKV-positive cases and abdominal pain was mainly associated with DENV infection. Diarrhea was reported only by the dual-infected patients (16.2%).","author":[{"dropping-particle":"","family":"Taraphdar","given":"Debjani","non-dropping-particle":"","parse-names":false,"suffix":""},{"dropping-particle":"","family":"Sarkar","given":"Arindam","non-dropping-particle":"","parse-names":false,"suffix":""},{"dropping-particle":"","family":"Mukhopadhyay","given":"Bansi B.","non-dropping-particle":"","parse-names":false,"suffix":""},{"dropping-particle":"","family":"Chatterjee","given":"Shyamalendu","non-dropping-particle":"","parse-names":false,"suffix":""}],"container-title":"The American Journal of Tropical Medicine and Hygiene","id":"ITEM-2","issue":"4","issued":{"date-parts":[["2012","4","1"]]},"page":"720-723","title":"A Comparative Study of Clinical Features between Monotypic and Dual Infection Cases with Chikungunya Virus and Dengue Virus in West Bengal, India","type":"article-journal","volume":"86"},"uris":["http://www.mendeley.com/documents/?uuid=a8d76074-d682-43bf-8641-042e032577f8"]},{"id":"ITEM-3","itemData":{"DOI":"10.1093/cid/ciw589","ISSN":"15376591","abstract":"Background. Zika virus (ZIKV), chikungunya virus (CHIKV), and dengue virus (DENV) cocirculate in Nicaragua. In this study, we sought to compare the quantified viremia and clinical presentation of patients infected with 1 or more of these viruses. Methods. Acute-phase serum samples from 346 patients with a suspected arboviral illness were tested using a multiplex real-time reverse-transcription polymerase chain reaction for ZIKV, CHIKV, and DENV. Viremia was quantitated for each detected virus, and clinical information from request forms submitted with each sample was recorded. Results. A total of 263 patients tested positive for 1 or more viruses: 192 patients tested positive for a single virus (monoinfec-tions) and 71 patients tested positive for 2 or all 3 viruses (coinfections). Quantifiable viremia was lower in ZIKV infections compared with CHIKV or DENV (mean 4.70 vs 6.42 and 5.84 log 10 copies/mL serum, respectively; P &lt; .001 for both comparisons), and for each virus, mean viremia was significantly lower in coinfections than in monoinfections. Compared with patients with CHIKV or DENV, ZIKV patients were more likely to have a rash (P &lt; .001) and less likely to be febrile (P &lt; .05) or require hospitalization (P &lt; .001). Among all patients, hospitalized cases had higher viremia than those who did not require hospitalization (7.1 vs 4.1 log10 copies/mL serum, respectively; P &lt; .001). Conclusions. ZIKV, CHIKV, and DENV result in similar clinical presentations, and coinfections may be relatively common. Our findings illustrate the need for accurate, multiplex diagnostics for patient care and epidemiologic surveillance.","author":[{"dropping-particle":"","family":"Waggoner","given":"Jesse J.","non-dropping-particle":"","parse-names":false,"suffix":""},{"dropping-particle":"","family":"Gresh","given":"Lionel","non-dropping-particle":"","parse-names":false,"suffix":""},{"dropping-particle":"","family":"Vargas","given":"Maria Jose","non-dropping-particle":"","parse-names":false,"suffix":""},{"dropping-particle":"","family":"Ballesteros","given":"Gabriela","non-dropping-particle":"","parse-names":false,"suffix":""},{"dropping-particle":"","family":"Tellez","given":"Yolanda","non-dropping-particle":"","parse-names":false,"suffix":""},{"dropping-particle":"","family":"Soda","given":"K. James","non-dropping-particle":"","parse-names":false,"suffix":""},{"dropping-particle":"","family":"Sahoo","given":"Malaya K.","non-dropping-particle":"","parse-names":false,"suffix":""},{"dropping-particle":"","family":"Nuñez","given":"Andrea","non-dropping-particle":"","parse-names":false,"suffix":""},{"dropping-particle":"","family":"Balmaseda","given":"Angel","non-dropping-particle":"","parse-names":false,"suffix":""},{"dropping-particle":"","family":"Harris","given":"Eva","non-dropping-particle":"","parse-names":false,"suffix":""},{"dropping-particle":"","family":"Pinsky","given":"Benjamin A.","non-dropping-particle":"","parse-names":false,"suffix":""}],"container-title":"Clinical infectious diseases : an official publication of the Infectious Diseases Society of America","id":"ITEM-3","issue":"12","issued":{"date-parts":[["2016"]]},"page":"1584-1590","title":"Viremia and Clinical Presentation in Nicaraguan Patients Infected With Zika Virus, Chikungunya Virus, and Dengue Virus","type":"article-journal","volume":"63"},"uris":["http://www.mendeley.com/documents/?uuid=106a498f-7483-444c-be3b-a8bd25fb322b"]},{"id":"ITEM-4","itemData":{"DOI":"10.1371/journal.pntd.0004636","author":[{"dropping-particle":"","family":"Romero","given":"Carolina","non-dropping-particle":"","parse-names":false,"suffix":""},{"dropping-particle":"","family":"Zogbi","given":"Heruza","non-dropping-particle":"","parse-names":false,"suffix":""},{"dropping-particle":"","family":"Carvalho","given":"Marilia Sá","non-dropping-particle":"","parse-names":false,"suffix":""},{"dropping-particle":"","family":"Souza","given":"Rogerio Valls","non-dropping-particle":"de","parse-names":false,"suffix":""},{"dropping-particle":"","family":"Calvet","given":"Guilherme Amaral","non-dropping-particle":"","parse-names":false,"suffix":""},{"dropping-particle":"","family":"Brasil","given":"Patrícia","non-dropping-particle":"","parse-names":false,"suffix":""},{"dropping-particle":"","family":"Filippis","given":"Ana Maria Bispo","non-dropping-particle":"de","parse-names":false,"suffix":""},{"dropping-particle":"","family":"Bressan","given":"Clarisse da Silveira","non-dropping-particle":"","parse-names":false,"suffix":""},{"dropping-particle":"de","family":"Mendonça","given":"Marco Cesar Lima","non-dropping-particle":"","parse-names":false,"suffix":""},{"dropping-particle":"","family":"Alves","given":"Simone Sampaio","non-dropping-particle":"","parse-names":false,"suffix":""},{"dropping-particle":"","family":"Wakimoto","given":"Mayumi","non-dropping-particle":"","parse-names":false,"suffix":""},{"dropping-particle":"","family":"Lupi","given":"Otilia","non-dropping-particle":"","parse-names":false,"suffix":""},{"dropping-particle":"","family":"Sequeira","given":"Patrícia Carvalho","non-dropping-particle":"de","parse-names":false,"suffix":""},{"dropping-particle":"","family":"Nogueira","given":"Rita Maria Ribeiro","non-dropping-particle":"","parse-names":false,"suffix":""},{"dropping-particle":"","family":"Quintana","given":"Marcel de Souza Borges","non-dropping-particle":"","parse-names":false,"suffix":""},{"dropping-particle":"","family":"Nobre","given":"Aline","non-dropping-particle":"","parse-names":false,"suffix":""},{"dropping-particle":"","family":"Jaenisch","given":"Thomas","non-dropping-particle":"","parse-names":false,"suffix":""},{"dropping-particle":"","family":"Lourenço-de-Oliveira","given":"Ricardo","non-dropping-particle":"","parse-names":false,"suffix":""},{"dropping-particle":"","family":"Siqueira","given":"André Machado","non-dropping-particle":"","parse-names":false,"suffix":""}],"container-title":"PLOS Neglected Tropical Diseases","id":"ITEM-4","issue":"4","issued":{"date-parts":[["2016"]]},"page":"e0004636","title":"Zika Virus Outbreak in Rio de Janeiro, Brazil: Clinical Characterization, Epidemiological and Virological Aspects","type":"article-journal","volume":"10"},"uris":["http://www.mendeley.com/documents/?uuid=b3c0228d-1590-4746-b385-fa1ddec45b4a"]},{"id":"ITEM-5","itemData":{"DOI":"10.1371/journal.pntd.0005075","ISSN":"1935-2735","author":[{"dropping-particle":"","family":"Bloch","given":"Danielle","non-dropping-particle":"","parse-names":false,"suffix":""},{"dropping-particle":"","family":"Roth","given":"Nicole M.","non-dropping-particle":"","parse-names":false,"suffix":""},{"dropping-particle":"V.","family":"Caraballo","given":"Elba","non-dropping-particle":"","parse-names":false,"suffix":""},{"dropping-particle":"","family":"Muñoz-Jordan","given":"Jorge","non-dropping-particle":"","parse-names":false,"suffix":""},{"dropping-particle":"","family":"Hunsperger","given":"Elizabeth","non-dropping-particle":"","parse-names":false,"suffix":""},{"dropping-particle":"","family":"Rivera","given":"Aidsa","non-dropping-particle":"","parse-names":false,"suffix":""},{"dropping-particle":"","family":"Pérez-Padilla","given":"Janice","non-dropping-particle":"","parse-names":false,"suffix":""},{"dropping-particle":"","family":"Rivera Garcia","given":"Brenda","non-dropping-particle":"","parse-names":false,"suffix":""},{"dropping-particle":"","family":"Sharp","given":"Tyler M.","non-dropping-particle":"","parse-names":false,"suffix":""}],"container-title":"PLOS Neglected Tropical Diseases","id":"ITEM-5","issue":"10","issued":{"date-parts":[["2016"]]},"note":"-Although infection with CHIKV results in long-term protection from reinfection [7], it has been associated with persistent arthritis and/or arthralgia that may last several months [8, 9].\n-The first documented locally acquired chikungunya case in the Western Hemisphere was reported inDecember 2013 on the Caribbean island of St.Martin [11]. \n-Soon after, CHIKV spread to at least 45 countries and territories throughout the Americas where over 2 million suspected cases have been reported to date [12]\n-In theUnited States territory of Puerto Rico, the first laboratory-confirmedchikungunya case occurred in a patient fromthe San Juan met- ropolitan area who had illness onset in May 2014 and no history of recent travel [13]. \n-The peak of cases reported through passive surveillance occurred in August 2014 [14], and to date &amp;gt;30,000 suspected chikungunya cases have been reported [15].\n-However, detection of anti- CHIKV antibodies in nearly 25% of blood donated during 2014 suggests a higher incidence of infection than was reported to public health authorities [16].\n-Human popu- lation density, particularly in relation to urban centers, has also been associatedwith clustering of chikungunya cases [22].\n-Following the introduction of CHIKV into Puerto Rico,we conducted household-based\ncluster investigations to describe the spectrum of disease and factors associated with CHIKV infection, identify host factors associated with symptomatic infection, describe care-seeking behavior in individuals with chikungunya, and identify patient characteristics associated with accurate clinical diagnosis and case reporting of chikungunya patients.\n-A cross-sectional investigation was conducted in which neighbors of chikungunya patients were offered enrollment in household-basedcluster investigations.\n-A convenience sample of laboratory-positive chikungunya caseswas identified fromsuspected chikungunya cases that were reported to PuertoRicoDepartment ofHealth (PRDH) and tested laboratory-positive for CHIKV infection (“index cases”)\n-Index case-patients or their parent or guardianwere contacted by telephone within 30 days of the index case-patients’ illness onset and a home visit was scheduled\n-During each household visit, the head-of-household of the index case-patient’s household\n(the “index household”) and all households within a 50-meter radius of the index household were eligible for enrollment in the investigation\n-A questionnaire (S1 Appendix) addressing household characteristicswas administered to the head-of-household, and an individual questionnaire (S1 Appendix) addressing demographics, travel history, and recent illnesseswas administered to all participants\n-To detect evidence of CHIKVinfection, all specimens were tested by rRT-PCR [24], IgM antibody capture (MAC) ELISA [25], and IgG ELISA [26].\n-Specimens were also tested for evidence ofDENV infection, the results of which have been previously reported [13]. \n-In summary, 5% of participants were positive for recent DENV infection, and none were positive for current DENV infection\n-Inclusion of DENV diagnostic test results in epidemiologic analyses did not appreciably affect the statistical significance of any findings, as there was minimal overlap of participants with evi- dence of infection with both CHIKV and DENV (i.e., 1 of 74 [1.4%]).\n-Hence,DENV diagnostic test results are not included in the analyses presented herein.\n-Participants were individuals that provided a serum specimen and answered an individual questionnaire. \n-Current CHIKV infection was defined by detection of CHIKVnucleic acid by rRT-PCR. \n-Recent CHIKV infection was defined by detection of either anti-CHIKV IgM antibody byMAC ELISA or anti-CHIKV IgG antibody by IgG ELISA. \n-Participants were defined as being laboratory-positive for CHIKV infection if they had evidence of either current or recent infection.\n-Participants were defined as laboratory-negative for CHIKV infection if they had no evidence of either current or recent CHIKV infection. \n-For participants with current CHIKV infection that did not report any symptomof illness (n = 2), development of illness after interview was ruled out by follow-up phone call within 30 days of the household visit. \n-Findings from multivariable and hierarchical clustering analysis of signs and symptoms associatedwith current or recent CHIKV infection were used to define symptomatic CHIKV infection\n-General estimating equations (GEE) were used to model associations between individual health and household characteristics and binary outcomes of CHIKV infection status, correct chikungunya diagnosis, or asymptomatic infection\n-Multivariate GEE analysis was performed to obtain a finalmodel for the association between laboratory-positivity and symptoms reported among participants with illness in the past three months\n-Backward eliminationwas used in best-fitting model selection, removing variables from the full model that lowered the Quasilikelihood Information Criteria (QIC) relative to the full model [28]\n-Hierarchical cluster analysis, which uses a distance measure to identify similar clusters of variables and an agglom- eration method to link clusters, was performed to analyze patterns of symptoms among participants with recent illness.\n-A total of 21 household-basedcluster investigations were conducted in the health regions of San Juan, Bayamón, Ponce, Arecibo and Caguas (S1 Table).\n-Of 499 households eligible for par- ticipation, heads-of-household from200 (46.2%) occupied householdswere available to be offered enrollment, and 137 (68.5%) accepted (Fig 1)\n-Of the 410 residents of all enrolled households, 250 (61.0%) participated in the investigation.\n-Par- ticipants tended to be older than all residents living in participating households (median age = 45 vs. 25 years, respectively)\n-Of the 250 household cluster investigation participants, 74 (29.6%) had evidence of CHIKV\ninfection\n-Although infection rates varied by cluster both between and within health regions, all clusters had at least one infected individual apart fromthe index case-patient (Fig 2).\n-This included 12 participantswith current CHIKV infection and 62 participants recent CHIKV infection.\n-Among thosewith current CHIKV infection, 9 (75.0%) were positive only by rRT-PCR, 1 (8.3%) was positive by rRT-PCR and IgM ELISA, and 2 (16.7%) were positive by rRT-PCR as well as both IgM and IgG ELISA.\n-Of those with recent CHIKVinfection, 53 (85.4%) were positive by both IgM and IgG ELISA, 5 (8.1%) were positive by IgM ELISA only, and 4 (6.5%) were positive by IgG ELISA only\n-All specimens collectedbefore day four post-illness- onset (PIO) were positive by rRT-PCR. \n-Detection of CHIKV nucleic acid by rRT-PCR decreased over time by day of specimen collection PIO, and by day 13 PIO no rRT-PCR-posi- tive specimens were identified.\n-Percent positivity by anti-IgM and IgG ELISA both increased according to day of specimen collectionPIO. \n-All specimens collected after week two PIO were IgM-positive,while all specimens collected after week three PIO were IgG-positive\n-Following bivariate analysis, age and genderwere not significantly associatedwith CHIKV infection (Table 1).\n-Participants that reported having chronic joint disease or arthritis had nearly two-fold increased odds of having evidence of CHIKV infection\n-Reportinghaving had an acute illness in the past threemonths or having a householdmember that had an acute ill- ness in the past threemonths were both associatedwith 14-fold increased odds of being labora- tory-positive for CHIKV infection\n-No significant associationswere found betweenCHIKV infection and housing type\n-Participants that reported using household air conditioning or citronella candles had two- or three-fold decreased odds of being laboratory-positive for CHIKVinfection, respectively\n-Followingmultivariable analysis that controlled for age and gender, female genderwas asso-\nciatedwith protection fromCHIKV infection\n-Neither reporting having a chronicmedical con- dition nor use of dailymedicationswas associatedwith protection fromCHIKV infection\n-Reporting having an acute illness or having a household member with an acute illness in the past three months both remained strongly associated with increased odds of CHIKV infection. \n-Use ofmosquito repellent and citronella candles remained associatedwith protection from CHIKVinfection\n-Of 99 participants that reported having an acute illness within the previous three months, 61 (61.6%) were laboratory-positive for CHIKV infection (Table 2).\n-Median duration of illness in laboratory-positive participantswas six days (range: 2–21 days)\n-Signs and symptoms associatedwith CHIKVinfection in ill participantswere fever, skin rash, arthralgia, and arthritis\n-Cough, rhinorrhea, and sore throat were associated with being labora- tory-negative for CHIKV infection\n-Following multivariable analysis, arthralgia and skin rash remained significantly associated with laboratory-positive symptomatic participants, and only retro-orbital eye pain remained significantly associated with laboratory-negative symptomatic participants\n-Headache, fever, arthralgia,myalgia, and chills tended to occur simultaneouslymore often among laboratory-positive participants\n-Combinations of symptoms that grouped together following hierarchical cluster analysis and weremost frequently reported among laboratory-positiveparticipants followingmultivari- ate analysis were utilized to refine the definition of “symptomatic CHIKVinfection” in order tominimize incorrect classification of symptomatically-infected participants (S2 Table).\n-The maximal association of symptom combinations among laboratory-positive participants with concomitant minimization of association with laboratory-negative participants was arthralgia with skin rash or fever. \n-This combination of symptoms yielded a symptomatic CHIKV infec- tion rate of 62.5%, and was present among 6.8% of participants without evidence of CHIKV infection.\n-This combination of symptoms was utilized in subsequent analyses to define “symptomatic CHIKV infection”.\n-Twenty-one (37.5%) participants, including two that had CHIKV nucleic acid detected by RT-PCR, were defined as having asymptomatic infection\n-After again excluding the index case-patients, 22 (62.9%) of 35 symptomatic, laboratory-posi- tive participants soughtmedical care. \n-Seeking medical care for acute illness was associated with 3-fold increased odds of being laboratory-positive (Table 2)\n-Neither hospitalization nor dura- tion of illnesswas significantly associatedwith being laboratory-positive for CHIKV infection\n-No demographic or clinical characteristicswere significantly associatedwith seekingmedical care\n-All laboratory-positive, symptomatic patients diagnosedwith chikungunya reporting having arthralgia in the hands, wrist, knee, ankle, and feet\n-By conducting household-basedcluster investigations during the earlymonths of the 2014 chi- kungunya epidemic in PuertoRico that included 250 participants residingwithin 50meters of a known chikungunya case-patient,we found that 30% of participants had evidence of CHIKV infection.\n-Reportinghaving had an acute illness in the past three months and having a house- hold member with an acute illness were associated with increased odds of infection, while use of either air conditioning or citronella candles were associated with decreased odds of infection. \n-Symptoms significantly associated with CHIKV infection included arthralgia and skin rash. \n-Nearly two-thirds of symptomatically-infected individuals sought medical care; however, less than one-quarter of these individuals were diagnosed with chikungunya, and one-tenth were reported to public health authorities as a chikungunya case. \n-These findings demonstrate the utility of household-basedcluster investigation to describe the epidemiologic and clinical char- acteristics associatedwith an emerging infectious disease and reasons for underreportingof clinically-apparent disease cases\n-Overall,30% of partici- pants in this investigation had evidence of CHIKV infection, which varied by cluster from 6.3% to 100%\n-These estimates likely do not reflect the final infection rates in these communi- ties, as investigations were conducted during the firstweeks of the epidemic in PuertoRico where furtherCHIKV transmission likely occurred.\n-The objective of this investigation was not to determine the number of indi- viduals infectedwith CHIKVduring the indicated time frame, but rather to identify and com- pare the behaviors and characteristics of infected and uninfected participants\n-The estimates of seroprevalence fromprevious studies and our findings are not directly comparable, as previous studies retrospectivelymeasured rate of infectionwhereas this investigation col- lected a cross-sectional “snapshot” of infection rates during the initial stages of the epidemic\n-[32].Use of citronella can- dleswas also associatedwith reduced odds of CHIKV infection; however, the proportion of all participants using citronella candleswas relatively small (17%), and thus likely did not contrib- ute substantially to protection frominfection on a population level\n-Past studies have shown varying and inconsistent levels of reduction ofmosquito abundance associatedwith citronella candles [33, 34] as the quantity, concentration, and positioning of candlesmay play a role in their effectiveness [35].\n-By using findings frommultivariable and hierarchical cluster analyses to identify arthralgia\nwith fever or rash as being associatedwith CHIKVinfection,we were able tomore confidently define the rate of symptomatic CHIKVinfection in this population as being 62.5%\n-Conversely, one-third of CHIKV-infected participants appear to have experiencedasymptomatic infection, which is consistent with findings frompast outbreaks that reported asymptomatic infection rates of 3–39% [36–38]; however, recent reports have suggested substantially higher rates of asymptomatic infection (e.g., 81%) [39]\n-Most CHIKV-infected participants identified in this investigation that reported an acute ill-\nness in the past threemonths complained of characteristic symptoms of chikungunya: fever, arthralgia,myalgia, and skin rash [6]. \n-Nearly two-thirds of symptomatically-infected patients soughtmedical care, demonstrating\na relatively high rate of care-seeking behavior thatmay reflect the increased severity of arthral- gia andmyalgia as compared to patients with other etiologies of acute febrile illness.\n-However, only one-quarter of chikungunya patients that sought care reported having been diagnosed with chikungunya, suggesting gaps in clinical suspicion of chikungunya.\n-Because just one-tenth of clinically apparent chikungunya caseswere reported as such to public health authorities, it is unclear how accu- rately the number of chikungunya cases reported to PRDHin 2014 reflects the true incidence of disease due to CHIKV infection\n-As with other reportable conditions for which passive case reporting is sub-optimal [40], including dengue [41, 42], the identified gaps in case detection via passive surveillance should be taken into considerationwhenmaking estimates of the bur- den of symptomatic and clinically-apparent chikungunya\n-Factors identifiedwith protection fromCHIKVinfection identified in this investigation were household rather than individual behaviors, suggesting the importance of prevention practices in and around the household\n-The clinical findings of this investigation highlight the need for increased capacity to identify chikungunya patients in out-patient settings.\n-Due to the difficulty in utilizing signs and symptoms alone to differentiate patients with chikungunya fromother febrile illnesses, clinical diagnosis and decision-making as well as case reportingwould be aided by improved availability of rapid diagnostic tests","page":"e0005075","title":"Use of Household Cluster Investigations to Identify Factors Associated with Chikungunya Virus Infection and Frequency of Case Reporting in Puerto Rico","type":"article-journal","volume":"10"},"uris":["http://www.mendeley.com/documents/?uuid=617c3d67-aa62-42e1-abc5-2e726a19e3a2"]},{"id":"ITEM-6","itemData":{"DOI":"10.1371/journal.pone.0186923","ISBN":"1111111111","ISSN":"19326203","PMID":"29065182","abstract":"BACKGROUND The emerging chikungunya virus (CHIKV), is an arbovirus causing intense outbreaks in North America. The situation in Mexico is alarming, and CHIKV threatens to spread further throughout North America. Clinical and biological features of CHIKF outbreaks in Mexico have not been well described; thus, we conducted a cross sectional study of a CHIKV outbreak in Chiapas, Southern Mexico to further characterize these features. METHODOLOGY/PRINCIPAL FINDINGS We collected blood samples from patients suspected of having chikungunya fever (CHIKF) who presented to Clinical Hospital ISSSTE Dr. Roberto Nettel in Tapachula, Chiapas, Mexico. In addition to the clinical examination, real-time polymerase chain reaction (PCR) standardized for the Asian Chikungunya lineage and/or enzyme-linked immunosorbent assay for immunoglobulin M (IgM) were used to confirm CHIKV diagnosis. Of a total of 850 patients who presented with probably CHIKV at Hospital \"Dr. Roberto Nettel\", 112 probable CHIKF cases were enrolled in this study from November 2014- June 2015, of which 95 patients (84.8%) were CHIKV positive and 17 were negative (15.2%). Of these 95 CHIKV positive patients, 62 were positive by real-time reverse transcriptase PCR (+qRT-PCR); and 33 were seropositive to +IgM with a negative qRT-PCR. The most frequent symptoms reported were fever (100%), headache (82.3%), polyarthralgia (72.1%), and exanthem (82.3%). Biological abnormalities observed during CHIKV infection were lymphopenia (41.1%), leukopenia (51.6%), elevated transaminases (30.5%-46.3%) and high LDH (46.3%) and CRP (60.0%). CONCLUSION Clinical and biological data obtained from this study is providing more useful information for benchmarking purposes with outbreaks from different parts of the world and would be helpful for better patient care and treatment.","author":[{"dropping-particle":"","family":"Danis-Lozano","given":"Rogelio","non-dropping-particle":"","parse-names":false,"suffix":""},{"dropping-particle":"","family":"Díaz-González","given":"Esteban Eduardo","non-dropping-particle":"","parse-names":false,"suffix":""},{"dropping-particle":"","family":"Trujillo-Murillo","given":"Karina del Carmen","non-dropping-particle":"","parse-names":false,"suffix":""},{"dropping-particle":"","family":"Caballero-Sosa","given":"Sandra","non-dropping-particle":"","parse-names":false,"suffix":""},{"dropping-particle":"","family":"Sepúlveda-Delgado","given":"Jesús","non-dropping-particle":"","parse-names":false,"suffix":""},{"dropping-particle":"","family":"Malo-García","given":"Iliana Rosalía","non-dropping-particle":"","parse-names":false,"suffix":""},{"dropping-particle":"","family":"Canseco-Ávila","given":"Luis Miguel","non-dropping-particle":"","parse-names":false,"suffix":""},{"dropping-particle":"","family":"Salgado-Corsantes","given":"Luis Manuel","non-dropping-particle":"","parse-names":false,"suffix":""},{"dropping-particle":"","family":"Domínguez-Arrevillaga","given":"Sergio","non-dropping-particle":"","parse-names":false,"suffix":""},{"dropping-particle":"","family":"Torres-Zapata","given":"Raúl","non-dropping-particle":"","parse-names":false,"suffix":""},{"dropping-particle":"","family":"Gómez-Cruz","given":"Omar","non-dropping-particle":"","parse-names":false,"suffix":""},{"dropping-particle":"","family":"Fernández-Salas","given":"Ildefonso","non-dropping-particle":"","parse-names":false,"suffix":""}],"container-title":"PLoS ONE","id":"ITEM-6","issue":"10","issued":{"date-parts":[["2017"]]},"note":"-After a year of chikungunya emergence in the Americas, this arbovirus entered Mexico in October 2014 through the Mexico-Guatemala border in Chiapas State [4], but was not reported officially until November of the same year [5]\n-In Mexico, the Asian genotype of the CHIKV is circulating, and transmission is con- strained to Ae. aegypti [6–8]\n-Of the outbreaks in the Americas, only CHIKF outbreaks in Colombia, Trinidad and Grenada have been described in detail [19–21].\n-Clinical variation could be explained by unique immunopathogenic responses of the two CHIKV genotypes. \n-Evidence of the lesser virulence and pathogenicity of the Caribbean lineage (Asian genotype) compared with the Indian Ocean lineage, which evolved from the Eastern/Central/Southern African (ECSA) genotype, was recently obtained using a mouse infection model [23]\n-The clinical presentation good outcomes based on genotype/lineage have been poorly dis-\ncussed. \n-This study is an attempt to document and describe the clinical and biological features of CHIKV outbreak caused by the Caribbean linage in Mexico. \n-In addition, we compared clin- ical descriptions of outbreaks caused by the ECSA-IOL and Asian genotype worldwide with the results obtained in our study.\n-We conducted a cross-sectional observational study in a sec- ondary healthcare hospital in Tapachula, Chiapas, Mexico, at which probable CHIKV cases were recruited and then diagnosed by molecular and serological testing\n-Patients who were admitted in this hospital were included in the study if their clinical symptoms met the follow- ing inclusion criteria for suspicion of CHIKF: acute onset of fever&amp;gt;38.5˚C accompanied by severe arthralgia not explained by other medical conditions in patients residing in the epi- demic area [28]\n-To avoid any confusion between polyarthralgia and arthritis, we differentiated them being the first a transient, inter- mittent, or persistent pain in multiple joints while the second is the inflammation of one or more joints\n-RNA was extracted from 140μL of serum from each sample\n-For molecular diagnostics, one-step qRT-PCR was performed according to the Center of Disease Control (CDC) protocol using primers and probe designed for Caribbean lineage (Asian genotype)\n-Serum samples were screened for anti-CHIKV IgM antibodies by enzyme-linked immunosorbent assay (ELISA)\n-For dengue diagnosis, the samples were tested with Dengue Early ELISA and Dengue IgM Capture ELISA\n-Ministry of Health reported 2,500 probable chikungunya cases distributed in Soconusco Region from November 2014 to June 2015, of which 850 were admitted by Hospital “Dr. Roberto Nettel”. \n-Of these patients, only 112 agreed to enrollment in this study (Fig 1)\n-Ninety-five patients had confirmed CHIKF with 62 being +qRT-PCR and 33 +IgM/-qRT-PCR, while the remaining 17 patients were CHIKV- negative (Fig 1)\n-Only one patient was qRT-PCR and IgM positive and was categorized as a viremic case in subsequent data analysis. \n-None of the confirmed CHIKV cases was DENV- positive by NS1 or IgM ELISA\n-Data are shown only for viremic and post-viremic cases because the numbers of nega- tive cases were too few (17 cases) for meaningful analysis\n-The mean age of patients was similar at 37.2 and 39.2 years for viremic and post-viremic patients, respectively\n-The age groups most affected by CHIKV infection were adults 31–40 and 41–50 years, together accounting for almost half of the CHIKV cases in both phases of disease; how- ever, minors (&amp;lt;20 years) accounted for 12.6% of confirmed cases in both stages\n-Approximately 70% of patients in both phases of disease were female (Table 1)\n-The median numbers of days between symptom onset and consulta- tion (SOC) were 3.0 and 4.0 for viremic and post-viremic patients, respectively\n-The most common symptoms recorded during the viremic stage were fever (100%), polyarthralgia (100.0%), headache (82.3%), exanthem (82.3%), chills (82.3%), and nausea (71.0%)\n-Other symptoms often observed in the viremic patients included pruritus (66.1%), arthritis (58.1%), abdominal pain (46.8%), edema (43.5%) and diarrhea (33.9%).\n-On the other hand, the most frequent symp- toms described in post-viremic patients were polyarthalgia (100%), headache (87.9%), exan- thema (81.8%), chills (75.8%), and nausea (48.5%) and other symptoms developed, such as arthritis (78.8%) and adenopathy (60.6%)\n-The only symptoms that showed substantial differ- ences between phases were arthritis, adenopathy, and nausea (Table 2).\n-Most parameters measured in this study fell within normal ranges in both phases except for hepatic enzymes (AST, ALT, ALP), absolute count of white cells, lymphocytes, LDH and CRP\n-Of these features, however, notable differences between the two phases were observed in lymphocyte count, LDH and CRP levels.\n-Elevated concentration of hepatic enzymes (AST, ALT, ALP) was seen in approximately 30.6–48.4% and 24.4–42.4% of viremic and post- viremic patients, respectively. \n-Low white cell counts occurred in 60–70% of cases in both dis- ease stages, and lymphopenia was significantly more frequent in viremic patients (56.6%) than in post-viremic patients (12.1%). \n-Moreover, LDH levels were significantly more frequent in post-viremic patients (69.7%) than in viremic patients (33.9%). \n-CRP was expectedly elevated in the viremic patients of infection (61.0%) but normal in all post-viremic patients\n-The key results were as follows: \n-1) of 112 probable CHIKF cases, 95 cases (84.8%) were con-firmed by qRT-PCR (33) or IgM ELISA (62) being adults and females more affected; \n-2) fever, polyarthralgia, exanthem, and headache were the most common symptoms observed in patients, however, adenopathies that had not been deeply described in previous studies were also found in our study, \n-3) in the disease onset, symptomatology between previous IOL outbreaks and Mexican outbreak caused by Asian lineage seems to be similar and \n-4) biological abnormalities observed during CHIKV infection were lymphopenia, leukopenia, elevated transaminases and high LDH and CRP\n-Lack of herd immunity in the region may explain why CHIKV infections occurred more often in adults than in old and young patients [32].\n-While Thiberville et al.\n(2009), Reller et al. (2013), and Win et al. (2010) found a higher proportion of affected males, Mattar et al. (2015), Sahadeo et al. (2015), Macpherson et al. (2016) and our study found a higher proportion of infected females\n-Biased sampling may explain differences among these studies\n-It is important to consider that CHIKV transmission might have occurred more in home-envi- ronments putting housewives at major risk of infection, such as was described in previous reports of dengue seroprevalence in Mexico [33]\n-The most common symptoms reported by all previous studies including ours were fever (80–100%), polyarthralgia (80–100%), headache (50–80%), rash (30–70%), and digestive alter- ations (20–80%).\n-The occurrence of lymphadenopathy possibly may have been underdiagnosed in the rest of studies, given that it may occur toward the end of the febrile period, during recovery from the infection, and appears to be self-limiting [37].\n-Regarding arthritis and edema, the lack of sufficient data makes determining the prevalence of these symptoms difficult.\n-Data including viral genotype from the La Reunion Island, Singapore, Gabon, Sri Lanka, Colombia, and Trinidad &amp;amp; Tobago outbreaks are included in Table 4.\n-Although the Caribbean Asian lineage of CHIKV has been reported as less virulent than the IOL lineage [23], the Asian lineage outbreak from Chiapas and the rest of the ECSA-diverged IOL outbreaks worldwide appear to behave clinically similarly during the first 3–4 days of infection\n-We obtained a biased sampling, including\nonly patients for one hospital because of the ease of obtaining samples from its clinics, thus, not allowing for a sample that was truly representative of the general population.","page":"1-15","title":"Clinical characterization of acute and convalescent illness of confirmed chikungunya cases from Chiapas, S. Mexico: A cross sectional study","type":"article-journal","volume":"12"},"uris":["http://www.mendeley.com/documents/?uuid=6909786a-0eba-4630-b4db-bd53cb4e5c1d"]},{"id":"ITEM-7","itemData":{"DOI":"10.1016/j.jaut.2016.12.007","ISSN":"08968411","author":[{"dropping-particle":"","family":"Anaya","given":"Juan-Manuel","non-dropping-particle":"","parse-names":false,"suffix":""},{"dropping-particle":"","family":"Rodríguez","given":"Yhojan","non-dropping-particle":"","parse-names":false,"suffix":""},{"dropping-particle":"","family":"Monsalve","given":"Diana M.","non-dropping-particle":"","parse-names":false,"suffix":""},{"dropping-particle":"","family":"Vega","given":"Daniel","non-dropping-particle":"","parse-names":false,"suffix":""},{"dropping-particle":"","family":"Ojeda","given":"Ernesto","non-dropping-particle":"","parse-names":false,"suffix":""},{"dropping-particle":"","family":"González-Bravo","given":"Diana","non-dropping-particle":"","parse-names":false,"suffix":""},{"dropping-particle":"","family":"Rodríguez-Jiménez","given":"Mónica","non-dropping-particle":"","parse-names":false,"suffix":""},{"dropping-particle":"","family":"Pinto-Díaz","given":"Carlos A.","non-dropping-particle":"","parse-names":false,"suffix":""},{"dropping-particle":"","family":"Chaparro","given":"Pablo","non-dropping-particle":"","parse-names":false,"suffix":""},{"dropping-particle":"","family":"Gunturiz","given":"María L.","non-dropping-particle":"","parse-names":false,"suffix":""},{"dropping-particle":"","family":"Ansari","given":"Aftab A.","non-dropping-particle":"","parse-names":false,"suffix":""},{"dropping-particle":"","family":"Gershwin","given":"M. Eric","non-dropping-particle":"","parse-names":false,"suffix":""},{"dropping-particle":"","family":"Molano-González","given":"Nicolás","non-dropping-particle":"","parse-names":false,"suffix":""},{"dropping-particle":"","family":"Ramírez-Santana","given":"Carolina","non-dropping-particle":"","parse-names":false,"suffix":""},{"dropping-particle":"","family":"Acosta-Ampudia","given":"Yeny","non-dropping-particle":"","parse-names":false,"suffix":""}],"container-title":"Journal of Autoimmunity","id":"ITEM-7","issued":{"date-parts":[["2017","2"]]},"page":"123-138","title":"A comprehensive analysis and immunobiology of autoimmune neurological syndromes during the Zika virus outbreak in Cúcuta, Colombia","type":"article-journal","volume":"77"},"uris":["http://www.mendeley.com/documents/?uuid=114cec3e-4724-4f36-ab01-74ffa5ea8909"]},{"id":"ITEM-8","itemData":{"DOI":"10.1371/currents.outbreaks.0bf6aeb4d30824de63c4d5d745b217f5","ISSN":"2157-3999","author":[{"dropping-particle":"","family":"Azeredo","given":"Elzinandes Leal","non-dropping-particle":"","parse-names":false,"suffix":""},{"dropping-particle":"","family":"Hoscher Romanholi","given":"Izilyanne","non-dropping-particle":"","parse-names":false,"suffix":""},{"dropping-particle":"","family":"Badolato-Corrêa","given":"Jessica","non-dropping-particle":"","parse-names":false,"suffix":""},{"dropping-particle":"","family":"Cunha","given":"Rivaldo","non-dropping-particle":"","parse-names":false,"suffix":""},{"dropping-particle":"","family":"Barbosa","given":"Luciana Santos","non-dropping-particle":"","parse-names":false,"suffix":""},{"dropping-particle":"","family":"de-Oliveira-Pinto","given":"Luzia Maria","non-dropping-particle":"","parse-names":false,"suffix":""},{"dropping-particle":"","family":"Dal Fabbro","given":"Márcia","non-dropping-particle":"","parse-names":false,"suffix":""},{"dropping-particle":"","family":"Santos","given":"Flavia Barreto","non-dropping-particle":"dos","parse-names":false,"suffix":""},{"dropping-particle":"","family":"Sánchez-Arcila","given":"Juan Camilo","non-dropping-particle":"","parse-names":false,"suffix":""},{"dropping-particle":"","family":"Nunes","given":"Priscila Conrado Guerra","non-dropping-particle":"","parse-names":false,"suffix":""},{"dropping-particle":"","family":"Filippis","given":"Ana Maria","non-dropping-particle":"de","parse-names":false,"suffix":""},{"dropping-particle":"","family":"Souza","given":"Thiara Manuele Alves","non-dropping-particle":"","parse-names":false,"suffix":""}],"container-title":"PLoS Currents","id":"ITEM-8","issued":{"date-parts":[["2018"]]},"title":"Clinical and Laboratory Profile of Zika and Dengue Infected Patients: Lessons Learned From the Co-circulation of Dengue, Zika and Chikungunya in Brazil","type":"article-journal"},"uris":["http://www.mendeley.com/documents/?uuid=37c68539-8a51-4da5-a53c-34db0b33c9a9"]},{"id":"ITEM-9","itemData":{"DOI":"10.1590/0037-8682-0347-2018","ISBN":"0037868203472","ISSN":"1678-9849","author":[{"dropping-particle":"","family":"Vega","given":"Farley Liliana Romero","non-dropping-particle":"","parse-names":false,"suffix":""},{"dropping-particle":"","family":"Bezerra","given":"Juliana Maria Trindade","non-dropping-particle":"","parse-names":false,"suffix":""},{"dropping-particle":"","family":"Said","given":"Rodrigo Fabiano de Carmo","non-dropping-particle":"","parse-names":false,"suffix":""},{"dropping-particle":"da","family":"Gama Neto","given":"Aloysio Nogueira","non-dropping-particle":"","parse-names":false,"suffix":""},{"dropping-particle":"","family":"Cotrim","given":"Emanuela Cardoso","non-dropping-particle":"","parse-names":false,"suffix":""},{"dropping-particle":"","family":"Mendez","given":"Dora","non-dropping-particle":"","parse-names":false,"suffix":""},{"dropping-particle":"","family":"Amâncio","given":"Frederico Figueiredo","non-dropping-particle":"","parse-names":false,"suffix":""},{"dropping-particle":"","family":"Carneiro","given":"Mariângela","non-dropping-particle":"","parse-names":false,"suffix":""}],"container-title":"Revista da Sociedade Brasileira de Medicina Tropical","id":"ITEM-9","issue":"0","issued":{"date-parts":[["2019","1","14"]]},"page":"1-9","title":"Emergence of chikungunya and Zika in a municipality endemic to dengue, Santa Luzia, MG, Brazil, 2015-2017","type":"article-journal","volume":"52"},"uris":["http://www.mendeley.com/documents/?uuid=52baf678-b6ac-4d12-8ee6-b5324039bd0e"]}],"mendeley":{"formattedCitation":"&lt;sup&gt;1,3,5,6,12,14,15,19,20&lt;/sup&gt;","plainTextFormattedCitation":"1,3,5,6,12,14,15,19,20","previouslyFormattedCitation":"[10,13,17,18,20,22,23,29,30]"},"properties":{"noteIndex":0},"schema":"https://github.com/citation-style-language/schema/raw/master/csl-citation.json"}</w:instrText>
            </w:r>
            <w:r w:rsidRPr="000A6CBE">
              <w:rPr>
                <w:rFonts w:ascii="Times New Roman" w:hAnsi="Times New Roman"/>
                <w:sz w:val="16"/>
                <w:szCs w:val="16"/>
                <w:lang w:val="en-GB"/>
              </w:rPr>
              <w:fldChar w:fldCharType="separate"/>
            </w:r>
            <w:r w:rsidR="00B77BE7" w:rsidRPr="00B77BE7">
              <w:rPr>
                <w:rFonts w:ascii="Times New Roman" w:hAnsi="Times New Roman"/>
                <w:noProof/>
                <w:sz w:val="16"/>
                <w:szCs w:val="16"/>
                <w:vertAlign w:val="superscript"/>
                <w:lang w:val="en-GB"/>
              </w:rPr>
              <w:t>1,3,5,6,12,14,15,19,20</w:t>
            </w:r>
            <w:r w:rsidRPr="000A6CBE">
              <w:rPr>
                <w:rFonts w:ascii="Times New Roman" w:hAnsi="Times New Roman"/>
                <w:sz w:val="16"/>
                <w:szCs w:val="16"/>
                <w:lang w:val="en-GB"/>
              </w:rPr>
              <w:fldChar w:fldCharType="end"/>
            </w:r>
          </w:p>
        </w:tc>
      </w:tr>
      <w:tr w:rsidR="00A8610A" w:rsidRPr="00484856" w14:paraId="4DE099B9" w14:textId="77777777" w:rsidTr="005706DB">
        <w:trPr>
          <w:trHeight w:val="60"/>
        </w:trPr>
        <w:tc>
          <w:tcPr>
            <w:cnfStyle w:val="001000000000" w:firstRow="0" w:lastRow="0" w:firstColumn="1" w:lastColumn="0" w:oddVBand="0" w:evenVBand="0" w:oddHBand="0" w:evenHBand="0" w:firstRowFirstColumn="0" w:firstRowLastColumn="0" w:lastRowFirstColumn="0" w:lastRowLastColumn="0"/>
            <w:tcW w:w="5000" w:type="pct"/>
            <w:gridSpan w:val="5"/>
            <w:tcBorders>
              <w:left w:val="nil"/>
              <w:bottom w:val="nil"/>
              <w:right w:val="nil"/>
            </w:tcBorders>
            <w:shd w:val="clear" w:color="auto" w:fill="auto"/>
            <w:vAlign w:val="center"/>
            <w:hideMark/>
          </w:tcPr>
          <w:p w14:paraId="78F443F9" w14:textId="77777777" w:rsidR="00A8610A" w:rsidRPr="000A6CBE" w:rsidRDefault="00A8610A" w:rsidP="005706DB">
            <w:pPr>
              <w:pStyle w:val="MDPI42tablebody"/>
              <w:spacing w:line="480" w:lineRule="auto"/>
              <w:jc w:val="left"/>
              <w:rPr>
                <w:rFonts w:ascii="Times New Roman" w:hAnsi="Times New Roman"/>
                <w:b w:val="0"/>
                <w:bCs w:val="0"/>
                <w:sz w:val="16"/>
                <w:szCs w:val="16"/>
                <w:lang w:val="en-GB"/>
              </w:rPr>
            </w:pPr>
            <w:r w:rsidRPr="000A6CBE">
              <w:rPr>
                <w:rFonts w:ascii="Times New Roman" w:hAnsi="Times New Roman"/>
                <w:b w:val="0"/>
                <w:bCs w:val="0"/>
                <w:sz w:val="16"/>
                <w:szCs w:val="16"/>
                <w:lang w:val="en-GB"/>
              </w:rPr>
              <w:t>DENV: Dengue virus; CHIKV: Chikungunya virus; ZIKAV: Zika virus</w:t>
            </w:r>
          </w:p>
        </w:tc>
      </w:tr>
    </w:tbl>
    <w:p w14:paraId="3C762832" w14:textId="77777777" w:rsidR="00A8610A" w:rsidRDefault="00A8610A" w:rsidP="00A8610A">
      <w:pPr>
        <w:spacing w:after="0" w:line="480" w:lineRule="auto"/>
        <w:rPr>
          <w:rFonts w:ascii="Times New Roman" w:hAnsi="Times New Roman" w:cs="Times New Roman"/>
          <w:b/>
          <w:sz w:val="28"/>
          <w:szCs w:val="28"/>
          <w:lang w:val="en-GB"/>
        </w:rPr>
      </w:pPr>
    </w:p>
    <w:p w14:paraId="1BF0E5C6" w14:textId="77777777" w:rsidR="00A8610A" w:rsidRDefault="00A8610A" w:rsidP="00A8610A">
      <w:pPr>
        <w:spacing w:after="0" w:line="480" w:lineRule="auto"/>
        <w:rPr>
          <w:rFonts w:ascii="Times New Roman" w:hAnsi="Times New Roman" w:cs="Times New Roman"/>
          <w:b/>
          <w:sz w:val="28"/>
          <w:szCs w:val="28"/>
          <w:lang w:val="en-GB"/>
        </w:rPr>
      </w:pPr>
    </w:p>
    <w:p w14:paraId="03ABAE15" w14:textId="77777777" w:rsidR="00A8610A" w:rsidRDefault="00A8610A" w:rsidP="00A8610A">
      <w:pPr>
        <w:spacing w:after="0" w:line="480" w:lineRule="auto"/>
        <w:rPr>
          <w:rFonts w:ascii="Times New Roman" w:hAnsi="Times New Roman" w:cs="Times New Roman"/>
          <w:b/>
          <w:sz w:val="28"/>
          <w:szCs w:val="28"/>
          <w:lang w:val="en-GB"/>
        </w:rPr>
      </w:pPr>
    </w:p>
    <w:p w14:paraId="6C42043D" w14:textId="77777777" w:rsidR="00A8610A" w:rsidRDefault="00A8610A" w:rsidP="00A8610A">
      <w:pPr>
        <w:spacing w:after="0" w:line="480" w:lineRule="auto"/>
        <w:rPr>
          <w:rFonts w:ascii="Times New Roman" w:hAnsi="Times New Roman" w:cs="Times New Roman"/>
          <w:b/>
          <w:sz w:val="28"/>
          <w:szCs w:val="28"/>
          <w:lang w:val="en-GB"/>
        </w:rPr>
      </w:pPr>
    </w:p>
    <w:p w14:paraId="3BA9833C" w14:textId="77777777" w:rsidR="00A8610A" w:rsidRDefault="00A8610A" w:rsidP="00A8610A">
      <w:pPr>
        <w:spacing w:after="0" w:line="480" w:lineRule="auto"/>
        <w:rPr>
          <w:rFonts w:ascii="Times New Roman" w:hAnsi="Times New Roman" w:cs="Times New Roman"/>
          <w:b/>
          <w:sz w:val="28"/>
          <w:szCs w:val="28"/>
          <w:lang w:val="en-GB"/>
        </w:rPr>
      </w:pPr>
    </w:p>
    <w:p w14:paraId="711C5E00" w14:textId="77777777" w:rsidR="00A8610A" w:rsidRPr="000A6CBE" w:rsidRDefault="00A8610A" w:rsidP="00A8610A">
      <w:pPr>
        <w:spacing w:after="0" w:line="480" w:lineRule="auto"/>
        <w:rPr>
          <w:rFonts w:ascii="Times New Roman" w:hAnsi="Times New Roman" w:cs="Times New Roman"/>
          <w:b/>
          <w:sz w:val="28"/>
          <w:szCs w:val="28"/>
          <w:lang w:val="en-GB"/>
        </w:rPr>
      </w:pPr>
    </w:p>
    <w:p w14:paraId="684F1198" w14:textId="77777777" w:rsidR="00A8610A" w:rsidRPr="000A6CBE" w:rsidRDefault="00A8610A" w:rsidP="00A8610A">
      <w:pPr>
        <w:spacing w:after="0" w:line="480" w:lineRule="auto"/>
        <w:rPr>
          <w:rFonts w:ascii="Times New Roman" w:hAnsi="Times New Roman" w:cs="Times New Roman"/>
          <w:b/>
          <w:sz w:val="28"/>
          <w:szCs w:val="28"/>
          <w:lang w:val="en-GB"/>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A8610A" w:rsidRPr="00484856" w14:paraId="3A562FC5" w14:textId="77777777" w:rsidTr="005706DB">
        <w:tc>
          <w:tcPr>
            <w:tcW w:w="9350" w:type="dxa"/>
            <w:gridSpan w:val="4"/>
            <w:tcBorders>
              <w:top w:val="nil"/>
              <w:left w:val="nil"/>
              <w:bottom w:val="single" w:sz="8" w:space="0" w:color="auto"/>
              <w:right w:val="nil"/>
            </w:tcBorders>
          </w:tcPr>
          <w:p w14:paraId="3C62EE21" w14:textId="77777777" w:rsidR="00A8610A" w:rsidRPr="000A6CBE" w:rsidRDefault="00A8610A" w:rsidP="005706DB">
            <w:pPr>
              <w:spacing w:line="480" w:lineRule="auto"/>
              <w:rPr>
                <w:rFonts w:ascii="Times New Roman" w:hAnsi="Times New Roman" w:cs="Times New Roman"/>
                <w:b/>
                <w:sz w:val="24"/>
                <w:szCs w:val="24"/>
                <w:lang w:val="en-GB"/>
              </w:rPr>
            </w:pPr>
            <w:r w:rsidRPr="000A6CBE">
              <w:rPr>
                <w:rFonts w:ascii="Times New Roman" w:hAnsi="Times New Roman" w:cs="Times New Roman"/>
                <w:b/>
                <w:sz w:val="24"/>
                <w:szCs w:val="24"/>
                <w:lang w:val="en-GB"/>
              </w:rPr>
              <w:lastRenderedPageBreak/>
              <w:t xml:space="preserve">Supplementary Table 2. </w:t>
            </w:r>
            <w:r w:rsidRPr="000A6CBE">
              <w:rPr>
                <w:rFonts w:ascii="Times New Roman" w:hAnsi="Times New Roman" w:cs="Times New Roman"/>
                <w:bCs/>
                <w:sz w:val="24"/>
                <w:szCs w:val="24"/>
                <w:lang w:val="en-GB"/>
              </w:rPr>
              <w:t>Statistical differences between symptoms and arboviral diseases</w:t>
            </w:r>
          </w:p>
        </w:tc>
      </w:tr>
      <w:tr w:rsidR="00A8610A" w:rsidRPr="00484856" w14:paraId="216199F8" w14:textId="77777777" w:rsidTr="005706DB">
        <w:tc>
          <w:tcPr>
            <w:tcW w:w="2337" w:type="dxa"/>
            <w:tcBorders>
              <w:top w:val="single" w:sz="8" w:space="0" w:color="auto"/>
              <w:left w:val="nil"/>
              <w:bottom w:val="single" w:sz="4" w:space="0" w:color="auto"/>
            </w:tcBorders>
            <w:vAlign w:val="center"/>
          </w:tcPr>
          <w:p w14:paraId="177372DC" w14:textId="77777777" w:rsidR="00A8610A" w:rsidRPr="000A6CBE" w:rsidRDefault="00A8610A" w:rsidP="005706DB">
            <w:pPr>
              <w:spacing w:line="480" w:lineRule="auto"/>
              <w:jc w:val="center"/>
              <w:rPr>
                <w:rFonts w:ascii="Times New Roman" w:hAnsi="Times New Roman" w:cs="Times New Roman"/>
                <w:sz w:val="24"/>
                <w:szCs w:val="24"/>
                <w:lang w:val="en-GB"/>
              </w:rPr>
            </w:pPr>
          </w:p>
        </w:tc>
        <w:tc>
          <w:tcPr>
            <w:tcW w:w="2337" w:type="dxa"/>
            <w:tcBorders>
              <w:top w:val="single" w:sz="8" w:space="0" w:color="auto"/>
              <w:bottom w:val="single" w:sz="4" w:space="0" w:color="auto"/>
            </w:tcBorders>
            <w:vAlign w:val="center"/>
          </w:tcPr>
          <w:p w14:paraId="430A10AD" w14:textId="77777777" w:rsidR="00A8610A" w:rsidRPr="000A6CBE" w:rsidRDefault="00A8610A" w:rsidP="005706DB">
            <w:pPr>
              <w:spacing w:line="480" w:lineRule="auto"/>
              <w:jc w:val="center"/>
              <w:rPr>
                <w:rFonts w:ascii="Times New Roman" w:hAnsi="Times New Roman" w:cs="Times New Roman"/>
                <w:b/>
                <w:bCs/>
                <w:i/>
                <w:sz w:val="24"/>
                <w:szCs w:val="24"/>
                <w:lang w:val="en-GB"/>
              </w:rPr>
            </w:pPr>
            <w:r w:rsidRPr="000A6CBE">
              <w:rPr>
                <w:rFonts w:ascii="Times New Roman" w:hAnsi="Times New Roman" w:cs="Times New Roman"/>
                <w:b/>
                <w:bCs/>
                <w:i/>
                <w:sz w:val="24"/>
                <w:szCs w:val="24"/>
                <w:lang w:val="en-GB"/>
              </w:rPr>
              <w:t>DENV-CHIKV</w:t>
            </w:r>
          </w:p>
        </w:tc>
        <w:tc>
          <w:tcPr>
            <w:tcW w:w="2338" w:type="dxa"/>
            <w:tcBorders>
              <w:top w:val="single" w:sz="8" w:space="0" w:color="auto"/>
              <w:bottom w:val="single" w:sz="4" w:space="0" w:color="auto"/>
            </w:tcBorders>
            <w:vAlign w:val="center"/>
          </w:tcPr>
          <w:p w14:paraId="742EA3DF" w14:textId="77777777" w:rsidR="00A8610A" w:rsidRPr="000A6CBE" w:rsidRDefault="00A8610A" w:rsidP="005706DB">
            <w:pPr>
              <w:spacing w:line="480" w:lineRule="auto"/>
              <w:jc w:val="center"/>
              <w:rPr>
                <w:rFonts w:ascii="Times New Roman" w:hAnsi="Times New Roman" w:cs="Times New Roman"/>
                <w:b/>
                <w:bCs/>
                <w:i/>
                <w:sz w:val="24"/>
                <w:szCs w:val="24"/>
                <w:lang w:val="en-GB"/>
              </w:rPr>
            </w:pPr>
            <w:r w:rsidRPr="000A6CBE">
              <w:rPr>
                <w:rFonts w:ascii="Times New Roman" w:hAnsi="Times New Roman" w:cs="Times New Roman"/>
                <w:b/>
                <w:bCs/>
                <w:i/>
                <w:sz w:val="24"/>
                <w:szCs w:val="24"/>
                <w:lang w:val="en-GB"/>
              </w:rPr>
              <w:t>DENV-ZIKAV</w:t>
            </w:r>
          </w:p>
        </w:tc>
        <w:tc>
          <w:tcPr>
            <w:tcW w:w="2338" w:type="dxa"/>
            <w:tcBorders>
              <w:top w:val="single" w:sz="8" w:space="0" w:color="auto"/>
              <w:bottom w:val="single" w:sz="4" w:space="0" w:color="auto"/>
              <w:right w:val="nil"/>
            </w:tcBorders>
            <w:vAlign w:val="center"/>
          </w:tcPr>
          <w:p w14:paraId="3C5198D9" w14:textId="77777777" w:rsidR="00A8610A" w:rsidRPr="000A6CBE" w:rsidRDefault="00A8610A" w:rsidP="005706DB">
            <w:pPr>
              <w:spacing w:line="480" w:lineRule="auto"/>
              <w:jc w:val="center"/>
              <w:rPr>
                <w:rFonts w:ascii="Times New Roman" w:hAnsi="Times New Roman" w:cs="Times New Roman"/>
                <w:b/>
                <w:bCs/>
                <w:i/>
                <w:sz w:val="24"/>
                <w:szCs w:val="24"/>
                <w:lang w:val="en-GB"/>
              </w:rPr>
            </w:pPr>
            <w:r w:rsidRPr="000A6CBE">
              <w:rPr>
                <w:rFonts w:ascii="Times New Roman" w:hAnsi="Times New Roman" w:cs="Times New Roman"/>
                <w:b/>
                <w:bCs/>
                <w:i/>
                <w:sz w:val="24"/>
                <w:szCs w:val="24"/>
                <w:lang w:val="en-GB"/>
              </w:rPr>
              <w:t>CHIKV-ZIKAV</w:t>
            </w:r>
          </w:p>
        </w:tc>
      </w:tr>
      <w:tr w:rsidR="00A8610A" w:rsidRPr="00484856" w14:paraId="75D6421F" w14:textId="77777777" w:rsidTr="005706DB">
        <w:tc>
          <w:tcPr>
            <w:tcW w:w="2337" w:type="dxa"/>
            <w:tcBorders>
              <w:top w:val="single" w:sz="4" w:space="0" w:color="auto"/>
              <w:left w:val="nil"/>
            </w:tcBorders>
            <w:vAlign w:val="center"/>
          </w:tcPr>
          <w:p w14:paraId="385C9077" w14:textId="77777777" w:rsidR="00A8610A" w:rsidRPr="000A6CBE" w:rsidRDefault="00A8610A" w:rsidP="005706DB">
            <w:pPr>
              <w:spacing w:line="480" w:lineRule="auto"/>
              <w:rPr>
                <w:rFonts w:ascii="Times New Roman" w:hAnsi="Times New Roman" w:cs="Times New Roman"/>
                <w:b/>
                <w:bCs/>
                <w:sz w:val="24"/>
                <w:szCs w:val="24"/>
                <w:lang w:val="en-GB"/>
              </w:rPr>
            </w:pPr>
            <w:r w:rsidRPr="000A6CBE">
              <w:rPr>
                <w:rFonts w:ascii="Times New Roman" w:hAnsi="Times New Roman" w:cs="Times New Roman"/>
                <w:b/>
                <w:bCs/>
                <w:sz w:val="24"/>
                <w:szCs w:val="24"/>
                <w:lang w:val="en-GB"/>
              </w:rPr>
              <w:t>Fever</w:t>
            </w:r>
          </w:p>
        </w:tc>
        <w:tc>
          <w:tcPr>
            <w:tcW w:w="2337" w:type="dxa"/>
            <w:tcBorders>
              <w:top w:val="single" w:sz="4" w:space="0" w:color="auto"/>
            </w:tcBorders>
          </w:tcPr>
          <w:p w14:paraId="521F091C" w14:textId="77777777" w:rsidR="00A8610A" w:rsidRPr="000A6CBE" w:rsidRDefault="00A8610A" w:rsidP="005706DB">
            <w:pPr>
              <w:spacing w:line="480" w:lineRule="auto"/>
              <w:jc w:val="center"/>
              <w:rPr>
                <w:rFonts w:ascii="Times New Roman" w:hAnsi="Times New Roman" w:cs="Times New Roman"/>
                <w:sz w:val="24"/>
                <w:szCs w:val="24"/>
                <w:lang w:val="en-GB"/>
              </w:rPr>
            </w:pPr>
          </w:p>
        </w:tc>
        <w:tc>
          <w:tcPr>
            <w:tcW w:w="2338" w:type="dxa"/>
            <w:tcBorders>
              <w:top w:val="single" w:sz="4" w:space="0" w:color="auto"/>
            </w:tcBorders>
          </w:tcPr>
          <w:p w14:paraId="0BAD55E2" w14:textId="77777777" w:rsidR="00A8610A" w:rsidRPr="000A6CBE" w:rsidRDefault="00A8610A" w:rsidP="005706DB">
            <w:pPr>
              <w:spacing w:line="480" w:lineRule="auto"/>
              <w:jc w:val="center"/>
              <w:rPr>
                <w:rFonts w:ascii="Times New Roman" w:hAnsi="Times New Roman" w:cs="Times New Roman"/>
                <w:sz w:val="24"/>
                <w:szCs w:val="24"/>
                <w:lang w:val="en-GB"/>
              </w:rPr>
            </w:pPr>
            <w:r w:rsidRPr="000A6CBE">
              <w:rPr>
                <w:rFonts w:ascii="Times New Roman" w:hAnsi="Times New Roman" w:cs="Times New Roman"/>
                <w:sz w:val="24"/>
                <w:szCs w:val="24"/>
                <w:lang w:val="en-GB"/>
              </w:rPr>
              <w:t>&lt; 0.000</w:t>
            </w:r>
          </w:p>
        </w:tc>
        <w:tc>
          <w:tcPr>
            <w:tcW w:w="2338" w:type="dxa"/>
            <w:tcBorders>
              <w:top w:val="single" w:sz="4" w:space="0" w:color="auto"/>
              <w:right w:val="nil"/>
            </w:tcBorders>
          </w:tcPr>
          <w:p w14:paraId="13C4895C" w14:textId="77777777" w:rsidR="00A8610A" w:rsidRPr="000A6CBE" w:rsidRDefault="00A8610A" w:rsidP="005706DB">
            <w:pPr>
              <w:spacing w:line="480" w:lineRule="auto"/>
              <w:jc w:val="center"/>
              <w:rPr>
                <w:rFonts w:ascii="Times New Roman" w:hAnsi="Times New Roman" w:cs="Times New Roman"/>
                <w:sz w:val="24"/>
                <w:szCs w:val="24"/>
                <w:lang w:val="en-GB"/>
              </w:rPr>
            </w:pPr>
            <w:r w:rsidRPr="000A6CBE">
              <w:rPr>
                <w:rFonts w:ascii="Times New Roman" w:hAnsi="Times New Roman" w:cs="Times New Roman"/>
                <w:sz w:val="24"/>
                <w:szCs w:val="24"/>
                <w:lang w:val="en-GB"/>
              </w:rPr>
              <w:t>&lt; 0.000</w:t>
            </w:r>
          </w:p>
        </w:tc>
      </w:tr>
      <w:tr w:rsidR="00A8610A" w:rsidRPr="00484856" w14:paraId="59EEF7DB" w14:textId="77777777" w:rsidTr="005706DB">
        <w:tc>
          <w:tcPr>
            <w:tcW w:w="2337" w:type="dxa"/>
            <w:tcBorders>
              <w:left w:val="nil"/>
            </w:tcBorders>
            <w:vAlign w:val="center"/>
          </w:tcPr>
          <w:p w14:paraId="37B385D7" w14:textId="77777777" w:rsidR="00A8610A" w:rsidRPr="000A6CBE" w:rsidRDefault="00A8610A" w:rsidP="005706DB">
            <w:pPr>
              <w:spacing w:line="480" w:lineRule="auto"/>
              <w:rPr>
                <w:rFonts w:ascii="Times New Roman" w:hAnsi="Times New Roman" w:cs="Times New Roman"/>
                <w:b/>
                <w:bCs/>
                <w:sz w:val="24"/>
                <w:szCs w:val="24"/>
                <w:lang w:val="en-GB"/>
              </w:rPr>
            </w:pPr>
            <w:r w:rsidRPr="000A6CBE">
              <w:rPr>
                <w:rFonts w:ascii="Times New Roman" w:hAnsi="Times New Roman" w:cs="Times New Roman"/>
                <w:b/>
                <w:bCs/>
                <w:sz w:val="24"/>
                <w:szCs w:val="24"/>
                <w:lang w:val="en-GB"/>
              </w:rPr>
              <w:t>Headache</w:t>
            </w:r>
          </w:p>
        </w:tc>
        <w:tc>
          <w:tcPr>
            <w:tcW w:w="2337" w:type="dxa"/>
          </w:tcPr>
          <w:p w14:paraId="7D225634" w14:textId="77777777" w:rsidR="00A8610A" w:rsidRPr="000A6CBE" w:rsidRDefault="00A8610A" w:rsidP="005706DB">
            <w:pPr>
              <w:spacing w:line="480" w:lineRule="auto"/>
              <w:jc w:val="center"/>
              <w:rPr>
                <w:rFonts w:ascii="Times New Roman" w:hAnsi="Times New Roman" w:cs="Times New Roman"/>
                <w:sz w:val="24"/>
                <w:szCs w:val="24"/>
                <w:lang w:val="en-GB"/>
              </w:rPr>
            </w:pPr>
          </w:p>
        </w:tc>
        <w:tc>
          <w:tcPr>
            <w:tcW w:w="2338" w:type="dxa"/>
          </w:tcPr>
          <w:p w14:paraId="29520593" w14:textId="77777777" w:rsidR="00A8610A" w:rsidRPr="000A6CBE" w:rsidRDefault="00A8610A" w:rsidP="005706DB">
            <w:pPr>
              <w:spacing w:line="480" w:lineRule="auto"/>
              <w:jc w:val="center"/>
              <w:rPr>
                <w:rFonts w:ascii="Times New Roman" w:hAnsi="Times New Roman" w:cs="Times New Roman"/>
                <w:sz w:val="24"/>
                <w:szCs w:val="24"/>
                <w:lang w:val="en-GB"/>
              </w:rPr>
            </w:pPr>
          </w:p>
        </w:tc>
        <w:tc>
          <w:tcPr>
            <w:tcW w:w="2338" w:type="dxa"/>
            <w:tcBorders>
              <w:right w:val="nil"/>
            </w:tcBorders>
          </w:tcPr>
          <w:p w14:paraId="4AAC9578" w14:textId="77777777" w:rsidR="00A8610A" w:rsidRPr="000A6CBE" w:rsidRDefault="00A8610A" w:rsidP="005706DB">
            <w:pPr>
              <w:spacing w:line="480" w:lineRule="auto"/>
              <w:jc w:val="center"/>
              <w:rPr>
                <w:rFonts w:ascii="Times New Roman" w:hAnsi="Times New Roman" w:cs="Times New Roman"/>
                <w:sz w:val="24"/>
                <w:szCs w:val="24"/>
                <w:lang w:val="en-GB"/>
              </w:rPr>
            </w:pPr>
          </w:p>
        </w:tc>
      </w:tr>
      <w:tr w:rsidR="00A8610A" w:rsidRPr="00484856" w14:paraId="2A9894FE" w14:textId="77777777" w:rsidTr="005706DB">
        <w:tc>
          <w:tcPr>
            <w:tcW w:w="2337" w:type="dxa"/>
            <w:tcBorders>
              <w:left w:val="nil"/>
            </w:tcBorders>
            <w:vAlign w:val="center"/>
          </w:tcPr>
          <w:p w14:paraId="3FA76F8A" w14:textId="77777777" w:rsidR="00A8610A" w:rsidRPr="000A6CBE" w:rsidRDefault="00A8610A" w:rsidP="005706DB">
            <w:pPr>
              <w:spacing w:line="480" w:lineRule="auto"/>
              <w:rPr>
                <w:rFonts w:ascii="Times New Roman" w:hAnsi="Times New Roman" w:cs="Times New Roman"/>
                <w:b/>
                <w:bCs/>
                <w:sz w:val="24"/>
                <w:szCs w:val="24"/>
                <w:lang w:val="en-GB"/>
              </w:rPr>
            </w:pPr>
            <w:r w:rsidRPr="000A6CBE">
              <w:rPr>
                <w:rFonts w:ascii="Times New Roman" w:hAnsi="Times New Roman" w:cs="Times New Roman"/>
                <w:b/>
                <w:bCs/>
                <w:sz w:val="24"/>
                <w:szCs w:val="24"/>
                <w:lang w:val="en-GB"/>
              </w:rPr>
              <w:t>Rash</w:t>
            </w:r>
          </w:p>
        </w:tc>
        <w:tc>
          <w:tcPr>
            <w:tcW w:w="2337" w:type="dxa"/>
          </w:tcPr>
          <w:p w14:paraId="156ED8F4" w14:textId="77777777" w:rsidR="00A8610A" w:rsidRPr="000A6CBE" w:rsidRDefault="00A8610A" w:rsidP="005706DB">
            <w:pPr>
              <w:spacing w:line="480" w:lineRule="auto"/>
              <w:jc w:val="center"/>
              <w:rPr>
                <w:rFonts w:ascii="Times New Roman" w:hAnsi="Times New Roman" w:cs="Times New Roman"/>
                <w:sz w:val="24"/>
                <w:szCs w:val="24"/>
                <w:lang w:val="en-GB"/>
              </w:rPr>
            </w:pPr>
          </w:p>
        </w:tc>
        <w:tc>
          <w:tcPr>
            <w:tcW w:w="2338" w:type="dxa"/>
          </w:tcPr>
          <w:p w14:paraId="5885B79F" w14:textId="77777777" w:rsidR="00A8610A" w:rsidRPr="000A6CBE" w:rsidRDefault="00A8610A" w:rsidP="005706DB">
            <w:pPr>
              <w:spacing w:line="480" w:lineRule="auto"/>
              <w:jc w:val="center"/>
              <w:rPr>
                <w:rFonts w:ascii="Times New Roman" w:hAnsi="Times New Roman" w:cs="Times New Roman"/>
                <w:sz w:val="24"/>
                <w:szCs w:val="24"/>
                <w:lang w:val="en-GB"/>
              </w:rPr>
            </w:pPr>
            <w:r w:rsidRPr="000A6CBE">
              <w:rPr>
                <w:rFonts w:ascii="Times New Roman" w:hAnsi="Times New Roman" w:cs="Times New Roman"/>
                <w:sz w:val="24"/>
                <w:szCs w:val="24"/>
                <w:lang w:val="en-GB"/>
              </w:rPr>
              <w:t>&lt; 0.000</w:t>
            </w:r>
          </w:p>
        </w:tc>
        <w:tc>
          <w:tcPr>
            <w:tcW w:w="2338" w:type="dxa"/>
            <w:tcBorders>
              <w:right w:val="nil"/>
            </w:tcBorders>
          </w:tcPr>
          <w:p w14:paraId="1CE22455" w14:textId="77777777" w:rsidR="00A8610A" w:rsidRPr="000A6CBE" w:rsidRDefault="00A8610A" w:rsidP="005706DB">
            <w:pPr>
              <w:spacing w:line="480" w:lineRule="auto"/>
              <w:jc w:val="center"/>
              <w:rPr>
                <w:rFonts w:ascii="Times New Roman" w:hAnsi="Times New Roman" w:cs="Times New Roman"/>
                <w:sz w:val="24"/>
                <w:szCs w:val="24"/>
                <w:lang w:val="en-GB"/>
              </w:rPr>
            </w:pPr>
            <w:r w:rsidRPr="000A6CBE">
              <w:rPr>
                <w:rFonts w:ascii="Times New Roman" w:hAnsi="Times New Roman" w:cs="Times New Roman"/>
                <w:sz w:val="24"/>
                <w:szCs w:val="24"/>
                <w:lang w:val="en-GB"/>
              </w:rPr>
              <w:t>&lt; 0.000</w:t>
            </w:r>
          </w:p>
        </w:tc>
      </w:tr>
      <w:tr w:rsidR="00A8610A" w:rsidRPr="00484856" w14:paraId="2749567B" w14:textId="77777777" w:rsidTr="005706DB">
        <w:tc>
          <w:tcPr>
            <w:tcW w:w="2337" w:type="dxa"/>
            <w:tcBorders>
              <w:left w:val="nil"/>
            </w:tcBorders>
            <w:vAlign w:val="center"/>
          </w:tcPr>
          <w:p w14:paraId="3A988C05" w14:textId="77777777" w:rsidR="00A8610A" w:rsidRPr="000A6CBE" w:rsidRDefault="00A8610A" w:rsidP="005706DB">
            <w:pPr>
              <w:spacing w:line="480" w:lineRule="auto"/>
              <w:rPr>
                <w:rFonts w:ascii="Times New Roman" w:hAnsi="Times New Roman" w:cs="Times New Roman"/>
                <w:b/>
                <w:bCs/>
                <w:sz w:val="24"/>
                <w:szCs w:val="24"/>
                <w:lang w:val="en-GB"/>
              </w:rPr>
            </w:pPr>
            <w:r w:rsidRPr="000A6CBE">
              <w:rPr>
                <w:rFonts w:ascii="Times New Roman" w:hAnsi="Times New Roman" w:cs="Times New Roman"/>
                <w:b/>
                <w:bCs/>
                <w:sz w:val="24"/>
                <w:szCs w:val="24"/>
                <w:lang w:val="en-GB"/>
              </w:rPr>
              <w:t>G/I symptoms</w:t>
            </w:r>
          </w:p>
        </w:tc>
        <w:tc>
          <w:tcPr>
            <w:tcW w:w="2337" w:type="dxa"/>
          </w:tcPr>
          <w:p w14:paraId="09407B0E" w14:textId="77777777" w:rsidR="00A8610A" w:rsidRPr="000A6CBE" w:rsidRDefault="00A8610A" w:rsidP="005706DB">
            <w:pPr>
              <w:spacing w:line="480" w:lineRule="auto"/>
              <w:jc w:val="center"/>
              <w:rPr>
                <w:rFonts w:ascii="Times New Roman" w:hAnsi="Times New Roman" w:cs="Times New Roman"/>
                <w:sz w:val="24"/>
                <w:szCs w:val="24"/>
                <w:lang w:val="en-GB"/>
              </w:rPr>
            </w:pPr>
          </w:p>
        </w:tc>
        <w:tc>
          <w:tcPr>
            <w:tcW w:w="2338" w:type="dxa"/>
          </w:tcPr>
          <w:p w14:paraId="09BD7665" w14:textId="77777777" w:rsidR="00A8610A" w:rsidRPr="000A6CBE" w:rsidRDefault="00A8610A" w:rsidP="005706DB">
            <w:pPr>
              <w:spacing w:line="480" w:lineRule="auto"/>
              <w:jc w:val="center"/>
              <w:rPr>
                <w:rFonts w:ascii="Times New Roman" w:hAnsi="Times New Roman" w:cs="Times New Roman"/>
                <w:sz w:val="24"/>
                <w:szCs w:val="24"/>
                <w:lang w:val="en-GB"/>
              </w:rPr>
            </w:pPr>
            <w:r w:rsidRPr="000A6CBE">
              <w:rPr>
                <w:rFonts w:ascii="Times New Roman" w:hAnsi="Times New Roman" w:cs="Times New Roman"/>
                <w:sz w:val="24"/>
                <w:szCs w:val="24"/>
                <w:lang w:val="en-GB"/>
              </w:rPr>
              <w:t>0.0057</w:t>
            </w:r>
          </w:p>
        </w:tc>
        <w:tc>
          <w:tcPr>
            <w:tcW w:w="2338" w:type="dxa"/>
            <w:tcBorders>
              <w:right w:val="nil"/>
            </w:tcBorders>
          </w:tcPr>
          <w:p w14:paraId="4473BDE8" w14:textId="77777777" w:rsidR="00A8610A" w:rsidRPr="000A6CBE" w:rsidRDefault="00A8610A" w:rsidP="005706DB">
            <w:pPr>
              <w:spacing w:line="480" w:lineRule="auto"/>
              <w:jc w:val="center"/>
              <w:rPr>
                <w:rFonts w:ascii="Times New Roman" w:hAnsi="Times New Roman" w:cs="Times New Roman"/>
                <w:sz w:val="24"/>
                <w:szCs w:val="24"/>
                <w:lang w:val="en-GB"/>
              </w:rPr>
            </w:pPr>
          </w:p>
        </w:tc>
      </w:tr>
      <w:tr w:rsidR="00A8610A" w:rsidRPr="00484856" w14:paraId="3C632486" w14:textId="77777777" w:rsidTr="005706DB">
        <w:tc>
          <w:tcPr>
            <w:tcW w:w="2337" w:type="dxa"/>
            <w:tcBorders>
              <w:left w:val="nil"/>
            </w:tcBorders>
            <w:vAlign w:val="center"/>
          </w:tcPr>
          <w:p w14:paraId="4387876C" w14:textId="77777777" w:rsidR="00A8610A" w:rsidRPr="000A6CBE" w:rsidRDefault="00A8610A" w:rsidP="005706DB">
            <w:pPr>
              <w:spacing w:line="480" w:lineRule="auto"/>
              <w:rPr>
                <w:rFonts w:ascii="Times New Roman" w:hAnsi="Times New Roman" w:cs="Times New Roman"/>
                <w:b/>
                <w:bCs/>
                <w:sz w:val="24"/>
                <w:szCs w:val="24"/>
                <w:lang w:val="en-GB"/>
              </w:rPr>
            </w:pPr>
            <w:r w:rsidRPr="000A6CBE">
              <w:rPr>
                <w:rFonts w:ascii="Times New Roman" w:hAnsi="Times New Roman" w:cs="Times New Roman"/>
                <w:b/>
                <w:bCs/>
                <w:sz w:val="24"/>
                <w:szCs w:val="24"/>
                <w:lang w:val="en-GB"/>
              </w:rPr>
              <w:t>Myalgia</w:t>
            </w:r>
          </w:p>
        </w:tc>
        <w:tc>
          <w:tcPr>
            <w:tcW w:w="2337" w:type="dxa"/>
          </w:tcPr>
          <w:p w14:paraId="416312CD" w14:textId="77777777" w:rsidR="00A8610A" w:rsidRPr="000A6CBE" w:rsidRDefault="00A8610A" w:rsidP="005706DB">
            <w:pPr>
              <w:spacing w:line="480" w:lineRule="auto"/>
              <w:jc w:val="center"/>
              <w:rPr>
                <w:rFonts w:ascii="Times New Roman" w:hAnsi="Times New Roman" w:cs="Times New Roman"/>
                <w:sz w:val="24"/>
                <w:szCs w:val="24"/>
                <w:lang w:val="en-GB"/>
              </w:rPr>
            </w:pPr>
          </w:p>
        </w:tc>
        <w:tc>
          <w:tcPr>
            <w:tcW w:w="2338" w:type="dxa"/>
          </w:tcPr>
          <w:p w14:paraId="10D510C7" w14:textId="77777777" w:rsidR="00A8610A" w:rsidRPr="000A6CBE" w:rsidRDefault="00A8610A" w:rsidP="005706DB">
            <w:pPr>
              <w:spacing w:line="480" w:lineRule="auto"/>
              <w:jc w:val="center"/>
              <w:rPr>
                <w:rFonts w:ascii="Times New Roman" w:hAnsi="Times New Roman" w:cs="Times New Roman"/>
                <w:sz w:val="24"/>
                <w:szCs w:val="24"/>
                <w:lang w:val="en-GB"/>
              </w:rPr>
            </w:pPr>
          </w:p>
        </w:tc>
        <w:tc>
          <w:tcPr>
            <w:tcW w:w="2338" w:type="dxa"/>
            <w:tcBorders>
              <w:right w:val="nil"/>
            </w:tcBorders>
          </w:tcPr>
          <w:p w14:paraId="58F14EA6" w14:textId="77777777" w:rsidR="00A8610A" w:rsidRPr="000A6CBE" w:rsidRDefault="00A8610A" w:rsidP="005706DB">
            <w:pPr>
              <w:spacing w:line="480" w:lineRule="auto"/>
              <w:jc w:val="center"/>
              <w:rPr>
                <w:rFonts w:ascii="Times New Roman" w:hAnsi="Times New Roman" w:cs="Times New Roman"/>
                <w:sz w:val="24"/>
                <w:szCs w:val="24"/>
                <w:lang w:val="en-GB"/>
              </w:rPr>
            </w:pPr>
          </w:p>
        </w:tc>
      </w:tr>
      <w:tr w:rsidR="00A8610A" w:rsidRPr="00484856" w14:paraId="4FBA29E2" w14:textId="77777777" w:rsidTr="005706DB">
        <w:tc>
          <w:tcPr>
            <w:tcW w:w="2337" w:type="dxa"/>
            <w:tcBorders>
              <w:left w:val="nil"/>
            </w:tcBorders>
            <w:vAlign w:val="center"/>
          </w:tcPr>
          <w:p w14:paraId="427D09F0" w14:textId="77777777" w:rsidR="00A8610A" w:rsidRPr="000A6CBE" w:rsidRDefault="00A8610A" w:rsidP="005706DB">
            <w:pPr>
              <w:spacing w:line="480" w:lineRule="auto"/>
              <w:rPr>
                <w:rFonts w:ascii="Times New Roman" w:hAnsi="Times New Roman" w:cs="Times New Roman"/>
                <w:b/>
                <w:bCs/>
                <w:sz w:val="24"/>
                <w:szCs w:val="24"/>
                <w:lang w:val="en-GB"/>
              </w:rPr>
            </w:pPr>
            <w:r w:rsidRPr="000A6CBE">
              <w:rPr>
                <w:rFonts w:ascii="Times New Roman" w:hAnsi="Times New Roman" w:cs="Times New Roman"/>
                <w:b/>
                <w:bCs/>
                <w:sz w:val="24"/>
                <w:szCs w:val="24"/>
                <w:lang w:val="en-GB"/>
              </w:rPr>
              <w:t>Fatigue</w:t>
            </w:r>
          </w:p>
        </w:tc>
        <w:tc>
          <w:tcPr>
            <w:tcW w:w="2337" w:type="dxa"/>
          </w:tcPr>
          <w:p w14:paraId="51F30D2F" w14:textId="77777777" w:rsidR="00A8610A" w:rsidRPr="000A6CBE" w:rsidRDefault="00A8610A" w:rsidP="005706DB">
            <w:pPr>
              <w:spacing w:line="480" w:lineRule="auto"/>
              <w:jc w:val="center"/>
              <w:rPr>
                <w:rFonts w:ascii="Times New Roman" w:hAnsi="Times New Roman" w:cs="Times New Roman"/>
                <w:sz w:val="24"/>
                <w:szCs w:val="24"/>
                <w:lang w:val="en-GB"/>
              </w:rPr>
            </w:pPr>
            <w:r w:rsidRPr="000A6CBE">
              <w:rPr>
                <w:rFonts w:ascii="Times New Roman" w:hAnsi="Times New Roman" w:cs="Times New Roman"/>
                <w:sz w:val="24"/>
                <w:szCs w:val="24"/>
                <w:lang w:val="en-GB"/>
              </w:rPr>
              <w:t>&lt; 0.000</w:t>
            </w:r>
          </w:p>
        </w:tc>
        <w:tc>
          <w:tcPr>
            <w:tcW w:w="2338" w:type="dxa"/>
          </w:tcPr>
          <w:p w14:paraId="744DAB79" w14:textId="77777777" w:rsidR="00A8610A" w:rsidRPr="000A6CBE" w:rsidRDefault="00A8610A" w:rsidP="005706DB">
            <w:pPr>
              <w:spacing w:line="480" w:lineRule="auto"/>
              <w:jc w:val="center"/>
              <w:rPr>
                <w:rFonts w:ascii="Times New Roman" w:hAnsi="Times New Roman" w:cs="Times New Roman"/>
                <w:sz w:val="24"/>
                <w:szCs w:val="24"/>
                <w:lang w:val="en-GB"/>
              </w:rPr>
            </w:pPr>
            <w:r w:rsidRPr="000A6CBE">
              <w:rPr>
                <w:rFonts w:ascii="Times New Roman" w:hAnsi="Times New Roman" w:cs="Times New Roman"/>
                <w:sz w:val="24"/>
                <w:szCs w:val="24"/>
                <w:lang w:val="en-GB"/>
              </w:rPr>
              <w:t>&lt; 0.000</w:t>
            </w:r>
          </w:p>
        </w:tc>
        <w:tc>
          <w:tcPr>
            <w:tcW w:w="2338" w:type="dxa"/>
            <w:tcBorders>
              <w:right w:val="nil"/>
            </w:tcBorders>
          </w:tcPr>
          <w:p w14:paraId="62B83445" w14:textId="77777777" w:rsidR="00A8610A" w:rsidRPr="000A6CBE" w:rsidRDefault="00A8610A" w:rsidP="005706DB">
            <w:pPr>
              <w:spacing w:line="480" w:lineRule="auto"/>
              <w:jc w:val="center"/>
              <w:rPr>
                <w:rFonts w:ascii="Times New Roman" w:hAnsi="Times New Roman" w:cs="Times New Roman"/>
                <w:sz w:val="24"/>
                <w:szCs w:val="24"/>
                <w:lang w:val="en-GB"/>
              </w:rPr>
            </w:pPr>
          </w:p>
        </w:tc>
      </w:tr>
      <w:tr w:rsidR="00A8610A" w:rsidRPr="00484856" w14:paraId="2184DDAB" w14:textId="77777777" w:rsidTr="005706DB">
        <w:tc>
          <w:tcPr>
            <w:tcW w:w="2337" w:type="dxa"/>
            <w:tcBorders>
              <w:left w:val="nil"/>
            </w:tcBorders>
            <w:vAlign w:val="center"/>
          </w:tcPr>
          <w:p w14:paraId="33E5B5BE" w14:textId="77777777" w:rsidR="00A8610A" w:rsidRPr="000A6CBE" w:rsidRDefault="00A8610A" w:rsidP="005706DB">
            <w:pPr>
              <w:spacing w:line="480" w:lineRule="auto"/>
              <w:rPr>
                <w:rFonts w:ascii="Times New Roman" w:hAnsi="Times New Roman" w:cs="Times New Roman"/>
                <w:b/>
                <w:bCs/>
                <w:sz w:val="24"/>
                <w:szCs w:val="24"/>
                <w:lang w:val="en-GB"/>
              </w:rPr>
            </w:pPr>
            <w:r w:rsidRPr="000A6CBE">
              <w:rPr>
                <w:rFonts w:ascii="Times New Roman" w:hAnsi="Times New Roman" w:cs="Times New Roman"/>
                <w:b/>
                <w:bCs/>
                <w:sz w:val="24"/>
                <w:szCs w:val="24"/>
                <w:lang w:val="en-GB"/>
              </w:rPr>
              <w:t>Arthralgia</w:t>
            </w:r>
          </w:p>
        </w:tc>
        <w:tc>
          <w:tcPr>
            <w:tcW w:w="2337" w:type="dxa"/>
          </w:tcPr>
          <w:p w14:paraId="0E7A106B" w14:textId="77777777" w:rsidR="00A8610A" w:rsidRPr="000A6CBE" w:rsidRDefault="00A8610A" w:rsidP="005706DB">
            <w:pPr>
              <w:spacing w:line="480" w:lineRule="auto"/>
              <w:jc w:val="center"/>
              <w:rPr>
                <w:rFonts w:ascii="Times New Roman" w:hAnsi="Times New Roman" w:cs="Times New Roman"/>
                <w:sz w:val="24"/>
                <w:szCs w:val="24"/>
                <w:lang w:val="en-GB"/>
              </w:rPr>
            </w:pPr>
            <w:r w:rsidRPr="000A6CBE">
              <w:rPr>
                <w:rFonts w:ascii="Times New Roman" w:hAnsi="Times New Roman" w:cs="Times New Roman"/>
                <w:sz w:val="24"/>
                <w:szCs w:val="24"/>
                <w:lang w:val="en-GB"/>
              </w:rPr>
              <w:t>&lt; 0.000</w:t>
            </w:r>
          </w:p>
        </w:tc>
        <w:tc>
          <w:tcPr>
            <w:tcW w:w="2338" w:type="dxa"/>
          </w:tcPr>
          <w:p w14:paraId="7BD49CE7" w14:textId="77777777" w:rsidR="00A8610A" w:rsidRPr="000A6CBE" w:rsidRDefault="00A8610A" w:rsidP="005706DB">
            <w:pPr>
              <w:spacing w:line="480" w:lineRule="auto"/>
              <w:jc w:val="center"/>
              <w:rPr>
                <w:rFonts w:ascii="Times New Roman" w:hAnsi="Times New Roman" w:cs="Times New Roman"/>
                <w:sz w:val="24"/>
                <w:szCs w:val="24"/>
                <w:lang w:val="en-GB"/>
              </w:rPr>
            </w:pPr>
          </w:p>
        </w:tc>
        <w:tc>
          <w:tcPr>
            <w:tcW w:w="2338" w:type="dxa"/>
            <w:tcBorders>
              <w:right w:val="nil"/>
            </w:tcBorders>
          </w:tcPr>
          <w:p w14:paraId="2694476D" w14:textId="77777777" w:rsidR="00A8610A" w:rsidRPr="000A6CBE" w:rsidRDefault="00A8610A" w:rsidP="005706DB">
            <w:pPr>
              <w:spacing w:line="480" w:lineRule="auto"/>
              <w:jc w:val="center"/>
              <w:rPr>
                <w:rFonts w:ascii="Times New Roman" w:hAnsi="Times New Roman" w:cs="Times New Roman"/>
                <w:sz w:val="24"/>
                <w:szCs w:val="24"/>
                <w:lang w:val="en-GB"/>
              </w:rPr>
            </w:pPr>
            <w:r w:rsidRPr="000A6CBE">
              <w:rPr>
                <w:rFonts w:ascii="Times New Roman" w:hAnsi="Times New Roman" w:cs="Times New Roman"/>
                <w:sz w:val="24"/>
                <w:szCs w:val="24"/>
                <w:lang w:val="en-GB"/>
              </w:rPr>
              <w:t>&lt; 0.000</w:t>
            </w:r>
          </w:p>
        </w:tc>
      </w:tr>
      <w:tr w:rsidR="00A8610A" w:rsidRPr="00484856" w14:paraId="1DD85EB5" w14:textId="77777777" w:rsidTr="005706DB">
        <w:tc>
          <w:tcPr>
            <w:tcW w:w="2337" w:type="dxa"/>
            <w:tcBorders>
              <w:left w:val="nil"/>
            </w:tcBorders>
            <w:vAlign w:val="center"/>
          </w:tcPr>
          <w:p w14:paraId="01389E06" w14:textId="77777777" w:rsidR="00A8610A" w:rsidRPr="000A6CBE" w:rsidRDefault="00A8610A" w:rsidP="005706DB">
            <w:pPr>
              <w:spacing w:line="480" w:lineRule="auto"/>
              <w:rPr>
                <w:rFonts w:ascii="Times New Roman" w:hAnsi="Times New Roman" w:cs="Times New Roman"/>
                <w:b/>
                <w:bCs/>
                <w:sz w:val="24"/>
                <w:szCs w:val="24"/>
                <w:lang w:val="en-GB"/>
              </w:rPr>
            </w:pPr>
            <w:r w:rsidRPr="000A6CBE">
              <w:rPr>
                <w:rFonts w:ascii="Times New Roman" w:hAnsi="Times New Roman" w:cs="Times New Roman"/>
                <w:b/>
                <w:bCs/>
                <w:sz w:val="24"/>
                <w:szCs w:val="24"/>
                <w:lang w:val="en-GB"/>
              </w:rPr>
              <w:t>Arthritis/Oedema</w:t>
            </w:r>
          </w:p>
        </w:tc>
        <w:tc>
          <w:tcPr>
            <w:tcW w:w="2337" w:type="dxa"/>
          </w:tcPr>
          <w:p w14:paraId="741308CB" w14:textId="77777777" w:rsidR="00A8610A" w:rsidRPr="000A6CBE" w:rsidRDefault="00A8610A" w:rsidP="005706DB">
            <w:pPr>
              <w:spacing w:line="480" w:lineRule="auto"/>
              <w:jc w:val="center"/>
              <w:rPr>
                <w:rFonts w:ascii="Times New Roman" w:hAnsi="Times New Roman" w:cs="Times New Roman"/>
                <w:sz w:val="24"/>
                <w:szCs w:val="24"/>
                <w:lang w:val="en-GB"/>
              </w:rPr>
            </w:pPr>
            <w:r w:rsidRPr="000A6CBE">
              <w:rPr>
                <w:rFonts w:ascii="Times New Roman" w:hAnsi="Times New Roman" w:cs="Times New Roman"/>
                <w:sz w:val="24"/>
                <w:szCs w:val="24"/>
                <w:lang w:val="en-GB"/>
              </w:rPr>
              <w:t>&lt; 0.000</w:t>
            </w:r>
          </w:p>
        </w:tc>
        <w:tc>
          <w:tcPr>
            <w:tcW w:w="2338" w:type="dxa"/>
          </w:tcPr>
          <w:p w14:paraId="194551EE" w14:textId="77777777" w:rsidR="00A8610A" w:rsidRPr="000A6CBE" w:rsidRDefault="00A8610A" w:rsidP="005706DB">
            <w:pPr>
              <w:spacing w:line="480" w:lineRule="auto"/>
              <w:jc w:val="center"/>
              <w:rPr>
                <w:rFonts w:ascii="Times New Roman" w:hAnsi="Times New Roman" w:cs="Times New Roman"/>
                <w:sz w:val="24"/>
                <w:szCs w:val="24"/>
                <w:lang w:val="en-GB"/>
              </w:rPr>
            </w:pPr>
            <w:r w:rsidRPr="000A6CBE">
              <w:rPr>
                <w:rFonts w:ascii="Times New Roman" w:hAnsi="Times New Roman" w:cs="Times New Roman"/>
                <w:sz w:val="24"/>
                <w:szCs w:val="24"/>
                <w:lang w:val="en-GB"/>
              </w:rPr>
              <w:t>0.003</w:t>
            </w:r>
          </w:p>
        </w:tc>
        <w:tc>
          <w:tcPr>
            <w:tcW w:w="2338" w:type="dxa"/>
            <w:tcBorders>
              <w:right w:val="nil"/>
            </w:tcBorders>
          </w:tcPr>
          <w:p w14:paraId="1364D1FC" w14:textId="77777777" w:rsidR="00A8610A" w:rsidRPr="000A6CBE" w:rsidRDefault="00A8610A" w:rsidP="005706DB">
            <w:pPr>
              <w:spacing w:line="480" w:lineRule="auto"/>
              <w:jc w:val="center"/>
              <w:rPr>
                <w:rFonts w:ascii="Times New Roman" w:hAnsi="Times New Roman" w:cs="Times New Roman"/>
                <w:sz w:val="24"/>
                <w:szCs w:val="24"/>
                <w:lang w:val="en-GB"/>
              </w:rPr>
            </w:pPr>
            <w:r w:rsidRPr="000A6CBE">
              <w:rPr>
                <w:rFonts w:ascii="Times New Roman" w:hAnsi="Times New Roman" w:cs="Times New Roman"/>
                <w:sz w:val="24"/>
                <w:szCs w:val="24"/>
                <w:lang w:val="en-GB"/>
              </w:rPr>
              <w:t>0.005</w:t>
            </w:r>
          </w:p>
        </w:tc>
      </w:tr>
      <w:tr w:rsidR="00A8610A" w:rsidRPr="00484856" w14:paraId="55DC6833" w14:textId="77777777" w:rsidTr="005706DB">
        <w:tc>
          <w:tcPr>
            <w:tcW w:w="2337" w:type="dxa"/>
            <w:tcBorders>
              <w:left w:val="nil"/>
            </w:tcBorders>
            <w:vAlign w:val="center"/>
          </w:tcPr>
          <w:p w14:paraId="10B5F509" w14:textId="77777777" w:rsidR="00A8610A" w:rsidRPr="000A6CBE" w:rsidRDefault="00A8610A" w:rsidP="005706DB">
            <w:pPr>
              <w:spacing w:line="480" w:lineRule="auto"/>
              <w:rPr>
                <w:rFonts w:ascii="Times New Roman" w:hAnsi="Times New Roman" w:cs="Times New Roman"/>
                <w:b/>
                <w:bCs/>
                <w:sz w:val="24"/>
                <w:szCs w:val="24"/>
                <w:lang w:val="en-GB"/>
              </w:rPr>
            </w:pPr>
            <w:r w:rsidRPr="000A6CBE">
              <w:rPr>
                <w:rFonts w:ascii="Times New Roman" w:hAnsi="Times New Roman" w:cs="Times New Roman"/>
                <w:b/>
                <w:bCs/>
                <w:sz w:val="24"/>
                <w:szCs w:val="24"/>
                <w:lang w:val="en-GB"/>
              </w:rPr>
              <w:t>Bleeding</w:t>
            </w:r>
          </w:p>
        </w:tc>
        <w:tc>
          <w:tcPr>
            <w:tcW w:w="2337" w:type="dxa"/>
          </w:tcPr>
          <w:p w14:paraId="2F862559" w14:textId="77777777" w:rsidR="00A8610A" w:rsidRPr="000A6CBE" w:rsidRDefault="00A8610A" w:rsidP="005706DB">
            <w:pPr>
              <w:spacing w:line="480" w:lineRule="auto"/>
              <w:jc w:val="center"/>
              <w:rPr>
                <w:rFonts w:ascii="Times New Roman" w:hAnsi="Times New Roman" w:cs="Times New Roman"/>
                <w:sz w:val="24"/>
                <w:szCs w:val="24"/>
                <w:lang w:val="en-GB"/>
              </w:rPr>
            </w:pPr>
          </w:p>
        </w:tc>
        <w:tc>
          <w:tcPr>
            <w:tcW w:w="2338" w:type="dxa"/>
          </w:tcPr>
          <w:p w14:paraId="4853A152" w14:textId="77777777" w:rsidR="00A8610A" w:rsidRPr="000A6CBE" w:rsidRDefault="00A8610A" w:rsidP="005706DB">
            <w:pPr>
              <w:spacing w:line="480" w:lineRule="auto"/>
              <w:jc w:val="center"/>
              <w:rPr>
                <w:rFonts w:ascii="Times New Roman" w:hAnsi="Times New Roman" w:cs="Times New Roman"/>
                <w:sz w:val="24"/>
                <w:szCs w:val="24"/>
                <w:lang w:val="en-GB"/>
              </w:rPr>
            </w:pPr>
          </w:p>
        </w:tc>
        <w:tc>
          <w:tcPr>
            <w:tcW w:w="2338" w:type="dxa"/>
            <w:tcBorders>
              <w:right w:val="nil"/>
            </w:tcBorders>
          </w:tcPr>
          <w:p w14:paraId="4B60A666" w14:textId="77777777" w:rsidR="00A8610A" w:rsidRPr="000A6CBE" w:rsidRDefault="00A8610A" w:rsidP="005706DB">
            <w:pPr>
              <w:spacing w:line="480" w:lineRule="auto"/>
              <w:jc w:val="center"/>
              <w:rPr>
                <w:rFonts w:ascii="Times New Roman" w:hAnsi="Times New Roman" w:cs="Times New Roman"/>
                <w:sz w:val="24"/>
                <w:szCs w:val="24"/>
                <w:lang w:val="en-GB"/>
              </w:rPr>
            </w:pPr>
          </w:p>
        </w:tc>
      </w:tr>
      <w:tr w:rsidR="00A8610A" w:rsidRPr="00484856" w14:paraId="4FA853DC" w14:textId="77777777" w:rsidTr="005706DB">
        <w:tc>
          <w:tcPr>
            <w:tcW w:w="2337" w:type="dxa"/>
            <w:tcBorders>
              <w:left w:val="nil"/>
              <w:bottom w:val="single" w:sz="8" w:space="0" w:color="auto"/>
            </w:tcBorders>
            <w:vAlign w:val="center"/>
          </w:tcPr>
          <w:p w14:paraId="039661DE" w14:textId="77777777" w:rsidR="00A8610A" w:rsidRPr="000A6CBE" w:rsidRDefault="00A8610A" w:rsidP="005706DB">
            <w:pPr>
              <w:spacing w:line="480" w:lineRule="auto"/>
              <w:rPr>
                <w:rFonts w:ascii="Times New Roman" w:hAnsi="Times New Roman" w:cs="Times New Roman"/>
                <w:b/>
                <w:bCs/>
                <w:sz w:val="24"/>
                <w:szCs w:val="24"/>
                <w:lang w:val="en-GB"/>
              </w:rPr>
            </w:pPr>
            <w:r w:rsidRPr="000A6CBE">
              <w:rPr>
                <w:rFonts w:ascii="Times New Roman" w:hAnsi="Times New Roman" w:cs="Times New Roman"/>
                <w:b/>
                <w:bCs/>
                <w:sz w:val="24"/>
                <w:szCs w:val="24"/>
                <w:lang w:val="en-GB"/>
              </w:rPr>
              <w:t>Red eye</w:t>
            </w:r>
          </w:p>
        </w:tc>
        <w:tc>
          <w:tcPr>
            <w:tcW w:w="2337" w:type="dxa"/>
            <w:tcBorders>
              <w:bottom w:val="single" w:sz="8" w:space="0" w:color="auto"/>
            </w:tcBorders>
          </w:tcPr>
          <w:p w14:paraId="3B35465C" w14:textId="77777777" w:rsidR="00A8610A" w:rsidRPr="000A6CBE" w:rsidRDefault="00A8610A" w:rsidP="005706DB">
            <w:pPr>
              <w:spacing w:line="480" w:lineRule="auto"/>
              <w:jc w:val="center"/>
              <w:rPr>
                <w:rFonts w:ascii="Times New Roman" w:hAnsi="Times New Roman" w:cs="Times New Roman"/>
                <w:sz w:val="24"/>
                <w:szCs w:val="24"/>
                <w:lang w:val="en-GB"/>
              </w:rPr>
            </w:pPr>
          </w:p>
        </w:tc>
        <w:tc>
          <w:tcPr>
            <w:tcW w:w="2338" w:type="dxa"/>
            <w:tcBorders>
              <w:bottom w:val="single" w:sz="8" w:space="0" w:color="auto"/>
            </w:tcBorders>
          </w:tcPr>
          <w:p w14:paraId="05D9008E" w14:textId="77777777" w:rsidR="00A8610A" w:rsidRPr="000A6CBE" w:rsidRDefault="00A8610A" w:rsidP="005706DB">
            <w:pPr>
              <w:spacing w:line="480" w:lineRule="auto"/>
              <w:jc w:val="center"/>
              <w:rPr>
                <w:rFonts w:ascii="Times New Roman" w:hAnsi="Times New Roman" w:cs="Times New Roman"/>
                <w:sz w:val="24"/>
                <w:szCs w:val="24"/>
                <w:lang w:val="en-GB"/>
              </w:rPr>
            </w:pPr>
            <w:r w:rsidRPr="000A6CBE">
              <w:rPr>
                <w:rFonts w:ascii="Times New Roman" w:hAnsi="Times New Roman" w:cs="Times New Roman"/>
                <w:sz w:val="24"/>
                <w:szCs w:val="24"/>
                <w:lang w:val="en-GB"/>
              </w:rPr>
              <w:t>&lt; 0.000</w:t>
            </w:r>
          </w:p>
        </w:tc>
        <w:tc>
          <w:tcPr>
            <w:tcW w:w="2338" w:type="dxa"/>
            <w:tcBorders>
              <w:bottom w:val="single" w:sz="8" w:space="0" w:color="auto"/>
              <w:right w:val="nil"/>
            </w:tcBorders>
          </w:tcPr>
          <w:p w14:paraId="70F705D9" w14:textId="77777777" w:rsidR="00A8610A" w:rsidRPr="000A6CBE" w:rsidRDefault="00A8610A" w:rsidP="005706DB">
            <w:pPr>
              <w:spacing w:line="480" w:lineRule="auto"/>
              <w:jc w:val="center"/>
              <w:rPr>
                <w:rFonts w:ascii="Times New Roman" w:hAnsi="Times New Roman" w:cs="Times New Roman"/>
                <w:sz w:val="24"/>
                <w:szCs w:val="24"/>
                <w:lang w:val="en-GB"/>
              </w:rPr>
            </w:pPr>
            <w:r w:rsidRPr="000A6CBE">
              <w:rPr>
                <w:rFonts w:ascii="Times New Roman" w:hAnsi="Times New Roman" w:cs="Times New Roman"/>
                <w:sz w:val="24"/>
                <w:szCs w:val="24"/>
                <w:lang w:val="en-GB"/>
              </w:rPr>
              <w:t>&lt; 0.000</w:t>
            </w:r>
          </w:p>
        </w:tc>
      </w:tr>
      <w:tr w:rsidR="00A8610A" w:rsidRPr="00484856" w14:paraId="08477FDB" w14:textId="77777777" w:rsidTr="005706DB">
        <w:trPr>
          <w:trHeight w:val="54"/>
        </w:trPr>
        <w:tc>
          <w:tcPr>
            <w:tcW w:w="9350" w:type="dxa"/>
            <w:gridSpan w:val="4"/>
            <w:tcBorders>
              <w:top w:val="single" w:sz="4" w:space="0" w:color="auto"/>
              <w:left w:val="nil"/>
              <w:bottom w:val="nil"/>
              <w:right w:val="nil"/>
            </w:tcBorders>
          </w:tcPr>
          <w:p w14:paraId="07A60CD8" w14:textId="77777777" w:rsidR="00A8610A" w:rsidRPr="000A6CBE" w:rsidRDefault="00A8610A" w:rsidP="005706DB">
            <w:pPr>
              <w:spacing w:line="480" w:lineRule="auto"/>
              <w:rPr>
                <w:rFonts w:ascii="Times New Roman" w:hAnsi="Times New Roman" w:cs="Times New Roman"/>
                <w:bCs/>
                <w:sz w:val="16"/>
                <w:szCs w:val="16"/>
                <w:lang w:val="en-GB"/>
              </w:rPr>
            </w:pPr>
            <w:r w:rsidRPr="000A6CBE">
              <w:rPr>
                <w:rFonts w:ascii="Times New Roman" w:hAnsi="Times New Roman" w:cs="Times New Roman"/>
                <w:bCs/>
                <w:sz w:val="16"/>
                <w:szCs w:val="16"/>
                <w:lang w:val="en-GB"/>
              </w:rPr>
              <w:t>DENV: Dengue virus; CHIKV: Chikungunya virus; ZIKAV: Zika virus</w:t>
            </w:r>
          </w:p>
        </w:tc>
      </w:tr>
    </w:tbl>
    <w:p w14:paraId="3A00AFAD" w14:textId="77777777" w:rsidR="00A8610A" w:rsidRPr="000A6CBE" w:rsidRDefault="00A8610A" w:rsidP="00A8610A">
      <w:pPr>
        <w:spacing w:after="0" w:line="480" w:lineRule="auto"/>
        <w:rPr>
          <w:rFonts w:ascii="Times New Roman" w:hAnsi="Times New Roman" w:cs="Times New Roman"/>
          <w:b/>
          <w:sz w:val="24"/>
          <w:szCs w:val="24"/>
          <w:lang w:val="en-GB"/>
        </w:rPr>
      </w:pPr>
    </w:p>
    <w:p w14:paraId="476065C0" w14:textId="77777777" w:rsidR="00A8610A" w:rsidRDefault="00A8610A" w:rsidP="00A8610A">
      <w:pPr>
        <w:spacing w:after="0" w:line="480" w:lineRule="auto"/>
        <w:rPr>
          <w:rFonts w:ascii="Times New Roman" w:hAnsi="Times New Roman" w:cs="Times New Roman"/>
          <w:b/>
          <w:sz w:val="24"/>
          <w:szCs w:val="24"/>
          <w:lang w:val="en-GB"/>
        </w:rPr>
      </w:pPr>
    </w:p>
    <w:p w14:paraId="582C51C9" w14:textId="77777777" w:rsidR="00A8610A" w:rsidRDefault="00A8610A" w:rsidP="00A8610A">
      <w:pPr>
        <w:spacing w:after="0" w:line="480" w:lineRule="auto"/>
        <w:rPr>
          <w:rFonts w:ascii="Times New Roman" w:hAnsi="Times New Roman" w:cs="Times New Roman"/>
          <w:b/>
          <w:sz w:val="24"/>
          <w:szCs w:val="24"/>
          <w:lang w:val="en-GB"/>
        </w:rPr>
      </w:pPr>
    </w:p>
    <w:p w14:paraId="374A8075" w14:textId="77777777" w:rsidR="00A8610A" w:rsidRDefault="00A8610A" w:rsidP="00A8610A">
      <w:pPr>
        <w:spacing w:after="0" w:line="480" w:lineRule="auto"/>
        <w:rPr>
          <w:rFonts w:ascii="Times New Roman" w:hAnsi="Times New Roman" w:cs="Times New Roman"/>
          <w:b/>
          <w:sz w:val="24"/>
          <w:szCs w:val="24"/>
          <w:lang w:val="en-GB"/>
        </w:rPr>
      </w:pPr>
    </w:p>
    <w:p w14:paraId="402EECAF" w14:textId="77777777" w:rsidR="00A8610A" w:rsidRDefault="00A8610A" w:rsidP="00A8610A">
      <w:pPr>
        <w:spacing w:after="0" w:line="480" w:lineRule="auto"/>
        <w:rPr>
          <w:rFonts w:ascii="Times New Roman" w:hAnsi="Times New Roman" w:cs="Times New Roman"/>
          <w:b/>
          <w:sz w:val="24"/>
          <w:szCs w:val="24"/>
          <w:lang w:val="en-GB"/>
        </w:rPr>
      </w:pPr>
    </w:p>
    <w:p w14:paraId="633AC9CB" w14:textId="77777777" w:rsidR="00A8610A" w:rsidRDefault="00A8610A" w:rsidP="00A8610A">
      <w:pPr>
        <w:spacing w:after="0" w:line="480" w:lineRule="auto"/>
        <w:rPr>
          <w:rFonts w:ascii="Times New Roman" w:hAnsi="Times New Roman" w:cs="Times New Roman"/>
          <w:b/>
          <w:sz w:val="24"/>
          <w:szCs w:val="24"/>
          <w:lang w:val="en-GB"/>
        </w:rPr>
      </w:pPr>
    </w:p>
    <w:p w14:paraId="615C50E1" w14:textId="77777777" w:rsidR="00A8610A" w:rsidRDefault="00A8610A" w:rsidP="00A8610A">
      <w:pPr>
        <w:spacing w:after="0" w:line="480" w:lineRule="auto"/>
        <w:rPr>
          <w:rFonts w:ascii="Times New Roman" w:hAnsi="Times New Roman" w:cs="Times New Roman"/>
          <w:b/>
          <w:sz w:val="24"/>
          <w:szCs w:val="24"/>
          <w:lang w:val="en-GB"/>
        </w:rPr>
      </w:pPr>
    </w:p>
    <w:p w14:paraId="2D97A34D" w14:textId="77777777" w:rsidR="00A8610A" w:rsidRDefault="00A8610A" w:rsidP="00A8610A">
      <w:pPr>
        <w:spacing w:after="0" w:line="480" w:lineRule="auto"/>
        <w:rPr>
          <w:rFonts w:ascii="Times New Roman" w:hAnsi="Times New Roman" w:cs="Times New Roman"/>
          <w:b/>
          <w:sz w:val="24"/>
          <w:szCs w:val="24"/>
          <w:lang w:val="en-GB"/>
        </w:rPr>
      </w:pPr>
    </w:p>
    <w:p w14:paraId="2D609977" w14:textId="77777777" w:rsidR="00A8610A" w:rsidRDefault="00A8610A" w:rsidP="00A8610A">
      <w:pPr>
        <w:spacing w:after="0" w:line="480" w:lineRule="auto"/>
        <w:rPr>
          <w:rFonts w:ascii="Times New Roman" w:hAnsi="Times New Roman" w:cs="Times New Roman"/>
          <w:b/>
          <w:sz w:val="24"/>
          <w:szCs w:val="24"/>
          <w:lang w:val="en-GB"/>
        </w:rPr>
      </w:pPr>
    </w:p>
    <w:p w14:paraId="6DEC318F" w14:textId="77777777" w:rsidR="00A8610A" w:rsidRPr="000A6CBE" w:rsidRDefault="00A8610A" w:rsidP="00A8610A">
      <w:pPr>
        <w:spacing w:after="0" w:line="480" w:lineRule="auto"/>
        <w:rPr>
          <w:rFonts w:ascii="Times New Roman" w:hAnsi="Times New Roman" w:cs="Times New Roman"/>
          <w:b/>
          <w:sz w:val="24"/>
          <w:szCs w:val="24"/>
          <w:lang w:val="en-GB"/>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552"/>
        <w:gridCol w:w="6798"/>
      </w:tblGrid>
      <w:tr w:rsidR="00A8610A" w:rsidRPr="00484856" w14:paraId="50151E16" w14:textId="77777777" w:rsidTr="005706DB">
        <w:tc>
          <w:tcPr>
            <w:tcW w:w="9350" w:type="dxa"/>
            <w:gridSpan w:val="2"/>
            <w:tcBorders>
              <w:top w:val="nil"/>
              <w:left w:val="nil"/>
              <w:bottom w:val="single" w:sz="4" w:space="0" w:color="auto"/>
              <w:right w:val="nil"/>
            </w:tcBorders>
            <w:hideMark/>
          </w:tcPr>
          <w:p w14:paraId="19363828" w14:textId="77777777" w:rsidR="00A8610A" w:rsidRPr="000A6CBE" w:rsidRDefault="00A8610A" w:rsidP="005706DB">
            <w:pPr>
              <w:spacing w:line="480" w:lineRule="auto"/>
              <w:rPr>
                <w:rFonts w:ascii="Times New Roman" w:hAnsi="Times New Roman" w:cs="Times New Roman"/>
                <w:bCs/>
                <w:sz w:val="24"/>
                <w:szCs w:val="24"/>
                <w:lang w:val="en-GB"/>
              </w:rPr>
            </w:pPr>
            <w:r w:rsidRPr="000A6CBE">
              <w:rPr>
                <w:rFonts w:ascii="Times New Roman" w:hAnsi="Times New Roman" w:cs="Times New Roman"/>
                <w:b/>
                <w:sz w:val="24"/>
                <w:szCs w:val="24"/>
                <w:lang w:val="en-GB"/>
              </w:rPr>
              <w:lastRenderedPageBreak/>
              <w:t xml:space="preserve">Supplementary Table 3. </w:t>
            </w:r>
            <w:r w:rsidRPr="000A6CBE">
              <w:rPr>
                <w:rFonts w:ascii="Times New Roman" w:hAnsi="Times New Roman" w:cs="Times New Roman"/>
                <w:bCs/>
                <w:sz w:val="24"/>
                <w:szCs w:val="24"/>
                <w:lang w:val="en-GB"/>
              </w:rPr>
              <w:t>Definitions of diagnostic criteria and screening tools</w:t>
            </w:r>
          </w:p>
        </w:tc>
      </w:tr>
      <w:tr w:rsidR="00A8610A" w:rsidRPr="00484856" w14:paraId="21F1F3FC" w14:textId="77777777" w:rsidTr="005706DB">
        <w:tc>
          <w:tcPr>
            <w:tcW w:w="2552" w:type="dxa"/>
            <w:tcBorders>
              <w:top w:val="single" w:sz="8" w:space="0" w:color="000000"/>
              <w:left w:val="nil"/>
              <w:bottom w:val="single" w:sz="4" w:space="0" w:color="000000"/>
              <w:right w:val="nil"/>
            </w:tcBorders>
          </w:tcPr>
          <w:p w14:paraId="55301DBD" w14:textId="77777777" w:rsidR="00A8610A" w:rsidRPr="000A6CBE" w:rsidRDefault="00A8610A" w:rsidP="005706DB">
            <w:pPr>
              <w:spacing w:line="480" w:lineRule="auto"/>
              <w:rPr>
                <w:rFonts w:ascii="Times New Roman" w:hAnsi="Times New Roman" w:cs="Times New Roman"/>
                <w:szCs w:val="20"/>
                <w:lang w:val="en-GB"/>
              </w:rPr>
            </w:pPr>
          </w:p>
        </w:tc>
        <w:tc>
          <w:tcPr>
            <w:tcW w:w="6798" w:type="dxa"/>
            <w:tcBorders>
              <w:top w:val="single" w:sz="8" w:space="0" w:color="000000"/>
              <w:left w:val="nil"/>
              <w:bottom w:val="single" w:sz="4" w:space="0" w:color="000000"/>
              <w:right w:val="nil"/>
            </w:tcBorders>
            <w:hideMark/>
          </w:tcPr>
          <w:p w14:paraId="31F1BD25" w14:textId="77777777" w:rsidR="00A8610A" w:rsidRPr="000A6CBE" w:rsidRDefault="00A8610A" w:rsidP="005706DB">
            <w:pPr>
              <w:spacing w:line="480" w:lineRule="auto"/>
              <w:jc w:val="center"/>
              <w:rPr>
                <w:rFonts w:ascii="Times New Roman" w:hAnsi="Times New Roman" w:cs="Times New Roman"/>
                <w:b/>
                <w:bCs/>
                <w:i/>
                <w:szCs w:val="20"/>
                <w:lang w:val="en-GB"/>
              </w:rPr>
            </w:pPr>
            <w:r w:rsidRPr="000A6CBE">
              <w:rPr>
                <w:rFonts w:ascii="Times New Roman" w:hAnsi="Times New Roman" w:cs="Times New Roman"/>
                <w:b/>
                <w:bCs/>
                <w:i/>
                <w:szCs w:val="20"/>
                <w:lang w:val="en-GB"/>
              </w:rPr>
              <w:t>Definition</w:t>
            </w:r>
          </w:p>
        </w:tc>
      </w:tr>
      <w:tr w:rsidR="00A8610A" w:rsidRPr="00484856" w14:paraId="3AC5CBD6" w14:textId="77777777" w:rsidTr="005706DB">
        <w:tc>
          <w:tcPr>
            <w:tcW w:w="2552" w:type="dxa"/>
            <w:tcBorders>
              <w:top w:val="single" w:sz="4" w:space="0" w:color="000000"/>
              <w:left w:val="nil"/>
              <w:bottom w:val="single" w:sz="2" w:space="0" w:color="000000"/>
              <w:right w:val="nil"/>
            </w:tcBorders>
            <w:hideMark/>
          </w:tcPr>
          <w:p w14:paraId="5A29BF38" w14:textId="066238E0" w:rsidR="00A8610A" w:rsidRPr="000A6CBE" w:rsidRDefault="00A8610A" w:rsidP="005706DB">
            <w:pPr>
              <w:spacing w:line="480" w:lineRule="auto"/>
              <w:rPr>
                <w:rFonts w:ascii="Times New Roman" w:hAnsi="Times New Roman" w:cs="Times New Roman"/>
                <w:b/>
                <w:bCs/>
                <w:szCs w:val="20"/>
                <w:lang w:val="en-GB"/>
              </w:rPr>
            </w:pPr>
            <w:r w:rsidRPr="000A6CBE">
              <w:rPr>
                <w:rFonts w:ascii="Times New Roman" w:hAnsi="Times New Roman" w:cs="Times New Roman"/>
                <w:b/>
                <w:bCs/>
                <w:szCs w:val="20"/>
                <w:lang w:val="en-GB"/>
              </w:rPr>
              <w:t>CHIKV WHO case definition (2015)</w:t>
            </w:r>
            <w:r w:rsidRPr="000A6CBE">
              <w:rPr>
                <w:rFonts w:ascii="Times New Roman" w:hAnsi="Times New Roman" w:cs="Times New Roman"/>
                <w:b/>
                <w:bCs/>
                <w:sz w:val="16"/>
                <w:szCs w:val="14"/>
                <w:lang w:val="en-GB"/>
              </w:rPr>
              <w:fldChar w:fldCharType="begin" w:fldLock="1"/>
            </w:r>
            <w:r w:rsidR="00B77BE7">
              <w:rPr>
                <w:rFonts w:ascii="Times New Roman" w:hAnsi="Times New Roman" w:cs="Times New Roman"/>
                <w:b/>
                <w:bCs/>
                <w:sz w:val="16"/>
                <w:szCs w:val="14"/>
                <w:lang w:val="en-GB"/>
              </w:rPr>
              <w:instrText>ADDIN CSL_CITATION {"citationItems":[{"id":"ITEM-1","itemData":{"DOI":"10.1186/1750-9378-2-15.Voir","ISBN":"9789241509145","ISSN":"0049-8114","PMID":"26281046","abstract":"Datos epidemia. Tips sobre la vacuna de la influenza para evitar complicaciones.","author":[{"dropping-particle":"","family":"World Health Organization (WHO)","given":"","non-dropping-particle":"","parse-names":false,"suffix":""}],"container-title":"Releve epidemiologique hebdomadaire","id":"ITEM-1","issue":"33","issued":{"date-parts":[["2015","8","14"]]},"note":"-An expert consultation on chikungunya atypical and chronic cases was held on 20–21 May 2015 in Managua, Nicaragua\n-This report summarizes the discussions, conclusions and recommendations of the meeting, focus- ing on the case definitions of atypical and chronic cases\n-In December 2013, the Pan American Health Organiza- tion (PAHO), Regional Office of WHO, issued a regional alert concerning autochthonous chikungunya virus transmission in the Region of the Americas following the confirmation of two locally transmitted cases on the island of Saint-Martin.1\n-island of Saint-Martin.1\nLocal transmission was subsequently documented in 44 countries and territories of the Americas.2\n-Transmission started in countries3\nand territories of the Caribbean, progressively spreading to South and Central America, the USA (Florida), and in late 2014, to Mexico, Brazil, and the Andean countries.3\n-In early 2015, chikungunya was detected in Paraguay and eastern Bolivia.\n-Since its introduction through March 2015, &amp;gt;1.3 million suspected or confirmed cases of chikun- gunya were recorded with an average cumulative inci- dence of 182 cases/100 000 population (range: 0.4–20 809) in countries with indigenous circulation, and 184 chikungunya-related deaths were reported in the Americas (as of end of May 2015).2\n-Virus transmission may increase exponentially in a very short time (3–6 months), as observed in the Dominican Republic4, 5\nand elsewhere.6\n-Chikungunya virus spread quickly throughout the Region whose entire population was susceptible. \n-The greater adaptability of the virus to the mosquito vector, the elevated and prolonged viral load which increases the probability of transmission, and environmental and social determinants such as high temperatures, humi- dity, vegetation, rain, and population density also acceler- ated this expansion.7\n-Despite a low identified case-fatality rate, chikungunya outbreaks have a significant impact with high reproduc- tive rates (&amp;gt;60% in the Dominican Republic5), complicated by vertical transmission from mother to newborn, transmission through body fluids (blood transfusion, graft) and the existence of severe and atypical cases and of debilitating, long-lasting sequelae, predominantly rheumatologic, associated with substantial costs.8, 9, 10, 11\n-Although there is a case defini- tion of acute chikungunya for surveillance purposes,12 countries have tended to adapt their notification and information systems to monitor Chikungunya, and surveillance strategies have been tailored to local, exist- ing surveillance principles and capacities, with discrep- ancies across the Region (e.g. some countries report only confirmed cases, while others notify suspected cases).2\n-In Nicaragua, national and international experts from the US CDC, Tropical Medical Corps of the Army of France, infectious disease specialists from Colombia and Venezuela; and participants from the Ministries of Health of Colombia, Dominican Republic, Ecuador, El Salvador, Honduras, Mexico, Nicaragua, Paraguay, and Peru met to strengthen the understanding of the clini- cal forms of chikungunya – particularly the distinct atypical, severe and chronic forms13, 14, 15– in order to refine their characterization and identification in the Americas.\n-Towards this objective several topics were discussed: current knowledge, recent studies in the Americas, a model protocol to characterize atypical and/or severe acute cases and associated risk factors, description and follow-up of chronic cases, and opportunities for collab- oration among countries.\n-The updated, comprehensive chikungunya case defini- tion proposed at the meeting distinguishes 4 case cate- gories: (i) acute clinical (either suspect or confirmed, for epidemiological surveillance purposes), (ii) atypical, (iii) severe acute, (iv) suspect chronic and confirmed chronic (Table 1)\n-(i) Acute clinical case: 1) Clinical criterion: Fever &amp;gt;38.5 ºC (101.3 ºF) and joint pain (usually incapacitating ) with acute onset – AND 2) Epidemiological criterion: resident or visitor in areas with local transmission of Chikungunya on the last 15 days. (suspect case for epidemiological surveillance) – OR 3) Laboratory criterion: confirmation by laboratory: PCR, serology, or viral culture (confirmed case for epidemiological surveillance) –\n-(ii) Atypical case: Clinical case of laboratory-confirmed chikungunya accompanied by other manifestations: neurological, cardiovascular, dermatological, ophthalmological, hepatic, renal, respiratory, or hematological, among others. –\n-(iii) Severe acute case: Clinical case of laboratory-confirmed chikungunya presenting dysfunction of at least one organ or system that threatens life and requires hospitalization.\n-(iv) Suspect and confirmed chronic cases:\nSuspect chronic case: Person with previous clinical diagnosis of chikungunya after 12 weeks of the onset of the symptoms presenting with at least one of the following articular manifestations: pain, rigidity, or edema, continuously or recurrently. \nConfirmed chronic case: Every chronic case with a positive chikungunya laboratory test\n-The recent expansion of chikungunya in the Americas is of concern for several reasons. \n-It spreads rapidly, affects populated areas with no prior immunity against chikungunya, in areas where frequent travel and trade can aggravate the spread of the disease.\n-","page":"410-4","title":"Chikungunya: case definitions for acute, atypical and chronic cases. Conclusions of an expert consultation, Managua, Nicaragua, 20-21 May 2015.","type":"article-journal","volume":"90"},"uris":["http://www.mendeley.com/documents/?uuid=0984dc37-534b-4967-9a21-87b3264c9fbd"]}],"mendeley":{"formattedCitation":"&lt;sup&gt;22&lt;/sup&gt;","plainTextFormattedCitation":"22","previouslyFormattedCitation":"[31]"},"properties":{"noteIndex":0},"schema":"https://github.com/citation-style-language/schema/raw/master/csl-citation.json"}</w:instrText>
            </w:r>
            <w:r w:rsidRPr="000A6CBE">
              <w:rPr>
                <w:rFonts w:ascii="Times New Roman" w:hAnsi="Times New Roman" w:cs="Times New Roman"/>
                <w:b/>
                <w:bCs/>
                <w:sz w:val="16"/>
                <w:szCs w:val="14"/>
                <w:lang w:val="en-GB"/>
              </w:rPr>
              <w:fldChar w:fldCharType="separate"/>
            </w:r>
            <w:r w:rsidR="00B77BE7" w:rsidRPr="00B77BE7">
              <w:rPr>
                <w:rFonts w:ascii="Times New Roman" w:hAnsi="Times New Roman" w:cs="Times New Roman"/>
                <w:bCs/>
                <w:noProof/>
                <w:sz w:val="16"/>
                <w:szCs w:val="14"/>
                <w:vertAlign w:val="superscript"/>
                <w:lang w:val="en-GB"/>
              </w:rPr>
              <w:t>22</w:t>
            </w:r>
            <w:r w:rsidRPr="000A6CBE">
              <w:rPr>
                <w:rFonts w:ascii="Times New Roman" w:hAnsi="Times New Roman" w:cs="Times New Roman"/>
                <w:b/>
                <w:bCs/>
                <w:sz w:val="16"/>
                <w:szCs w:val="14"/>
                <w:lang w:val="en-GB"/>
              </w:rPr>
              <w:fldChar w:fldCharType="end"/>
            </w:r>
          </w:p>
        </w:tc>
        <w:tc>
          <w:tcPr>
            <w:tcW w:w="6798" w:type="dxa"/>
            <w:tcBorders>
              <w:top w:val="single" w:sz="4" w:space="0" w:color="000000"/>
              <w:left w:val="nil"/>
              <w:bottom w:val="single" w:sz="2" w:space="0" w:color="000000"/>
              <w:right w:val="nil"/>
            </w:tcBorders>
            <w:hideMark/>
          </w:tcPr>
          <w:p w14:paraId="0E99BBC9" w14:textId="77777777" w:rsidR="00A8610A" w:rsidRPr="000A6CBE" w:rsidRDefault="00A8610A" w:rsidP="005706DB">
            <w:pPr>
              <w:spacing w:line="480" w:lineRule="auto"/>
              <w:rPr>
                <w:rFonts w:ascii="Times New Roman" w:hAnsi="Times New Roman" w:cs="Times New Roman"/>
                <w:sz w:val="20"/>
                <w:szCs w:val="16"/>
                <w:lang w:val="en-GB"/>
              </w:rPr>
            </w:pPr>
            <w:r w:rsidRPr="000A6CBE">
              <w:rPr>
                <w:rFonts w:ascii="Times New Roman" w:hAnsi="Times New Roman" w:cs="Times New Roman"/>
                <w:sz w:val="20"/>
                <w:szCs w:val="16"/>
                <w:lang w:val="en-GB"/>
              </w:rPr>
              <w:t>Acute clinical case: clinical criterion (fever ≥ 38.5ºC and joint pain usually incapacitating usually accompanied by exanthema, myalgia, back pain, and headache) and epidemiological criterion: resident or visitor in areas with local transmission of CHIKV on the last 15 days</w:t>
            </w:r>
          </w:p>
        </w:tc>
      </w:tr>
      <w:tr w:rsidR="00A8610A" w:rsidRPr="00484856" w14:paraId="32057710" w14:textId="77777777" w:rsidTr="005706DB">
        <w:tc>
          <w:tcPr>
            <w:tcW w:w="2552" w:type="dxa"/>
            <w:tcBorders>
              <w:top w:val="single" w:sz="2" w:space="0" w:color="000000"/>
              <w:left w:val="nil"/>
              <w:bottom w:val="single" w:sz="2" w:space="0" w:color="000000"/>
              <w:right w:val="nil"/>
            </w:tcBorders>
            <w:hideMark/>
          </w:tcPr>
          <w:p w14:paraId="5129A4F6" w14:textId="01F306B0" w:rsidR="00A8610A" w:rsidRPr="000A6CBE" w:rsidRDefault="00A8610A" w:rsidP="005706DB">
            <w:pPr>
              <w:spacing w:line="480" w:lineRule="auto"/>
              <w:rPr>
                <w:rFonts w:ascii="Times New Roman" w:hAnsi="Times New Roman" w:cs="Times New Roman"/>
                <w:b/>
                <w:bCs/>
                <w:sz w:val="24"/>
                <w:szCs w:val="20"/>
                <w:lang w:val="en-GB"/>
              </w:rPr>
            </w:pPr>
            <w:r w:rsidRPr="000A6CBE">
              <w:rPr>
                <w:rFonts w:ascii="Times New Roman" w:hAnsi="Times New Roman" w:cs="Times New Roman"/>
                <w:b/>
                <w:bCs/>
                <w:szCs w:val="20"/>
                <w:lang w:val="en-GB"/>
              </w:rPr>
              <w:t>Sissoko CHIKV screening tool (2010)</w:t>
            </w:r>
            <w:r w:rsidRPr="000A6CBE">
              <w:rPr>
                <w:rFonts w:ascii="Times New Roman" w:hAnsi="Times New Roman" w:cs="Times New Roman"/>
                <w:b/>
                <w:bCs/>
                <w:sz w:val="16"/>
                <w:szCs w:val="14"/>
                <w:lang w:val="en-GB"/>
              </w:rPr>
              <w:fldChar w:fldCharType="begin" w:fldLock="1"/>
            </w:r>
            <w:r w:rsidR="00B77BE7">
              <w:rPr>
                <w:rFonts w:ascii="Times New Roman" w:hAnsi="Times New Roman" w:cs="Times New Roman"/>
                <w:b/>
                <w:bCs/>
                <w:sz w:val="16"/>
                <w:szCs w:val="14"/>
                <w:lang w:val="en-GB"/>
              </w:rPr>
              <w:instrText>ADDIN CSL_CITATION {"citationItems":[{"id":"ITEM-1","itemData":{"DOI":"10.1111/j.1365-3156.2010.02485.x","ISBN":"1365-3156 (Electronic)\\r1360-2276 (Linking)","ISSN":"13602276","PMID":"20214759","abstract":"BACKGROUND: To record and assess the clinical features of chikungunya fever (CHIKF), with a view to enable diagnosis based on clinical criteria rather than costly laboratory procedures in field conditions.\\n\\nMETHODS: As part of a cross-sectional serologic survey conducted in Mayotte after a massive chikungunya outbreak in 2006, we collected data on clinical features of chikungunya infection and assessed the performance and accuracy of clinical case definition criteria combining different symptoms.\\n\\nRESULTS: Of 1154 participants included, 440 (38.1%) had chikungunya-specific IgM or IgG antibodies by enzyme-linked immunosorbent assay (ELISA). Of symptomatic participants, 318 (72.3%) had confirmed chikungunya, the dominant symptoms reported were incapacitating polyarthralgia (98.7%), myalgia (93.1%), backache (86%), fever of abrupt onset (85%) and headache (81.4%). There was a strong linear association between symptomatic infection and age (chi(2) for trend = 9.85, P &lt; 0.001). Only 52% of persons with presumptive chikungunya sought medical advice, principally at public primary health care facilities. The association of fever and polyarthralgia had a sensitivity of 84% (95% CI: 79-87) and a specificity of 89% (95% CI: 86-91). This association allowed to classify correctly 87% (95% CI: 85-89) of individuals with serologically confirmed chikungunya.\\n\\nCONCLUSIONS: Our results suggest that the pair fever and incapacitating polyarthralgia is an accurate and reliable tool for identifying presumptive CHIKF cases in the field. These criteria provide a useful evidence base to support operational syndromic surveillance in laboratory-confirmed chikungunya epidemic settings.","author":[{"dropping-particle":"","family":"Sissoko","given":"Daouda","non-dropping-particle":"","parse-names":false,"suffix":""},{"dropping-particle":"","family":"Ezzedine","given":"Khaled","non-dropping-particle":"","parse-names":false,"suffix":""},{"dropping-particle":"","family":"Moendandzé","given":"Amrat","non-dropping-particle":"","parse-names":false,"suffix":""},{"dropping-particle":"","family":"Giry","given":"Claude","non-dropping-particle":"","parse-names":false,"suffix":""},{"dropping-particle":"","family":"Renault","given":"Philippe","non-dropping-particle":"","parse-names":false,"suffix":""},{"dropping-particle":"","family":"Malvy","given":"Denis","non-dropping-particle":"","parse-names":false,"suffix":""}],"container-title":"Tropical Medicine and International Health","id":"ITEM-1","issue":"5","issued":{"date-parts":[["2010"]]},"note":"-Prompt identification of outbreaks and immediate implementation of appropriate interventions are thus essential for effective control.\n-To this end, the identification of valid case definitions for surveillance systems that will identify accurately the majority of individuals with CHIKF is essential\n-In routine practice in countries with adequate resources, a laboratory diagnosis would be required to assign a confirmed diagnosis of infection in patients with suspected CHIKF. \n-However, in numerous tropical or subtropical countries with middle or low income, CHIKF diagnosis is more challenging (Petti et al. 2006). \n-First, access to laboratory testing is extremely restricted, particularly at the periphery of the health care system. \n-Secondly, in the context of an outbreak, sufficient time or resources for compulsory laboratory confirmation would not be avail- able. \n-Thus validated, simple and practical diagnostic alternatives are needed; in particular, an accurate clinical case definition that may contribute to the successful surveillance during a CHIKF outbreak. \n-To address this issue, we examined the spectrum of clinical features of CHIKF and assessed the performance indicators and accuracy of different criteria for operational case definition in the setting of a community household serologic survey performed after an outbreak of CHIKF in Mayotte\n-Mayotte is a French-administrated territory located in the Comoros archipelago\n-Chikungunya virus (CHIKV) was detected in Mayotte for the first time in April 2005 and a massive outbreak developed in 2006 (Sissoko et al. 2008a)\n-To evaluate the seroprevalence of CHIKV exposure after the epidemic, a household-based cross-sectional serologic survey was performed within 9 months of the peak of the epidemic between November and December 2006\n-A target sample size of at least 850 individuals was determined, assuming a prevalence rate of 25%, a type I error of 0.05, a precision of 5% and a design effect of 3.0, to take into account the cluster sampling design.\n-In a first step, 40 of the 400 clusters provided by the 2002 census blocks were randomly sampled proportionally to popula- tion size. \n-In a second step, 7–12 households (defined as a group of individuals sleeping or eating together) were selected within each cluster using a stereotyped walk from a randomly selected start point.\n-Finally, in each selected household, all adults (aged 15 years and older) and one individual aged &amp;lt;15 years were invited to participate in the survey.\n-All participants completed a face-to-face interview\n-A structured, pre-coded and pre-tested questionnaire was administered by trained interviewers to collect demo- graphic (age, gender) and clinical features of any acute febrile illness consistent with presumptive CHIKF during the epidemic period\n-If a participant with a such clinical features presumptive of CHIKF responded ‘No’or‘I don’t know’ to the question ‘Have you ever had an acute febrile illness between February 1, 2005 and the date of interview?’ were considered as having no episode of acute febrile illness\n-All patients reporting an acute algo-eruptive episode were considered as symptomatic (presumptive diagnosis of CHIKF) and those who did not were considered asymptomatic.\n-Laboratory testing for CHIKV-Antibodies (Ab) was per- formed\n-All serum samples were tested for specific anti-CHIKV immuno- globulin M (IgM) antibodies by IgM-capture enzyme- linked immunosorbent assay (MAC-ELISA) and IgG antibodies by ELISA\n-The IgM and IgG ELISA assays used presented a sensitivity of 96.9% and 95.4% and a specificity of 98.3% and 100%, respectively (Litzba et al. 2008).\n-Each participant was classified as symptomatic or asymp- tomatic and as seropositive or seronegative on the basis of the criteria described previously\n-A symptomatic CHIK patient was an individual with a positive CHIKV-Ab status and with presumptive CHIKF fever considered as true positive (TP). \n-A symptomatic non-CHIK patient was an individual with a negative CHIKV-Ab status with a presumptive CHIKF fever considered as false positive (FP). \n-An asymp- tomatic CHIK was an individual with a positive CHIKV- Ab status without presumptive CHIKF considered as false negative (FN)\n-An asymptomatic non-CHIK patient was an individual with negative CHIKV-Ab status without presumptive CHIKF considered as true negative (TN).\n-Demographic characteristics and clinical features were compared between individuals with Lab-CHIKV-Ab-posi- tive result and negative result\n-Univariate comparison was performed for continuous variables using the unpaired Student’s t-test and for categorical data using the v2 or Fisher exact test\n-All reported signs or symptoms are presented descrip-tively. \n-The most frequently reported symptoms were paired to evaluate the most pertinent combinations of symptoms for diagnosis. \n-The performance of each different clinical case definition (pairs of symptoms) was compared in regard to Lab-CHIKV-Ab seropositivity status. \n-Performance indicators were estimated taking into account TP, TN, FP, FN results. \n-Sensitivity was calculated as TP⁄ (TP + FN), specificity as TN⁄(TN + FP), positive predictive value as TP⁄ (TP + FP) and negative predictive value as TN⁄(FN + TN) (Jaeschke et al. 1994; Greenhalgh 1997)\n-Concurrently, likelihood ratio (LR) and accuracy were computed for each case definition. Positive LR (PLR) for presence of a case definition pattern was computed as [(Sensitivity) ⁄ (1 ) Specificity)]; negative LR (NLR) for the absence of a case definition pattern was calculated as [(1 ) Sensitivity) ⁄ (Specificity)]\n-Accuracy was defined as the proportion of all combinations that were consistent with a correct result according to CHIKV serological status.\n-This latter indicator was calculated as the ratio of (TP + TN) with respect to the number of serological tests performed. \n-All estimates are presented with their 95% confidence intervals (CI).\n-A total of 418 households were surveyed, including 1952 eligible individuals\n-Of these, 1154 participants were recruited after three household visits and consented to be interviewed and to provide a serum sample\n-Of these, 499 (43.2%) were men and 655 were women (56.8%). \n-The mean and median ages were 27.2 and 24.0 years, respec- tively.\n-Participants with lab- confirmed and lab-unconfirmed CHIKV-Ab did not differ significantly with respect to age.\n-A group of 425 individuals (36.8%) reported having an acute febrile illness during the epidemic period compatible with a presumptive diagnosis of CHIKV (symptomatic group); 440 (38.1%) were seropositive for CHIKV-Ab.\n-Of the 440 individuals who were seropositive, 318 (72.3%) were symptomatic compared to 107 of the 714 (15%) seronegative participants (P &amp;lt;0Æ0001).\n-In contrast, 122 of 440 (27.7%) CHIKV-Ab-positive participants were asymptomatic (Table 1).\n-The mean declared duration of initial joint pain was 1.8 weeks (median: 1; range: 1–24 weeks). \n-A complete recovery was reported by 260 (82%) members of this group, whereas 58 (18%) reported either relapse or persistence of polyarthralgia.\n-The clinical symptoms most frequently recalled were incapacitating polyarthralgia (98.7%), myalgia (93.1%), backache (86%), fever of abrupt onset (85%) and headache (81.4%) (Table 2). \n-Other declared manifesta- tions were retro-orbital pain (47.2%), rash (29.9%) and vomiting (25.1%).\n-Among the 107 individuals who declared symptoms compatible with presumptive CHIKF diagnosis and without confirmed infection, incapacitating polyarthralgia (96.3%), myalgia (92.5%) and fever (90.7%) were also the most frequently reported symptoms\n-However, symptoms were generally more frequently reported in positive Lab-CHIKV-Ab subjects than in negative Lab-CHIKV-Ab subjects.\n-Among infected individuals, there was a strong positive association between reporting of symptoms and with age (v2 for trend = 9.85, P &amp;lt;0Æ001) (Figure 1).\n-Being aged 25 years or older was a significant predictor of symptom- atic infection [crude odds ratio, 2Æ14 (95% CI: 1Æ39–3Æ29)].\n-Different pairs of declared clinical symptoms were chosen in function of report frequency. \n-Fever was considered as an invariant sign and paired with one of the four other most frequent partner symptoms. \n-Four clinical patterns were thus retained, namely fever associated with either poly- arthralgia, lombalgia, myalgia or headache.\n-These pairs were tested for association with CHIKV seropositivity\n-Performance indicators for the different pairs of clinical symptoms are presented in Table 4\n-The pair ‘fever and polyarthralgia’ provided the stron-gest diagnostic accuracy, with the highest sensitivity (84%; 95% CI: 79%–87%) and comparable specificity (89%; 95% CI: 86%–91%) to the other combinations, except for the combination of fever with backache, which was more specific (91%; 95% CI: 89%–93%)\n-Adding another symptom to this pair decreased diagnostic accuracy.\n-The greatest diag- nostic accuracy (high PLR and low NLR) was obtained for the pair fever and polyarthralgia (PLR = 7.5, 95% CI: 9.2– 9.2; NLR = 0.18, 95% CI: 0.14–0.24). \n-This symptom combination classified 87% (95% CI: 85%–89%) of subjects accurately with respect to serology. \n-Performance indicators were comparable between children &amp;lt;15 years and adults (data not shown)\n-In this large and well-defined community-based serological survey, we found that the most commonly declared symptoms in individuals seropositive for CHIKV-Ab dur- ing the 2005–2006-outbreak in Mayotte were fever of abrupt onset, headache, incapacitating polyarthralgia, myalgia and lombalgia\n-This study also highlights the proportion of asymp-tomatic serologically confirmed CHIKV infection, which was estimated approximately at 28% and may be as high as 37% in children (&amp;lt;15 years of age) and 33% in young adults (&amp;lt;25 years).\n-This proportion of asymptomatic infection of around one quarter is consistent with that reported previously in the Philippines (Retuya et al. 1998).\n-However, it differs from the reported rates of asymptomatic infections reported in Reunion Island, which were 16.7% in the general population and only 3.2% in French Caucasian policemen (Gerardin et al. 2008; Queyriaux et al. 2008). \n-These discrepancies may be in part related to the fact that the survey in French Caucasian policemen included much older individuals than in our population (median age 40 years vs. 24 years)\n-A linear relationship between age at the time of CHIKV infection and the probability of having symptomatic-disease was observed, and this is the first such report of an association between symptomatic expression of CHIK and age.\n-The seroprevalence of CHIKV was quite similar between young adults (&amp;lt;25 years old) and other age groups, but symptomatic expression of infection was significantly lower in the younger age group\n-Importantly, only a minority of these infections were notified to public health authorities, consistent with previous observations (Sissoko et al. 2008a)\n-These find- ings illustrate the limits of monitoring uniquely such major arboviral outbreaks by laboratory and practice-based surveillance systems (Sanders et al. 1998).\n-Our results support that the pair incapacitating polyarthralgia and fever of abrupt onset is an accurate and reliable tool for the diagnosis of CHIKF in the field\n-Nevertheless, when interpreting these findings, it remains important to keep in mind that other infections may give similar clinical signs and thus, respond to the definition of presumptive CHIKF\n-This study presents certain limitations. First, interviews were conducted several months after the outbreak and recall bias could have influenced self-reported clinical information.\n-Secondly, the presence of anti-CHIKV IgG antibodies could be linked to previous exposure. \n-However, to the best of our knowledge, CHIKV infection was never identified in Mayotte before 2005. \n-Moreover, no other Semliki Forest antigenic serocomplex alphavirus has been identified in Mayotte, ruling out cross-reactivity of serological testing\n-In the context of massive CHIKF outbreaks, the majority of presumptive patients may be identified accurately by standardised clinical criteria. \n-These provide a useful evidence base to support the development and the imple- mentation of syndromic surveillance in the community and the evaluation of patients consulting in a range of health care settings where diagnostic facilities may be limited","page":"600-607","title":"Field evaluation of clinical features during chikungunya outbreak in Mayotte, 2005-2006","type":"article-journal","volume":"15"},"uris":["http://www.mendeley.com/documents/?uuid=a586ef23-4386-4361-be64-b2fda55c0ff9"]}],"mendeley":{"formattedCitation":"&lt;sup&gt;2&lt;/sup&gt;","plainTextFormattedCitation":"2","previouslyFormattedCitation":"[11]"},"properties":{"noteIndex":0},"schema":"https://github.com/citation-style-language/schema/raw/master/csl-citation.json"}</w:instrText>
            </w:r>
            <w:r w:rsidRPr="000A6CBE">
              <w:rPr>
                <w:rFonts w:ascii="Times New Roman" w:hAnsi="Times New Roman" w:cs="Times New Roman"/>
                <w:b/>
                <w:bCs/>
                <w:sz w:val="16"/>
                <w:szCs w:val="14"/>
                <w:lang w:val="en-GB"/>
              </w:rPr>
              <w:fldChar w:fldCharType="separate"/>
            </w:r>
            <w:r w:rsidR="00B77BE7" w:rsidRPr="00B77BE7">
              <w:rPr>
                <w:rFonts w:ascii="Times New Roman" w:hAnsi="Times New Roman" w:cs="Times New Roman"/>
                <w:bCs/>
                <w:noProof/>
                <w:sz w:val="16"/>
                <w:szCs w:val="14"/>
                <w:vertAlign w:val="superscript"/>
                <w:lang w:val="en-GB"/>
              </w:rPr>
              <w:t>2</w:t>
            </w:r>
            <w:r w:rsidRPr="000A6CBE">
              <w:rPr>
                <w:rFonts w:ascii="Times New Roman" w:hAnsi="Times New Roman" w:cs="Times New Roman"/>
                <w:b/>
                <w:bCs/>
                <w:sz w:val="16"/>
                <w:szCs w:val="14"/>
                <w:lang w:val="en-GB"/>
              </w:rPr>
              <w:fldChar w:fldCharType="end"/>
            </w:r>
          </w:p>
        </w:tc>
        <w:tc>
          <w:tcPr>
            <w:tcW w:w="6798" w:type="dxa"/>
            <w:tcBorders>
              <w:top w:val="single" w:sz="2" w:space="0" w:color="000000"/>
              <w:left w:val="nil"/>
              <w:bottom w:val="single" w:sz="2" w:space="0" w:color="000000"/>
              <w:right w:val="nil"/>
            </w:tcBorders>
            <w:hideMark/>
          </w:tcPr>
          <w:p w14:paraId="45AA5180" w14:textId="77777777" w:rsidR="00A8610A" w:rsidRPr="000A6CBE" w:rsidRDefault="00A8610A" w:rsidP="005706DB">
            <w:pPr>
              <w:spacing w:line="480" w:lineRule="auto"/>
              <w:rPr>
                <w:rFonts w:ascii="Times New Roman" w:hAnsi="Times New Roman" w:cs="Times New Roman"/>
                <w:sz w:val="20"/>
                <w:szCs w:val="16"/>
                <w:lang w:val="en-GB"/>
              </w:rPr>
            </w:pPr>
            <w:r w:rsidRPr="000A6CBE">
              <w:rPr>
                <w:rFonts w:ascii="Times New Roman" w:hAnsi="Times New Roman" w:cs="Times New Roman"/>
                <w:sz w:val="20"/>
                <w:szCs w:val="16"/>
                <w:lang w:val="en-GB"/>
              </w:rPr>
              <w:t>Incapacitating polyarthralgia and fever of abrupt onset</w:t>
            </w:r>
          </w:p>
        </w:tc>
      </w:tr>
      <w:tr w:rsidR="00A8610A" w:rsidRPr="00484856" w14:paraId="2A84B2F7" w14:textId="77777777" w:rsidTr="005706DB">
        <w:tc>
          <w:tcPr>
            <w:tcW w:w="2552" w:type="dxa"/>
            <w:tcBorders>
              <w:top w:val="single" w:sz="2" w:space="0" w:color="000000"/>
              <w:left w:val="nil"/>
              <w:bottom w:val="single" w:sz="2" w:space="0" w:color="000000"/>
              <w:right w:val="nil"/>
            </w:tcBorders>
            <w:hideMark/>
          </w:tcPr>
          <w:p w14:paraId="16B5794E" w14:textId="1D18D7C6" w:rsidR="00A8610A" w:rsidRPr="000A6CBE" w:rsidRDefault="00A8610A" w:rsidP="005706DB">
            <w:pPr>
              <w:spacing w:line="480" w:lineRule="auto"/>
              <w:rPr>
                <w:rFonts w:ascii="Times New Roman" w:hAnsi="Times New Roman" w:cs="Times New Roman"/>
                <w:b/>
                <w:bCs/>
                <w:sz w:val="24"/>
                <w:szCs w:val="20"/>
                <w:lang w:val="en-GB"/>
              </w:rPr>
            </w:pPr>
            <w:r w:rsidRPr="000A6CBE">
              <w:rPr>
                <w:rFonts w:ascii="Times New Roman" w:hAnsi="Times New Roman" w:cs="Times New Roman"/>
                <w:b/>
                <w:bCs/>
                <w:szCs w:val="24"/>
                <w:lang w:val="en-GB"/>
              </w:rPr>
              <w:t>Thiberville CHIKV screening tool (2013)</w:t>
            </w:r>
            <w:r w:rsidRPr="000A6CBE">
              <w:rPr>
                <w:rFonts w:ascii="Times New Roman" w:hAnsi="Times New Roman" w:cs="Times New Roman"/>
                <w:b/>
                <w:bCs/>
                <w:sz w:val="16"/>
                <w:szCs w:val="18"/>
                <w:lang w:val="en-GB"/>
              </w:rPr>
              <w:fldChar w:fldCharType="begin" w:fldLock="1"/>
            </w:r>
            <w:r w:rsidR="00B77BE7">
              <w:rPr>
                <w:rFonts w:ascii="Times New Roman" w:hAnsi="Times New Roman" w:cs="Times New Roman"/>
                <w:b/>
                <w:bCs/>
                <w:sz w:val="16"/>
                <w:szCs w:val="18"/>
                <w:lang w:val="en-GB"/>
              </w:rPr>
              <w:instrText>ADDIN CSL_CITATION {"citationItems":[{"id":"ITEM-1","itemData":{"DOI":"10.1371/journal.pntd.0002004","ISBN":"1935-2735 (Electronic)\\r1935-2727 (Linking)","ISSN":"19352735","PMID":"23350006","abstract":"BACKGROUND: Chikungunya virus (CHIKV) is responsible for acute febrile polyarthralgia and, in a proportion of cases, severe complications including chronic arthritis. CHIKV has spread recently in East Africa, South-West Indian Ocean, South-Asia and autochthonous cases have been reported in Europe. Although almost all patients are outpatients, medical investigations mainly focused on hospitalised patients.\\n\\nMETHODOLOGY/PRINCIPAL FINDINGS: Here, we detail clinico-biological characteristics of Chikungunya (CHIK) outpatients in Reunion Island (2006). 76 outpatients with febrile arthralgia diagnosed within less than 48 hours were included by general practitioners during the CuraChik clinical trial. CHIK was confirmed in 54 patients and excluded in 22. A detailed clinical and biological follow-up was organised, that included analysis of viral intrahost diversity and telephone survey until day 300. The evolution of acute CHIK included 2 stages: the 'viral stage' (day 1-day 4) was associated with rapid decrease of viraemia and improvement of clinical presentation; the 'convalescent stage' (day 5-day 14) was associated with no detectable viraemia but a slower clinical improvement. Women and elderly had a significantly higher number of arthralgia at inclusion and at day 300. Based on the study clinico-biological dataset, scores for CHIK diagnosis in patients with recent febrile acute polyarthralgia were elaborated using arthralgia on hands and wrists, a minor or absent myalgia and the presence of lymphopenia (&lt;1G/L) as major orientation criteria. Finally, we observed that CHIKV intra-host genetic diversity increased over time and that a higher viral amino-acid complexity at the acute stage was associated with increased number of arthralgia and intensity of sequelae at day 300.\\n\\nCONCLUSIONS/SIGNIFICANCE: This study provided a detailed picture of clinico-biological CHIK evolution at the acute phase of the disease, allowed the elaboration of scores to assist CHIK diagnosis and investigated for the first time the impact of viral intra-host genetic diversity on the disease course.","author":[{"dropping-particle":"","family":"Thiberville","given":"Simon Djamel","non-dropping-particle":"","parse-names":false,"suffix":""},{"dropping-particle":"","family":"Boisson","given":"Veronique","non-dropping-particle":"","parse-names":false,"suffix":""},{"dropping-particle":"","family":"Gaudart","given":"Jean","non-dropping-particle":"","parse-names":false,"suffix":""},{"dropping-particle":"","family":"Simon","given":"Fabrice","non-dropping-particle":"","parse-names":false,"suffix":""},{"dropping-particle":"","family":"Flahault","given":"Antoine","non-dropping-particle":"","parse-names":false,"suffix":""},{"dropping-particle":"","family":"Lamballerie","given":"Xavier","non-dropping-particle":"de","parse-names":false,"suffix":""}],"container-title":"PLoS Neglected Tropical Diseases","id":"ITEM-1","issue":"1","issued":{"date-parts":[["2013"]]},"note":"-Although almost all CHIK patients are outpatients, most clinical and laboratory investigations of CHIK focused on hospitalised patients (i.e. mostly with severe presentations that represented a very small proportion of total infections) [9,10,11,12]\n-Our attempts to describe the clinical and biological features of chikungunya acute disease took advantage of data collected during the CuraChik clinical trial, performed on Reunion Island during the 2006 Indian Ocean outbreak [13]. \n-CuraChik provided a unique opportunity to collect detailed clinical and biological information from CHIKV infected patients with the most common forms of clinical presentation, recruited by general practitioners.\n-Objectives: \n-(i) We aimed to provide a precise clinical and biological description of acute laboratory-confirmed CHIKV infection in outpatients and some information regarding follow-up until day 300.\n-(ii) We also compared CHIKV positive and negative patients recruited on the basis of clinical presentation with acute febrile arthralgia during an epidemic period.\n-(iii) We finally performed a comprehensive comparative analysis of intra-host viral genetic diversity\n-Curachik (http:// clinicaltrials.gov/ct2/show/NCT00391313) was a randomised double blind, placebo-controlled, prospective trial aiming at evaluating the efficacy and safety of chloroquine as therapeutic treatment of CHIK\n-This trial included adult patients (18–65 years old, men and women), who volunteered to take part in the study, residing in Reunion Island, having a typical presentation of acute CHIK (defined by acute febrile arthralgia) diagnosed within less than 48 hours\n-Clinical data were collected from three sources: -(i) a daily auto- questionnaire from day 1 (D1) to day 14 (D14); \n-(ii) three consultations with a GP on D1, day 7 (D7) (mean 6.4, SD=1.4) and day 25 (D25) (mean 26.5, SD=9.8); \n-(iii) a telephone questionnaire on day 100 (D100) (mean 130.5, SD=28.1) and day 300 (D300) (mean 300.7, SD=13.8).\n-Biological data were collected from the analysis of blood samples on D1, D3, D6 and D16\n-The extraction of nucleic acids and CHIKV specific RT-PCR [15] were carried out from all samples (D1, D3, D6 and D16)\n-Tests for the presence of CHIKV- specific immunoglobulin G (IgG) and IgM were performed at D1, D6 and D16 by an indirect immunofluorescence assay\n-The case definition of CHIKV positive patients relied on the association of a CHIKV specific positive RT-PCR on D1 and seroconversion on D16. \n-CHIK negative patients tested negative for CHIKV genome on D1 and showed no evidence of seroconversion on D16\n-Ten patients with a variety of clinical and biological presentations and a positive CHIKV RT-PCR diagnostic test were selected within the placebo subgroup\n-The extraction of nucleic acids was performed from D1 and D3 sera\n-For all patients (n=10), a 692-nucleotide fragment within the E1 gene (positions 10138–10829) was amplified using the high fidelity Eppendorf One-Step RT-PCR kit and primers CV1F (59-CTATCGCTTGATTACATCACG-39) and CV1R (59-CGCTTCCGGTATGTCGATG-39). \n-This fragment includes amino acidsspanning position E1/226.\n-Analysis was also performed for samples collected at D3 for 2 patients still viraemic at this time\n-An average of 45 clones per serum sample was sequenced directly from the plasmid using the T7 promoter primer (5'-CCCTATAGTGAGTCGTATTA-3')\n-Differences in nucleotide and protein sequences were analysed according to different clinical, biological or demographic parameters.\n-For the analysis of intra-host genetic diversity, the sequence of each clone was compared to all other clones for each human serum. \n-The percentage of variable nucleotide sites (number of variable nt sites/ number of nt sites), of nucleotide mutations (number of nt mutation/number of nt sequenced), and of mutant clones (number of clones with mutation/total number of clones) was calculated, as well as the p nt, p aa, dN, dS and dN/dS parameters\n-To assess factors\nrelating to clinical presentation and laboratory abnormality during CHIK on D1 and D300, we performed univariate analysis, for qualitative factors with Fisher’s exact test and for continuous factors using the Mann Whitney nonparametric test\n-Correlations were assessed using the Spearman nonparametric test\n-Following the Mickey and Greenland approach [22], variables with P-values ,0,2 were retained and entered into backwards stepwise multivariate linear regression models (logistic, Gaussian or Poisson regression depending on the dependent variable, respective percentage, continuous or count variable), following the Mickey and Greenland approach [22].\n-The standard deviation (SD) and 95% confidence interval (CI) of the odds ratio (OR) (logistic regression), the linear regression coefficient (b) (Gaussian regres- sion) and the Standardized Incidence Ratio (SIR, Poisson regression) were estimated\n-To compare the intra-host diversity and the available clinical and laboratory data, we performed correlation analyses using the Spearman nonparametric test\n-Finally, we evaluated the possibility of generating a diagnostic score of CHIK on the first day of monitoring, by comparing the clinical and biological features of CHIKV positive and negative samples. \n-Any factor for which a Pearson’s chi2 or Fisher test was ,0.2, was included in multivariate analysis (hierarchical log-linear model) to study the adjusted relationship between different variables and their interactions. \n-Sensitivities (Se), specificities (Sp), predictive values - positive (PPV) and negative (NPV) - were estimated and yielded a Receiver Operating Characteristic (ROC) curve and the area under the curve (AUC)\n-Amongst 76 patients included at D1, the diagnosis of CHIKV was confirmed in 54 patients (CHIKV+ve patients) and excluded in 22 patients (CHIKV2ve patients).\n-By contrast, only the patients who received the placebo (27 CHIKV+ve and 13 patients CHIKV2ve, placebo group) were used to describe the evolution of the disease.\n-Amongst CHIKV+ve patients (54 patients), the mean age was 40 years old, the sex ratio (m/f) was 1.7\n-The average time between symptom onset and inclusion was 1.2 days (ranging between 0–2, SD=0.595)\n-The most common presenting clinical symptom was a febrile poly-arthralgia (16 joints on average, out of 34 on the proposed diagram, SD=10, median=17) with an intensity assessed as important (among 4 categories: absent, minimal, moderate, important) in 46.3%\n-Arthralgia was symmetrical (i.e., bilateral) in 53.7% of cases and small joints were more frequently affected (hands 79.6%, wrist 72.2%, ankles 68.5%, knees 61.1%, lumbar 46.3%, shoulders 48.1%, feet 42.6%, cervix 38.9%, elbows 25.9%)\n-General symptoms were most often recorded as headache (72%), asthenia (76%), myalgia (74%) and chills (83%).\n-Few other signs were noted: dermatological signs (28%), digestive disorders such as nausea/vomiting (44%), diarrhoea (22%) and dysgeusia (13%) (Figure 1).\n-Quality of life (assessed by visual analogical scales (VAS)) was severely impacted with the capacity to perform normal activities, health status and quality of sleep assessed on average at 33/100 (SD=26), 28/100 (SD=25) and 27/100 (SD=13), respectively. \n-More than half of the patients scored ,30/100 in all aspects of quality of life evaluation (Figure 2)\n-Demographic and biological data were compared as functions of clinical presentation at D1 using multivariate analysis. \n-A higher number of arthralgic joints was independently associated with women (p,0.001, SIR=1.361, CI (1.191;1.554)), with an increase of age (p,0.001, SIR=1.017, CI (1.011;1.022)) and a decrease of leukocytosis (p,0.001, SIR=0.881 CI(0.841;0.923)). \n-Patients with important arthralgia were significantly older than others (p,0.05, OR=1.073, CI (1.013;1.136)) and associated with a shorter time between onset of symptom and inclusion (p,0.05, OR=0.288, CI (0.071;0.764))\n-Lymphopenia was frequent at inclusion (94% of cases)\n-Thrombocytopenia was noted in 24% of cases and neutropenia in 33% of cases\n-Abnormal liver function (ALT and AST) was found in 14% and 28% respectively.\n-C Reactive Protein (CRP) was &amp;gt;15 mg/L in 82% of cases, &amp;gt;50 mg/L in 33% and &amp;gt;100 mg/L in 12% (Table 1).\n-The average viral load at D1 was 1.26109 (3.76105–1.461010, SD=2.36109 RNA copies/ml).\n-In multivariate analysis, a lower lymphocytosis was associated with a shorter time between onset of symptoms and inclusion (p=0.053, b=0.249, CI(20.03;0.502)) and a higher viral load (p,0.05, b=20.144, CI(20.284;20.004)). \n-A higher viral load was associated with an increase of age (p,0.05, b=0.024, CI(0.001;0.047)) and a decrease of delay of inclusion (p,0.05, b=20.608, CI(21.093;20.124)).\n-There was no hospitalisation during the 14-day follow-up and two clinical stages of evolution were observed (Figures 2 and 3):\n-From D1 to D4, a rapid improvement was observed (the percentage of patients with arthralgia decreased from 98% to 68%, the average number of arthralgic joints decreased from 16 to 9 (SD=8,7), VAS quality of life scores increased more than twice and the percentage of VAS ,50/100 decreased from 83% to 19%).\n-From D5 until D14, the evolution was slower (68% of patient still suffered from arthralgia on D14 with an average number of 6 painful joints per person (SD=7,2), VAS quality of life was assessed at 82/100 on average, with less than 5% of VAS ,50).\n-At the last medical visit (D25), 36% of patients reported residual asthenia; 65% reported arthralgia (corresponding to 71% with sporadic and 57% with permanent arthralgia respectively) while 44% and 32% of patients were assessed by GPs as recovered or improved in condition respectively\n-The number of patients with positive viraemia decreased from 54 (100%) on D1 to 21 (39.6%) on D3 and the average viral load was 6.42 (4.43 to 9, SD=1.19, log10 copies/ml).\n-At D6, all viral loads were negative\n-At D16, there was neither lymphopenia nor thrombocytopenia, while neutropenia and abnormal liver function persisted in 12% and 7% of patients respectively. \n-CRP was &amp;gt;5 mg/L in 12% of cases\n-During the D300 telephone interview, 5 out of 26 patients who could be contacted (19.2%) considered that they had not completely recovered; 6/26 (23%) declared residual arthralgia (7 joints on average, SD=5.3); morning stiffness was assessed in 4/6 (66.7%) cases but arthralgia was always related to joint activity\n-In univariate analysis, patients who did not report recovery at D300 were older (p,0.05, 52.80612.61 vs 35.62610.56) and more frequently women (p,0.05, women 60.0% (3/5); men 9.5% (2/21))\n-Patients who reported persistent arthralgia at D300 were older (p,0.01, 51.33611.84 vs 35.20610.65) and had a higher number of arthralgic joints at D1 (p,0.05, 23.5066.75 vs 12.2569.86)\n-In multivariate analysis, the number of painful joints at D300 was higher for women (p=0.065, SIR=1.841, CI (0.963;3.520)) and increased with age (p,0.001, SIR=1.142, CI (1.103;1.183)).\n-In univariate analysis, CHIKV+ve patients had:\n-(i) more frequent pain in small upper joints (wrists, W) (p,0.01, OR=4.55, CI(1.59;13.04)), metacarpophalangeal (MCP) (p,0.01, OR=4.13, CI(1.45;11.74), proximal interphalangeal (PIP) (p,0.05, OR=3.14 CI(1.13;8.77)),\n-(ii) more frequently minor or absent myalgia (MYOPAIN) (p,0.01, OR=5.22, CI(1.56;17.48))\n-(iii) more frequently lymphopenia (,1G/L)(p,0.0001, OR=15.64, CI(4.35;56.25)).\n-CHIKV+ve and CHIKV2ve patients were not statistically different for the impact on quality of life at the acute stage.\n-Finally, the probability (p) of having been infected by CHIKV has been estimated, using logistic regression, as follows: p=1/(1+exp(4.139)6exp(23.6666lymphopenia)6exp(21.9406MCP+)6exp(22.3416W+)6exp(22.7006MYOPAIN)). \n-Each co- variate was validated if equal to 1, otherwise 0. \n-Tested on our cohort, the ROC curve had an AUC=0.93 (p,0.001), with Se=90%, Sp=85%, PPV=94% and NPV=77% using a 0.579 probability threshold value\n-Similarly, we could calculate a clinical score relying only on clinical symptoms (i.e., excluding lymphopenia) : p=1/(1+exp (1.609)6exp(21.4506MCP+)6exp(21.7326W+)6exp(22.0446 MYOPAIN)). \n-Tested on our cohort, the ROC curve had an AUC=0.81 (p,0.001) and with Se=76%, Sp=73%, PPV=87% and NPV=55% using a 0.717 probability threshold value\n-Noticeably, in both scores, the variable Handpain (pain on MCP and/or PIP) could be used instead of the MCP variable with similar results\n-Finally, these results were used to propose a clinical and clinico- biological score usable in ambulatory practice by GPs (see on Figure 4).\n-To investigate the intra-host genetic diversity of CHIKV we sequenced, on average, 45 clones/serum (41–57) within the E1 gene (Table 2). \n-For the 10 D1 sera, the average proportion of mutant clones observed was 35.6%, the mutations occurred in 10 (1.4%) to 27 (3.9%) sites of the 692 nucleotides sequenced and the average proportion of non- synonymous mutations was 73.2%. \n-Forty-eight (24%) mutations were observed more than once (41 twice, 7 in three clones). \n-The transition/transversion ratio was 5.8 (219:38). \n-The average dN/dS ratio (that illustrates selective pressure [23]), was 1.03 and 0.16 at the intra-host and inter-host level, respectively. \n-Over a total of 519 clones studied, the A226V mutation was found in all but one clone (99.8%)\n-Analysis of CHIKV intra-host genetic diversity was conducted according to demographic, clinical and biological data (Table 2). The major findings were:\n-(i) An increased percentage of mutant clones and average p aa and dN was significantly correlated with an increased delay between onset of disease and inclusion (p=0.045 for % of mutant clones, p,0.001 for p aa and dN).\n-(ii) A high viral load at D1 was significantly correlated with a low intra-host diversity (p,0.01 for % of mutant clones, % of nt mutations, % of variable nt sites and p nt, p,0.05 for dS).\n-(iii) A comparison of intra-host genetic diversity based on sequential serum at D1 and D3 from the same patients (nu 304 and nu4002) revealed an increase of genetic diversity over time (Table 2).\n-(iv) From the D300 telephone interview, intensity of sequelae and an increased number of reported arthralgia were significantly correlated with a higher amino-acid diversity at inclusion (p aa, dN; p,0.05)\n-These outpatients represent ‘standard’, ‘mild’, clinical presentations (the basis for inclusion was a recent presentation associating fever and arthralgia), which did not require hospitalisation or specific treatment for complications\n-Such patients represent the majority of cases: the proportion of hospitalised patients during the CHIKV 2005–2006 outbreak in Reunion Island was estimated to be 0.3% [12] whilst the majority of medical investigations were dedicated to hospitalised patients\n-The unique aspect of the current study relies on the detailed clinical and virological follow-up of such patients. It included laboratory confirmation of CHIKV infection (based on RT-PCR and seroconversion), a clinical follow-up at the acute phase (associating daily auto-questionnaires and medical consultations), and late assessments (by telephone until day 300). \n-The study took place at the end of the outbreak (i.e., the enrolment was performed by practitioners who had previously managed approximately one third of the population infected by the virus), and there is no evidence that another arbovirus (e.g. dengue virus) has been circulating in Reunion Island during this period\n-This study has obvious limitations. Firstly, a low patient count: 54 patients, with a confirmed CHIKV infection, was studied on day 1 (inclusion), but the follow-up was performed for only 27 of these patients\n-The clinical presentation of CHIK at inclusion conformed with the canonical presentation previously reported in Reunion Island and in the recent Indian reports, which included fever and symmetrical poly- arthralgia [9,10,34,35,36,37,38]. \n-However, this simplistic associ- ation (fever+polyarthralgia) seems to perform modestly for the specific diagnosis of CHIK: in a retrospective serologic survey of the CHIK outbreak in Mayotte Island [28], the PPV was as low as 74%. \n-In our study, despite the great recent clinical experience of general practitioners, the PPV was similar (71%). \n-We proposed a very simple and purely clinical score (Figure 4) which reached 87% PPV in our population (i.e., outpatient 18 to 60 years old, examined before the second day of illness). \n-For convenience, results were categorised as ‘probable’, ‘possible’ and ‘not probable’.\n-Viral load at D1 significantly increased with age but no relationship with clinical presentation or co-morbidity could be identified.\n-In contrast with previous studies dedicated to hospitalised patients [9,41], we did not identify a relationship between the level of CRP and transaminases, a reduction of the polymorphonuclear neutrophil level or other biological abnormalities, and the intensity and number of arthralgia or the quality of life at D1\n-Lymphopenia constituted an important clue for the diagnosis of CHIK as illustrated by our clinico-biological score (Figure 4)\n-Data indicated that the acute disease includes 2 distinct stages:\n-(i) the first (D1–D4, ‘viral stage’) was associated with viraemia, i.e., clinical symptoms that reflect the viral ‘burst’ and the initiation of innate immunity, associated with high levels of\npro-inflammatory cytokines [42,43,44] such as interferon-a and IL-6 but also IL-1Ra, IL-12, IL-15, IP-10 and MCP-1\n-(ii) From day 5 to day 14 (‘convalescent stage’), all patients had no detectable viraemia, but improvement was slower, considering both quality of life scores (Figure 2) or rheumatic parameters (Figure 3a, 3b and supporting information figure S1 and movie S1).\n-Previous reports [44] showed that, by day 10, a number of inflammatory mediators (including interferon-a, IL-6, IL-1Ra, IL-12, IL-15, IP-10 and MCP-1) had significantly decreased, at least in patients with initial high viraemia.\n-The final outcome (complete clinical recovery or persistent pain and chronic joint inflammation) appears likely to depend upon a series of genetic, viral and immunologic factors that operate at the acute and convalescent stages.\n-Here, in agreement with the clinical pattern observed on Reunion Island, patients with a high number of arthralgic joints at disease onset reported more frequently persistent arthralgia at D300\n-The early and convalescent immune response may be, in addition to putative yet uncharacterised viral factors, modulated by innate (genetic) and acquired factors.\n-The latter certainly include age, which appears in many studies to be a major determinant of the clinical presentation and outcome\n-Here, we found that an increase of age was an independent risk factor for symptomatic illness at the time of disease onset (number and intensivity of joint pains) and at D300 (number of cases with persistent arthralgia).\n-Genetic factors presumably trigger different immune responses which may account for the inter-individual and inter-ethnic variability of clinical presentation. \n-Amongst them, gender is of specific interest\n-A single report mentioned a higher susceptibility of males, to CHIKV infection [52] but globally, previously published data suggest that symptomatic CHIK is more frequent in women [35,38].\n-The interplay between the immune response and viral evolution most probably constitutes an important issue for disease outcome\n-We observed that CHIKV was represented in serum by a variety of closely related genomes and that genetic diversity increased over time and was correlated with the decrease of viral load.\n-These data are consistent with a mechanism in which acute infection produced an accumulation of mutations over time (resulting in an increased intra-host genetic diversity), associated with a lower number of virions and, possibly, an increased potential for persistence\n-Interestingly, we found that a higher amino-acid complexity at the acute stage was associated with increased reporting of arthralgia and intensity of sequelae at D300. \n-This may indicate that the immunological processes associated with the initial viraemia decline or are partly circumvented, thus enhancing the opportu- nity for onset of virus persistence and long term clinical complications\n-Altogether, these data are consistent with the hypothesis that CHIKV displays increased intra-host diversity which may be associated with prolonged viraemia, higher organ viral load and an increased risk of chronic disease\n-Our results appear more closely related to previous reports on the relationship between intra-host genetic diversity, fitness and virulence in the examples of chronic infections by induced HIV or HCV [56,57].","title":"Chikungunya Fever: A Clinical and Virological Investigation of Outpatients on Reunion Island, South-West Indian Ocean","type":"article-journal","volume":"7"},"uris":["http://www.mendeley.com/documents/?uuid=54e4c36f-928b-4b2e-a321-06f40829b842"]}],"mendeley":{"formattedCitation":"&lt;sup&gt;17&lt;/sup&gt;","plainTextFormattedCitation":"17","previouslyFormattedCitation":"[15]"},"properties":{"noteIndex":0},"schema":"https://github.com/citation-style-language/schema/raw/master/csl-citation.json"}</w:instrText>
            </w:r>
            <w:r w:rsidRPr="000A6CBE">
              <w:rPr>
                <w:rFonts w:ascii="Times New Roman" w:hAnsi="Times New Roman" w:cs="Times New Roman"/>
                <w:b/>
                <w:bCs/>
                <w:sz w:val="16"/>
                <w:szCs w:val="18"/>
                <w:lang w:val="en-GB"/>
              </w:rPr>
              <w:fldChar w:fldCharType="separate"/>
            </w:r>
            <w:r w:rsidR="00B77BE7" w:rsidRPr="00B77BE7">
              <w:rPr>
                <w:rFonts w:ascii="Times New Roman" w:hAnsi="Times New Roman" w:cs="Times New Roman"/>
                <w:bCs/>
                <w:noProof/>
                <w:sz w:val="16"/>
                <w:szCs w:val="18"/>
                <w:vertAlign w:val="superscript"/>
                <w:lang w:val="en-GB"/>
              </w:rPr>
              <w:t>17</w:t>
            </w:r>
            <w:r w:rsidRPr="000A6CBE">
              <w:rPr>
                <w:rFonts w:ascii="Times New Roman" w:hAnsi="Times New Roman" w:cs="Times New Roman"/>
                <w:b/>
                <w:bCs/>
                <w:sz w:val="16"/>
                <w:szCs w:val="18"/>
                <w:lang w:val="en-GB"/>
              </w:rPr>
              <w:fldChar w:fldCharType="end"/>
            </w:r>
          </w:p>
        </w:tc>
        <w:tc>
          <w:tcPr>
            <w:tcW w:w="6798" w:type="dxa"/>
            <w:tcBorders>
              <w:top w:val="single" w:sz="2" w:space="0" w:color="000000"/>
              <w:left w:val="nil"/>
              <w:bottom w:val="single" w:sz="2" w:space="0" w:color="000000"/>
              <w:right w:val="nil"/>
            </w:tcBorders>
            <w:hideMark/>
          </w:tcPr>
          <w:p w14:paraId="4AFB6CAB" w14:textId="77777777" w:rsidR="00A8610A" w:rsidRPr="000A6CBE" w:rsidRDefault="00A8610A" w:rsidP="005706DB">
            <w:pPr>
              <w:spacing w:line="480" w:lineRule="auto"/>
              <w:rPr>
                <w:rFonts w:ascii="Times New Roman" w:hAnsi="Times New Roman" w:cs="Times New Roman"/>
                <w:sz w:val="20"/>
                <w:szCs w:val="16"/>
                <w:lang w:val="en-GB"/>
              </w:rPr>
            </w:pPr>
            <w:r w:rsidRPr="000A6CBE">
              <w:rPr>
                <w:rFonts w:ascii="Times New Roman" w:hAnsi="Times New Roman" w:cs="Times New Roman"/>
                <w:sz w:val="20"/>
                <w:szCs w:val="16"/>
                <w:lang w:val="en-GB"/>
              </w:rPr>
              <w:t xml:space="preserve">Clinical score: fever and arthralgia for less than 48 hours plus: arthralgia of at least 1 MCP, arthralgia of at least 1 wrist and myalgia (probable CHIKV if 3 are present; possible CHIKV if only 2 are present)  </w:t>
            </w:r>
          </w:p>
        </w:tc>
      </w:tr>
      <w:tr w:rsidR="00A8610A" w:rsidRPr="00484856" w14:paraId="56C2714B" w14:textId="77777777" w:rsidTr="005706DB">
        <w:tc>
          <w:tcPr>
            <w:tcW w:w="2552" w:type="dxa"/>
            <w:tcBorders>
              <w:top w:val="single" w:sz="2" w:space="0" w:color="000000"/>
              <w:left w:val="nil"/>
              <w:bottom w:val="single" w:sz="2" w:space="0" w:color="000000"/>
              <w:right w:val="nil"/>
            </w:tcBorders>
            <w:hideMark/>
          </w:tcPr>
          <w:p w14:paraId="3FD27536" w14:textId="73829152" w:rsidR="00A8610A" w:rsidRPr="000A6CBE" w:rsidRDefault="00A8610A" w:rsidP="005706DB">
            <w:pPr>
              <w:spacing w:line="480" w:lineRule="auto"/>
              <w:rPr>
                <w:rFonts w:ascii="Times New Roman" w:hAnsi="Times New Roman" w:cs="Times New Roman"/>
                <w:b/>
                <w:bCs/>
                <w:sz w:val="24"/>
                <w:szCs w:val="20"/>
                <w:lang w:val="en-GB"/>
              </w:rPr>
            </w:pPr>
            <w:r w:rsidRPr="000A6CBE">
              <w:rPr>
                <w:rFonts w:ascii="Times New Roman" w:hAnsi="Times New Roman" w:cs="Times New Roman"/>
                <w:b/>
                <w:bCs/>
                <w:szCs w:val="20"/>
                <w:lang w:val="en-GB"/>
              </w:rPr>
              <w:t>Cleton CHIKV screening tool (2015)</w:t>
            </w:r>
            <w:r w:rsidRPr="000A6CBE">
              <w:rPr>
                <w:rFonts w:ascii="Times New Roman" w:hAnsi="Times New Roman" w:cs="Times New Roman"/>
                <w:b/>
                <w:bCs/>
                <w:sz w:val="16"/>
                <w:szCs w:val="14"/>
                <w:lang w:val="en-GB"/>
              </w:rPr>
              <w:fldChar w:fldCharType="begin" w:fldLock="1"/>
            </w:r>
            <w:r w:rsidR="00B77BE7">
              <w:rPr>
                <w:rFonts w:ascii="Times New Roman" w:hAnsi="Times New Roman" w:cs="Times New Roman"/>
                <w:b/>
                <w:bCs/>
                <w:sz w:val="16"/>
                <w:szCs w:val="14"/>
                <w:lang w:val="en-GB"/>
              </w:rPr>
              <w:instrText>ADDIN CSL_CITATION {"citationItems":[{"id":"ITEM-1","itemData":{"DOI":"10.1371/journal.pntd.0004073","ISSN":"19352735","abstract":"BACKGROUND: Arboviruses have overlapping geographical distributions and can cause symptoms that coincide with more common infections. Therefore, arbovirus infections are often neglected by travel diagnostics. Here, we assessed the potential of syndrome-based approaches for diagnosis and surveillance of neglected arboviral diseases in returning travelers.\\n\\nMETHOD: To map the patients high at risk of missed clinical arboviral infections we compared the quantity of all arboviral diagnostic requests by physicians in the Netherlands, from 2009 through 2013, with a literature-based assessment of the travelers' likely exposure to an arbovirus.\\n\\nRESULTS: 2153 patients, with travel and clinical history were evaluated. The diagnostic assay for dengue virus (DENV) was the most commonly requested (86%). Of travelers returning from Southeast Asia with symptoms compatible with chikungunya virus (CHIKV), only 55% were tested. For travelers in Europe, arbovirus diagnostics were rarely requested. Over all, diagnostics for most arboviruses were requested only on severe clinical presentation.\\n\\nCONCLUSION: Travel destination and syndrome were used inconsistently for triage of diagnostics, likely resulting in vast under-diagnosis of arboviral infections of public health significance. This study shows the need for more awareness among physicians and standardization of syndromic diagnostic algorithms.","author":[{"dropping-particle":"","family":"Cleton","given":"Natalie B.","non-dropping-particle":"","parse-names":false,"suffix":""},{"dropping-particle":"","family":"Reusken","given":"Chantal B.E.M.","non-dropping-particle":"","parse-names":false,"suffix":""},{"dropping-particle":"","family":"Wagenaar","given":"Jiri F.P.","non-dropping-particle":"","parse-names":false,"suffix":""},{"dropping-particle":"","family":"Vaart","given":"Elske E.","non-dropping-particle":"van der","parse-names":false,"suffix":""},{"dropping-particle":"","family":"Reimerink","given":"Johan","non-dropping-particle":"","parse-names":false,"suffix":""},{"dropping-particle":"","family":"Eijk","given":"Annemiek A.","non-dropping-particle":"van der","parse-names":false,"suffix":""},{"dropping-particle":"","family":"Koopmans","given":"Marion P.G.","non-dropping-particle":"","parse-names":false,"suffix":""}],"container-title":"PLoS Neglected Tropical Diseases","id":"ITEM-1","issue":"9","issued":{"date-parts":[["2015"]]},"page":"1-15","title":"Syndromic Approach to Arboviral Diagnostics for Global Travelers as a Basis for Infectious Disease Surveillance","type":"article-journal","volume":"9"},"uris":["http://www.mendeley.com/documents/?uuid=ba8c8dbb-c0b5-41e3-8163-6ae8f1ea8b10"]}],"mendeley":{"formattedCitation":"&lt;sup&gt;23&lt;/sup&gt;","plainTextFormattedCitation":"23","previouslyFormattedCitation":"[44]"},"properties":{"noteIndex":0},"schema":"https://github.com/citation-style-language/schema/raw/master/csl-citation.json"}</w:instrText>
            </w:r>
            <w:r w:rsidRPr="000A6CBE">
              <w:rPr>
                <w:rFonts w:ascii="Times New Roman" w:hAnsi="Times New Roman" w:cs="Times New Roman"/>
                <w:b/>
                <w:bCs/>
                <w:sz w:val="16"/>
                <w:szCs w:val="14"/>
                <w:lang w:val="en-GB"/>
              </w:rPr>
              <w:fldChar w:fldCharType="separate"/>
            </w:r>
            <w:r w:rsidR="00B77BE7" w:rsidRPr="00B77BE7">
              <w:rPr>
                <w:rFonts w:ascii="Times New Roman" w:hAnsi="Times New Roman" w:cs="Times New Roman"/>
                <w:bCs/>
                <w:noProof/>
                <w:sz w:val="16"/>
                <w:szCs w:val="14"/>
                <w:vertAlign w:val="superscript"/>
                <w:lang w:val="en-GB"/>
              </w:rPr>
              <w:t>23</w:t>
            </w:r>
            <w:r w:rsidRPr="000A6CBE">
              <w:rPr>
                <w:rFonts w:ascii="Times New Roman" w:hAnsi="Times New Roman" w:cs="Times New Roman"/>
                <w:b/>
                <w:bCs/>
                <w:sz w:val="16"/>
                <w:szCs w:val="14"/>
                <w:lang w:val="en-GB"/>
              </w:rPr>
              <w:fldChar w:fldCharType="end"/>
            </w:r>
          </w:p>
        </w:tc>
        <w:tc>
          <w:tcPr>
            <w:tcW w:w="6798" w:type="dxa"/>
            <w:tcBorders>
              <w:top w:val="single" w:sz="2" w:space="0" w:color="000000"/>
              <w:left w:val="nil"/>
              <w:bottom w:val="single" w:sz="2" w:space="0" w:color="000000"/>
              <w:right w:val="nil"/>
            </w:tcBorders>
            <w:hideMark/>
          </w:tcPr>
          <w:p w14:paraId="07E77D66" w14:textId="77777777" w:rsidR="00A8610A" w:rsidRPr="000A6CBE" w:rsidRDefault="00A8610A" w:rsidP="005706DB">
            <w:pPr>
              <w:spacing w:line="480" w:lineRule="auto"/>
              <w:rPr>
                <w:rFonts w:ascii="Times New Roman" w:hAnsi="Times New Roman" w:cs="Times New Roman"/>
                <w:sz w:val="20"/>
                <w:szCs w:val="16"/>
                <w:lang w:val="en-GB"/>
              </w:rPr>
            </w:pPr>
            <w:r w:rsidRPr="000A6CBE">
              <w:rPr>
                <w:rFonts w:ascii="Times New Roman" w:hAnsi="Times New Roman" w:cs="Times New Roman"/>
                <w:sz w:val="20"/>
                <w:szCs w:val="16"/>
                <w:lang w:val="en-GB"/>
              </w:rPr>
              <w:t>Arthralgia combined with rash (both symptoms present are associated with positive test outcome for CHIKV)</w:t>
            </w:r>
          </w:p>
        </w:tc>
      </w:tr>
      <w:tr w:rsidR="00A8610A" w:rsidRPr="00484856" w14:paraId="7C30A73D" w14:textId="77777777" w:rsidTr="005706DB">
        <w:tc>
          <w:tcPr>
            <w:tcW w:w="2552" w:type="dxa"/>
            <w:tcBorders>
              <w:top w:val="single" w:sz="2" w:space="0" w:color="000000"/>
              <w:left w:val="nil"/>
              <w:bottom w:val="single" w:sz="2" w:space="0" w:color="000000"/>
              <w:right w:val="nil"/>
            </w:tcBorders>
            <w:hideMark/>
          </w:tcPr>
          <w:p w14:paraId="7C812FC5" w14:textId="5544530A" w:rsidR="00A8610A" w:rsidRPr="000A6CBE" w:rsidRDefault="00A8610A" w:rsidP="005706DB">
            <w:pPr>
              <w:spacing w:line="480" w:lineRule="auto"/>
              <w:rPr>
                <w:rFonts w:ascii="Times New Roman" w:hAnsi="Times New Roman" w:cs="Times New Roman"/>
                <w:b/>
                <w:bCs/>
                <w:sz w:val="16"/>
                <w:szCs w:val="18"/>
                <w:lang w:val="en-GB"/>
              </w:rPr>
            </w:pPr>
            <w:r w:rsidRPr="000A6CBE">
              <w:rPr>
                <w:rFonts w:ascii="Times New Roman" w:hAnsi="Times New Roman" w:cs="Times New Roman"/>
                <w:b/>
                <w:bCs/>
                <w:szCs w:val="24"/>
                <w:lang w:val="en-GB"/>
              </w:rPr>
              <w:t>Macpherson CHIKV screening tool (2016)</w:t>
            </w:r>
            <w:r w:rsidRPr="000A6CBE">
              <w:rPr>
                <w:rFonts w:ascii="Times New Roman" w:hAnsi="Times New Roman" w:cs="Times New Roman"/>
                <w:b/>
                <w:bCs/>
                <w:sz w:val="16"/>
                <w:szCs w:val="18"/>
                <w:lang w:val="en-GB"/>
              </w:rPr>
              <w:fldChar w:fldCharType="begin" w:fldLock="1"/>
            </w:r>
            <w:r w:rsidR="00B77BE7">
              <w:rPr>
                <w:rFonts w:ascii="Times New Roman" w:hAnsi="Times New Roman" w:cs="Times New Roman"/>
                <w:b/>
                <w:bCs/>
                <w:sz w:val="16"/>
                <w:szCs w:val="18"/>
                <w:lang w:val="en-GB"/>
              </w:rPr>
              <w:instrText>ADDIN CSL_CITATION {"citationItems":[{"id":"ITEM-1","itemData":{"DOI":"10.4269/ajtmh.16-0122","ISBN":"1476-1645 (Electronic)\\r0002-9637 (Linking)","ISSN":"00029637","PMID":"27527629","abstract":"Chikungunya virus (CHIKV) spread rapidly throughout the Caribbean region in 2014, and the first serologically confirmed case was seen in Grenada in July. This study investigated the outbreak of CHIKV in Grenada to identify the distinguishing clinical manifestations and the symptoms that corresponded the closest with serological test results. Sera were tested by IgM enzyme-linked immunosorbent assay and polymerase chain reaction to distinguish between cases positive or negative for CHIKV. Of 493 cases, 426 (86%) tested positive for CHIKV. The diagnostic decision rule, \"Define as CHIKV positive a patient presenting with joint pain and any combination of fever, body pain, or rash,\" produced the closest agreement (85%) with the serological test results (Cohen's kappa, k = 0.289, P value &lt; 0.001). When laboratory facilities are not available for diagnostic confirmation, syndromic surveillance using these four symptoms could be useful to define cases during a CHIKV outbreak when CHIKV is the predominant circulating arbovirus. Copyright © 2016 by The American Society of Tropical Medicine and Hygiene.","author":[{"dropping-particle":"","family":"Macpherson","given":"Calum","non-dropping-particle":"","parse-names":false,"suffix":""},{"dropping-particle":"","family":"Noël","given":"Trevor","non-dropping-particle":"","parse-names":false,"suffix":""},{"dropping-particle":"","family":"Fields","given":"Paul","non-dropping-particle":"","parse-names":false,"suffix":""},{"dropping-particle":"","family":"Jungkind","given":"Donald","non-dropping-particle":"","parse-names":false,"suffix":""},{"dropping-particle":"","family":"Yearwood","given":"Katherine","non-dropping-particle":"","parse-names":false,"suffix":""},{"dropping-particle":"","family":"Simmons","given":"Monika","non-dropping-particle":"","parse-names":false,"suffix":""},{"dropping-particle":"","family":"Widjaja","given":"Susana","non-dropping-particle":"","parse-names":false,"suffix":""},{"dropping-particle":"","family":"Mitchell","given":"George","non-dropping-particle":"","parse-names":false,"suffix":""},{"dropping-particle":"","family":"Noel","given":"Dolland","non-dropping-particle":"","parse-names":false,"suffix":""},{"dropping-particle":"","family":"Bidaisee","given":"Satesh","non-dropping-particle":"","parse-names":false,"suffix":""},{"dropping-particle":"","family":"Myers","given":"Todd E.","non-dropping-particle":"","parse-names":false,"suffix":""},{"dropping-particle":"","family":"LaBeaud","given":"A. Desiree","non-dropping-particle":"","parse-names":false,"suffix":""}],"container-title":"American Journal of Tropical Medicine and Hygiene","id":"ITEM-1","issue":"4","issued":{"date-parts":[["2016"]]},"note":"-7 months after the introduction of CHIKV to the Caribbean island of Saint Martin, the seroprevalence rate on the island was estimated to be nearly 17% with 39% of infected persons being asymp- tomatic indicating the disease can circulate inconspicuously throughout the region.20\n-Anticipating the imminent arrival of CHIKV into Grenada in 2014 and since no local CHIKV laboratory diagnostic facil- ities existed, a collaborative link was established between St. George’s University School of Medicine and the Naval Infec- tious Diseases Diagnostic Laboratory (NIDDL) at the Naval Medical Research Center in the United States\n-CHIKV transmission was confirmed in Grenada, and an explosive outbreak lasted for 13 weeks from mid-July to mid-October 2014\n-On the basis of cases observed during the outbreak, the 3-fold objectives of this study were to:\n-1. describe the demographic attributes of patients suspected to be CHIKV infected,\n-2. determine whether the CHIKVand dengue virus (DENV) were cocirculating in Grenada, and\n-3. identify a set of observed symptoms that could provide the closest agreement with serological test results\n-From the time of presentation of the first suspected CHIKV case in Grenada in July, patients with symptoms consistent with either CHIKVor DENV were enrolled in the study from health facilities throughout the country.\n-During the 2014 outbreak in Grenada, demographic infor- mation, symptom data, and whole blood specimens were collected from 493 suspected cases from the index case on July 9 until October 9, by which time symptomatic patients were no longer presenting at the clinics\n-Of the 493 cases enrolled, 325 (66%) were female and 165 were male (34%)\n-The cases spanned the entire range of ages in Grenada from less than 1 year to over 80 years, with a median age of 34.5 years with no signif- icant difference in the age distributions by gender (Figure 1).\n-Thirty symptoms were clinically observed in the cases enrolled in the study. \n-The top 10 clinical symptoms are shown in Table 1 listed in descending order of frequency observed. \n-The remaining symptoms were observed in less than 20% of the cases, and therefore were deemed nonindicative of the presence of CHIKV\n-Sera samples were tested at the NIDDL using the indirect CHIKV IgM enzyme-linked immunosorbent assay (ELISA) with a cutoff value for seropositivity &amp;gt; 0.30 mean adjusted net optical density\n-Since CHIKV was the predominant circu- lating alphavirus during the outbreak, there were few, if any, other infections that would have been cross-reactive with the ELISA test.\n-In addition, a quantitative multiplex real-time polymerase chain reaction (PCR) for CHIKV and DENV was performed\n-Of all 493 cases in the study, 426 (86%) tested positive for CHIKV by either IgM or PCR, with 49 testing positive by both tests. \n-By gender, 286 of 325 (88%) female cases and 140 of 165 (85%) male cases tested positive. \n-Only two cases were asymptomatic cases yet tested positive. \n-No cases tested positive for DENV\n-Positive CHIKV cases in Grenada were most likely to have\njoint pain, but unlike the CHIKV outbreak in Trinidad22— the largest neighboring country to Grenada—abdominal pain and sore throat were not associated with CHIKV in Grenada\n-The clinical presentations of CHIKV in Grenada were more similar to what was seen in Colombia where joint pain, fever, headache, and rash were the most common symptoms.23\n-Signifi- cance was evaluated using the Holm–Bonferroni sequential procedure for multiple comparisons to control for a false dis- covery rate of 5%. \n-As a result, six symptoms were identified as possibly indicative of CHIKV: joint pain, fever, body pain, chills, rash, and joint swelling.\n-Joint pain was by far the most statistically significant clinical symptom distinguishing between positive and nega- tive CHIKV cases. \n-Of 441 cases with joint pain, 395 (90%) tested positive for CHIKV, whereas only 31 of 49 (63%) cases without joint pain tested positive.\n-How- ever, fever and chills were more distinguishing between CHIKV positive and negative cases in males (P values = 0.023 and 0.035, respectively)\n-Generalized linear modeling with binary categorical response and explanatory variables was used to test all pos- sible combinations of the observed symptoms ranging from single symptoms to all six possibly indicative symptoms to determine the combination of symptoms that would most closely agree with the serological test results for each gender and for all cases combined.\n-Although a study in Mayotte (Indian Ocean area) reported in 2010 that joint pain and fever correctly classified 87% of serologically confirmed CHIKV cases,24 in Grenada, those two symptoms alone were insufficient to reliably classify cases. \n-In fact, no single symptom or combinations of only two symptoms were sufficient as diagnostic indicators\n-In the Grenada cases, the decision rule to “Diagnose as CHIKV positive patients who present with joint pain along with any combination of the fever, body pain, or rash,” would have provided 85% agreement with the serological tests.\n-Agreement was tested using Cohen’s kappa statistic and was adjusted for prevalence. \n-The decision rule applied to both genders with 85% agreement with the serological results for females and 82% agreement for males.\n-In summary, due to the absence of cocirculating DENV, this study has provided a clear picture of the clinical manifes- tations of CHIKV unconfounded with DENV. \n-Although the results of this study are not generalizable beyond the cases studied, a diagnostic decision rule such as the one devel- oped in this study can give close agreement with serological tests. \n-Since CHIKV is now presumed to be endemic in the Caribbean region, syndromic surveillance could be used to define cases in similar immunologically naive populations, where laboratory facilities for serological diagnostic confir- mation are not available, as was the situation in Grenada during the 2014 CHIKV outbreak","page":"890-893","title":"Clinical and serological insights from the asian lineage Chikungunya outbreak in Grenada, 2014: An observational study","type":"article-journal","volume":"95"},"uris":["http://www.mendeley.com/documents/?uuid=564c4d92-0845-4347-bd94-f2e45819d0b4"]}],"mendeley":{"formattedCitation":"&lt;sup&gt;21&lt;/sup&gt;","plainTextFormattedCitation":"21","previouslyFormattedCitation":"[19]"},"properties":{"noteIndex":0},"schema":"https://github.com/citation-style-language/schema/raw/master/csl-citation.json"}</w:instrText>
            </w:r>
            <w:r w:rsidRPr="000A6CBE">
              <w:rPr>
                <w:rFonts w:ascii="Times New Roman" w:hAnsi="Times New Roman" w:cs="Times New Roman"/>
                <w:b/>
                <w:bCs/>
                <w:sz w:val="16"/>
                <w:szCs w:val="18"/>
                <w:lang w:val="en-GB"/>
              </w:rPr>
              <w:fldChar w:fldCharType="separate"/>
            </w:r>
            <w:r w:rsidR="00B77BE7" w:rsidRPr="00B77BE7">
              <w:rPr>
                <w:rFonts w:ascii="Times New Roman" w:hAnsi="Times New Roman" w:cs="Times New Roman"/>
                <w:bCs/>
                <w:noProof/>
                <w:sz w:val="16"/>
                <w:szCs w:val="18"/>
                <w:vertAlign w:val="superscript"/>
                <w:lang w:val="en-GB"/>
              </w:rPr>
              <w:t>21</w:t>
            </w:r>
            <w:r w:rsidRPr="000A6CBE">
              <w:rPr>
                <w:rFonts w:ascii="Times New Roman" w:hAnsi="Times New Roman" w:cs="Times New Roman"/>
                <w:b/>
                <w:bCs/>
                <w:sz w:val="16"/>
                <w:szCs w:val="18"/>
                <w:lang w:val="en-GB"/>
              </w:rPr>
              <w:fldChar w:fldCharType="end"/>
            </w:r>
          </w:p>
        </w:tc>
        <w:tc>
          <w:tcPr>
            <w:tcW w:w="6798" w:type="dxa"/>
            <w:tcBorders>
              <w:top w:val="single" w:sz="2" w:space="0" w:color="000000"/>
              <w:left w:val="nil"/>
              <w:bottom w:val="single" w:sz="2" w:space="0" w:color="000000"/>
              <w:right w:val="nil"/>
            </w:tcBorders>
            <w:hideMark/>
          </w:tcPr>
          <w:p w14:paraId="03129D7E" w14:textId="77777777" w:rsidR="00A8610A" w:rsidRPr="000A6CBE" w:rsidRDefault="00A8610A" w:rsidP="005706DB">
            <w:pPr>
              <w:spacing w:line="480" w:lineRule="auto"/>
              <w:rPr>
                <w:rFonts w:ascii="Times New Roman" w:hAnsi="Times New Roman" w:cs="Times New Roman"/>
                <w:sz w:val="20"/>
                <w:szCs w:val="16"/>
                <w:lang w:val="en-GB"/>
              </w:rPr>
            </w:pPr>
            <w:r w:rsidRPr="000A6CBE">
              <w:rPr>
                <w:rFonts w:ascii="Times New Roman" w:hAnsi="Times New Roman" w:cs="Times New Roman"/>
                <w:sz w:val="20"/>
                <w:szCs w:val="16"/>
                <w:lang w:val="en-GB"/>
              </w:rPr>
              <w:t>Joint pain and any combination of fever, body pain, or rash (the combination of symptoms that most closely agree with positive CHIKV serology)</w:t>
            </w:r>
          </w:p>
        </w:tc>
      </w:tr>
      <w:tr w:rsidR="00A8610A" w:rsidRPr="00484856" w14:paraId="3CBD436D" w14:textId="77777777" w:rsidTr="005706DB">
        <w:tc>
          <w:tcPr>
            <w:tcW w:w="2552" w:type="dxa"/>
            <w:tcBorders>
              <w:top w:val="single" w:sz="2" w:space="0" w:color="000000"/>
              <w:left w:val="nil"/>
              <w:bottom w:val="single" w:sz="2" w:space="0" w:color="000000"/>
              <w:right w:val="nil"/>
            </w:tcBorders>
            <w:hideMark/>
          </w:tcPr>
          <w:p w14:paraId="718CBF67" w14:textId="00981BE0" w:rsidR="00A8610A" w:rsidRPr="000A6CBE" w:rsidRDefault="00A8610A" w:rsidP="005706DB">
            <w:pPr>
              <w:spacing w:line="480" w:lineRule="auto"/>
              <w:rPr>
                <w:rFonts w:ascii="Times New Roman" w:hAnsi="Times New Roman" w:cs="Times New Roman"/>
                <w:b/>
                <w:bCs/>
                <w:sz w:val="24"/>
                <w:szCs w:val="20"/>
                <w:lang w:val="en-GB"/>
              </w:rPr>
            </w:pPr>
            <w:r w:rsidRPr="000A6CBE">
              <w:rPr>
                <w:rFonts w:ascii="Times New Roman" w:hAnsi="Times New Roman" w:cs="Times New Roman"/>
                <w:b/>
                <w:bCs/>
                <w:szCs w:val="20"/>
                <w:lang w:val="en-GB"/>
              </w:rPr>
              <w:t>ZIKAV WHO case definition (2016)</w:t>
            </w:r>
            <w:r w:rsidRPr="000A6CBE">
              <w:rPr>
                <w:rFonts w:ascii="Times New Roman" w:hAnsi="Times New Roman" w:cs="Times New Roman"/>
                <w:b/>
                <w:bCs/>
                <w:sz w:val="16"/>
                <w:szCs w:val="14"/>
                <w:lang w:val="en-GB"/>
              </w:rPr>
              <w:fldChar w:fldCharType="begin" w:fldLock="1"/>
            </w:r>
            <w:r w:rsidR="00B77BE7">
              <w:rPr>
                <w:rFonts w:ascii="Times New Roman" w:hAnsi="Times New Roman" w:cs="Times New Roman"/>
                <w:b/>
                <w:bCs/>
                <w:sz w:val="16"/>
                <w:szCs w:val="14"/>
                <w:lang w:val="en-GB"/>
              </w:rPr>
              <w:instrText>ADDIN CSL_CITATION {"citationItems":[{"id":"ITEM-1","itemData":{"author":[{"dropping-particle":"","family":"OMS","given":"","non-dropping-particle":"","parse-names":false,"suffix":""}],"container-title":"Who/Zikv/Sur/16.1","id":"ITEM-1","issue":"4 de julho de 2016","issued":{"date-parts":[["2016"]]},"page":"2016","title":"Zika virus disease: Interim case definitions","type":"article-journal"},"uris":["http://www.mendeley.com/documents/?uuid=a386e42f-b3b5-4589-bd0c-c7672c9ef6de"]}],"mendeley":{"formattedCitation":"&lt;sup&gt;24&lt;/sup&gt;","plainTextFormattedCitation":"24","previouslyFormattedCitation":"[42]"},"properties":{"noteIndex":0},"schema":"https://github.com/citation-style-language/schema/raw/master/csl-citation.json"}</w:instrText>
            </w:r>
            <w:r w:rsidRPr="000A6CBE">
              <w:rPr>
                <w:rFonts w:ascii="Times New Roman" w:hAnsi="Times New Roman" w:cs="Times New Roman"/>
                <w:b/>
                <w:bCs/>
                <w:sz w:val="16"/>
                <w:szCs w:val="14"/>
                <w:lang w:val="en-GB"/>
              </w:rPr>
              <w:fldChar w:fldCharType="separate"/>
            </w:r>
            <w:r w:rsidR="00B77BE7" w:rsidRPr="00B77BE7">
              <w:rPr>
                <w:rFonts w:ascii="Times New Roman" w:hAnsi="Times New Roman" w:cs="Times New Roman"/>
                <w:bCs/>
                <w:noProof/>
                <w:sz w:val="16"/>
                <w:szCs w:val="14"/>
                <w:vertAlign w:val="superscript"/>
                <w:lang w:val="en-GB"/>
              </w:rPr>
              <w:t>24</w:t>
            </w:r>
            <w:r w:rsidRPr="000A6CBE">
              <w:rPr>
                <w:rFonts w:ascii="Times New Roman" w:hAnsi="Times New Roman" w:cs="Times New Roman"/>
                <w:b/>
                <w:bCs/>
                <w:sz w:val="16"/>
                <w:szCs w:val="14"/>
                <w:lang w:val="en-GB"/>
              </w:rPr>
              <w:fldChar w:fldCharType="end"/>
            </w:r>
            <w:r w:rsidRPr="000A6CBE">
              <w:rPr>
                <w:rFonts w:ascii="Times New Roman" w:hAnsi="Times New Roman" w:cs="Times New Roman"/>
                <w:b/>
                <w:bCs/>
                <w:szCs w:val="20"/>
                <w:lang w:val="en-GB"/>
              </w:rPr>
              <w:t xml:space="preserve"> </w:t>
            </w:r>
          </w:p>
        </w:tc>
        <w:tc>
          <w:tcPr>
            <w:tcW w:w="6798" w:type="dxa"/>
            <w:tcBorders>
              <w:top w:val="single" w:sz="2" w:space="0" w:color="000000"/>
              <w:left w:val="nil"/>
              <w:bottom w:val="single" w:sz="2" w:space="0" w:color="000000"/>
              <w:right w:val="nil"/>
            </w:tcBorders>
            <w:hideMark/>
          </w:tcPr>
          <w:p w14:paraId="3F97C715" w14:textId="77777777" w:rsidR="00A8610A" w:rsidRPr="000A6CBE" w:rsidRDefault="00A8610A" w:rsidP="005706DB">
            <w:pPr>
              <w:spacing w:line="480" w:lineRule="auto"/>
              <w:rPr>
                <w:rFonts w:ascii="Times New Roman" w:hAnsi="Times New Roman" w:cs="Times New Roman"/>
                <w:sz w:val="20"/>
                <w:szCs w:val="16"/>
                <w:lang w:val="en-GB"/>
              </w:rPr>
            </w:pPr>
            <w:r w:rsidRPr="000A6CBE">
              <w:rPr>
                <w:rFonts w:ascii="Times New Roman" w:hAnsi="Times New Roman" w:cs="Times New Roman"/>
                <w:sz w:val="20"/>
                <w:szCs w:val="16"/>
                <w:lang w:val="en-GB"/>
              </w:rPr>
              <w:t>Suspected case: a person presenting with rash and/or fever and at least one of the following signs or symptoms: arthralgia or arthritis or conjunctivitis (non-purulent/hyperaemic)</w:t>
            </w:r>
          </w:p>
        </w:tc>
      </w:tr>
      <w:tr w:rsidR="00A8610A" w:rsidRPr="00484856" w14:paraId="32EFFCE3" w14:textId="77777777" w:rsidTr="005706DB">
        <w:tc>
          <w:tcPr>
            <w:tcW w:w="2552" w:type="dxa"/>
            <w:tcBorders>
              <w:top w:val="single" w:sz="2" w:space="0" w:color="000000"/>
              <w:left w:val="nil"/>
              <w:bottom w:val="single" w:sz="2" w:space="0" w:color="000000"/>
              <w:right w:val="nil"/>
            </w:tcBorders>
            <w:hideMark/>
          </w:tcPr>
          <w:p w14:paraId="43D07B6C" w14:textId="12D39B74" w:rsidR="00A8610A" w:rsidRPr="000A6CBE" w:rsidRDefault="00A8610A" w:rsidP="005706DB">
            <w:pPr>
              <w:spacing w:line="480" w:lineRule="auto"/>
              <w:rPr>
                <w:rFonts w:ascii="Times New Roman" w:hAnsi="Times New Roman" w:cs="Times New Roman"/>
                <w:b/>
                <w:bCs/>
                <w:sz w:val="24"/>
                <w:szCs w:val="20"/>
                <w:lang w:val="en-GB"/>
              </w:rPr>
            </w:pPr>
            <w:r w:rsidRPr="000A6CBE">
              <w:rPr>
                <w:rFonts w:ascii="Times New Roman" w:hAnsi="Times New Roman" w:cs="Times New Roman"/>
                <w:b/>
                <w:bCs/>
                <w:szCs w:val="20"/>
                <w:lang w:val="en-GB"/>
              </w:rPr>
              <w:t>Braga ZIKAV screening tool (2017)</w:t>
            </w:r>
            <w:r w:rsidRPr="000A6CBE">
              <w:rPr>
                <w:rFonts w:ascii="Times New Roman" w:hAnsi="Times New Roman" w:cs="Times New Roman"/>
                <w:b/>
                <w:bCs/>
                <w:sz w:val="16"/>
                <w:szCs w:val="14"/>
                <w:lang w:val="en-GB"/>
              </w:rPr>
              <w:fldChar w:fldCharType="begin" w:fldLock="1"/>
            </w:r>
            <w:r w:rsidR="00B77BE7">
              <w:rPr>
                <w:rFonts w:ascii="Times New Roman" w:hAnsi="Times New Roman" w:cs="Times New Roman"/>
                <w:b/>
                <w:bCs/>
                <w:sz w:val="16"/>
                <w:szCs w:val="14"/>
                <w:lang w:val="en-GB"/>
              </w:rPr>
              <w:instrText>ADDIN CSL_CITATION {"citationItems":[{"id":"ITEM-1","itemData":{"DOI":"10.1371/journal.pone.0179725","ISBN":"1111111111","ISSN":"1932-6203","PMID":"28650987","abstract":"BACKGROUND Zika is a new disease in the American continent and its surveillance is of utmost importance, especially because of its ability to cause neurological manifestations as Guillain-Barré syndrome and serious congenital malformations through vertical transmission. The detection of suspected cases by the surveillance system depends on the case definition adopted. As the laboratory diagnosis of Zika infection still relies on the use of expensive and complex molecular techniques with low sensitivity due to a narrow window of detection, most suspected cases are not confirmed by laboratory tests, mainly reserved for pregnant women and newborns. In this context, an accurate definition of a suspected Zika case is crucial in order for the surveillance system to gauge the magnitude of an epidemic. METHODOLOGY We evaluated the accuracy of various Zika case definitions in a scenario where Dengue and Chikungunya viruses co-circulate. Signs and symptoms that best discriminated PCR confirmed Zika from other laboratory confirmed febrile or exanthematic diseases were identified to propose and test predictive models for Zika infection based on these clinical features. RESULTS AND DISCUSSION Our derived score prediction model had the best performance because it demonstrated the highest sensitivity and specificity, 86·6% and 78·3%, respectively. This Zika case definition also had the highest values for auROC (0·903) and R2 (0·417), and the lowest Brier score 0·096. CONCLUSIONS In areas where multiple arboviruses circulate, the presence of rash with pruritus or conjunctival hyperemia, without any other general clinical manifestations such as fever, petechia or anorexia is the best Zika case definition.","author":[{"dropping-particle":"","family":"Braga","given":"José Ueleres","non-dropping-particle":"","parse-names":false,"suffix":""},{"dropping-particle":"","family":"Bressan","given":"Clarisse","non-dropping-particle":"","parse-names":false,"suffix":""},{"dropping-particle":"","family":"Dalvi","given":"Ana Paula Razal","non-dropping-particle":"","parse-names":false,"suffix":""},{"dropping-particle":"","family":"Calvet","given":"Guilherme Amaral","non-dropping-particle":"","parse-names":false,"suffix":""},{"dropping-particle":"","family":"Daumas","given":"Regina Paiva","non-dropping-particle":"","parse-names":false,"suffix":""},{"dropping-particle":"","family":"Rodrigues","given":"Nadia","non-dropping-particle":"","parse-names":false,"suffix":""},{"dropping-particle":"","family":"Wakimoto","given":"Mayumi","non-dropping-particle":"","parse-names":false,"suffix":""},{"dropping-particle":"","family":"Nogueira","given":"Rita Maria Ribeiro","non-dropping-particle":"","parse-names":false,"suffix":""},{"dropping-particle":"","family":"Nielsen-Saines","given":"Karin","non-dropping-particle":"","parse-names":false,"suffix":""},{"dropping-particle":"","family":"Brito","given":"Carlos","non-dropping-particle":"","parse-names":false,"suffix":""},{"dropping-particle":"","family":"Bispo de Filippis","given":"Ana Maria","non-dropping-particle":"","parse-names":false,"suffix":""},{"dropping-particle":"","family":"Brasil","given":"Patrícia","non-dropping-particle":"","parse-names":false,"suffix":""}],"container-title":"Plos One","id":"ITEM-1","issue":"6","issued":{"date-parts":[["2017"]]},"page":"e0179725","title":"Accuracy of Zika virus disease case definition during simultaneous Dengue and Chikungunya epidemics","type":"article-journal","volume":"12"},"uris":["http://www.mendeley.com/documents/?uuid=8a918fa0-da2e-492e-990d-4822973d68c0"]}],"mendeley":{"formattedCitation":"&lt;sup&gt;8&lt;/sup&gt;","plainTextFormattedCitation":"8","previouslyFormattedCitation":"[25]"},"properties":{"noteIndex":0},"schema":"https://github.com/citation-style-language/schema/raw/master/csl-citation.json"}</w:instrText>
            </w:r>
            <w:r w:rsidRPr="000A6CBE">
              <w:rPr>
                <w:rFonts w:ascii="Times New Roman" w:hAnsi="Times New Roman" w:cs="Times New Roman"/>
                <w:b/>
                <w:bCs/>
                <w:sz w:val="16"/>
                <w:szCs w:val="14"/>
                <w:lang w:val="en-GB"/>
              </w:rPr>
              <w:fldChar w:fldCharType="separate"/>
            </w:r>
            <w:r w:rsidR="00B77BE7" w:rsidRPr="00B77BE7">
              <w:rPr>
                <w:rFonts w:ascii="Times New Roman" w:hAnsi="Times New Roman" w:cs="Times New Roman"/>
                <w:bCs/>
                <w:noProof/>
                <w:sz w:val="16"/>
                <w:szCs w:val="14"/>
                <w:vertAlign w:val="superscript"/>
                <w:lang w:val="en-GB"/>
              </w:rPr>
              <w:t>8</w:t>
            </w:r>
            <w:r w:rsidRPr="000A6CBE">
              <w:rPr>
                <w:rFonts w:ascii="Times New Roman" w:hAnsi="Times New Roman" w:cs="Times New Roman"/>
                <w:b/>
                <w:bCs/>
                <w:sz w:val="16"/>
                <w:szCs w:val="14"/>
                <w:lang w:val="en-GB"/>
              </w:rPr>
              <w:fldChar w:fldCharType="end"/>
            </w:r>
          </w:p>
        </w:tc>
        <w:tc>
          <w:tcPr>
            <w:tcW w:w="6798" w:type="dxa"/>
            <w:tcBorders>
              <w:top w:val="single" w:sz="2" w:space="0" w:color="000000"/>
              <w:left w:val="nil"/>
              <w:bottom w:val="single" w:sz="2" w:space="0" w:color="000000"/>
              <w:right w:val="nil"/>
            </w:tcBorders>
            <w:hideMark/>
          </w:tcPr>
          <w:p w14:paraId="301BBB5F" w14:textId="77777777" w:rsidR="00A8610A" w:rsidRPr="000A6CBE" w:rsidRDefault="00A8610A" w:rsidP="005706DB">
            <w:pPr>
              <w:spacing w:line="480" w:lineRule="auto"/>
              <w:rPr>
                <w:rFonts w:ascii="Times New Roman" w:hAnsi="Times New Roman" w:cs="Times New Roman"/>
                <w:sz w:val="20"/>
                <w:szCs w:val="16"/>
                <w:lang w:val="en-GB"/>
              </w:rPr>
            </w:pPr>
            <w:r w:rsidRPr="000A6CBE">
              <w:rPr>
                <w:rFonts w:ascii="Times New Roman" w:hAnsi="Times New Roman" w:cs="Times New Roman"/>
                <w:sz w:val="20"/>
                <w:szCs w:val="16"/>
                <w:lang w:val="en-GB"/>
              </w:rPr>
              <w:t>Clinical based score to discriminate ZIKAV cases from other febrile or exanthematic illnesses (a score ≥ 7.5 from maculopapular rash = 7, temperature ≤ 37.5ºC = 6, itching = 4.5, anorexia = 2.5, no petechiae = 2, conjunctival hyperaemia = 1)</w:t>
            </w:r>
          </w:p>
        </w:tc>
      </w:tr>
      <w:tr w:rsidR="00A8610A" w:rsidRPr="00484856" w14:paraId="058A3F73" w14:textId="77777777" w:rsidTr="005706DB">
        <w:tc>
          <w:tcPr>
            <w:tcW w:w="2552" w:type="dxa"/>
            <w:tcBorders>
              <w:top w:val="single" w:sz="2" w:space="0" w:color="000000"/>
              <w:left w:val="nil"/>
              <w:bottom w:val="single" w:sz="8" w:space="0" w:color="000000"/>
              <w:right w:val="nil"/>
            </w:tcBorders>
            <w:hideMark/>
          </w:tcPr>
          <w:p w14:paraId="3BC54DFB" w14:textId="08476C04" w:rsidR="00A8610A" w:rsidRPr="000A6CBE" w:rsidRDefault="00A8610A" w:rsidP="005706DB">
            <w:pPr>
              <w:spacing w:line="480" w:lineRule="auto"/>
              <w:rPr>
                <w:rFonts w:ascii="Times New Roman" w:hAnsi="Times New Roman" w:cs="Times New Roman"/>
                <w:b/>
                <w:bCs/>
                <w:sz w:val="24"/>
                <w:szCs w:val="20"/>
                <w:lang w:val="en-GB"/>
              </w:rPr>
            </w:pPr>
            <w:r w:rsidRPr="000A6CBE">
              <w:rPr>
                <w:rFonts w:ascii="Times New Roman" w:hAnsi="Times New Roman" w:cs="Times New Roman"/>
                <w:b/>
                <w:bCs/>
                <w:szCs w:val="20"/>
                <w:lang w:val="en-GB"/>
              </w:rPr>
              <w:t>DENV WHO case definition (2009)</w:t>
            </w:r>
            <w:r w:rsidRPr="000A6CBE">
              <w:rPr>
                <w:rFonts w:ascii="Times New Roman" w:hAnsi="Times New Roman" w:cs="Times New Roman"/>
                <w:b/>
                <w:bCs/>
                <w:sz w:val="16"/>
                <w:szCs w:val="14"/>
                <w:lang w:val="en-GB"/>
              </w:rPr>
              <w:fldChar w:fldCharType="begin" w:fldLock="1"/>
            </w:r>
            <w:r w:rsidR="00B77BE7">
              <w:rPr>
                <w:rFonts w:ascii="Times New Roman" w:hAnsi="Times New Roman" w:cs="Times New Roman"/>
                <w:b/>
                <w:bCs/>
                <w:sz w:val="16"/>
                <w:szCs w:val="14"/>
                <w:lang w:val="en-GB"/>
              </w:rPr>
              <w:instrText>ADDIN CSL_CITATION {"citationItems":[{"id":"ITEM-1","itemData":{"ISBN":"978 92 4 154787 1","PMID":"23762963","abstract":"This new edition has been produced to make widely available to health practitioners, laboratory personnel, those involved in vector control and other public health officials, a concise source of information of worldwide relevance on dengue. The guidelines provide updated practical information on the clinical management and delivery of clinical services; vector management and delivery of vector control services; laboratory diagnosis and diagnostic tests; and surveillance, emergency preparedness and response. Looking ahead, some indications of new and promising avenues of research are also descr. Cover; Title page; Copyright; Contents; Preface; METHODOLOGY; ACKNOWLEDGEMENTS; ABBREVIATIONS; CHAPTER 1: Epidemiology, burden of disease and transmission; CHAPTER 2: Clinical management and delivery of clinical services; CHAPTER 3: Vector management and delivery of vector control services; CHAPTER 4: Laboratory diagnosis and diagnostic tests; CHAPTER 5: Surveillance, emergency preparedness and response; CHAPTER 6: New avenues.","author":[{"dropping-particle":"","family":"Organization","given":"World Health.","non-dropping-particle":"","parse-names":false,"suffix":""}],"id":"ITEM-1","issued":{"date-parts":[["2009","3","10"]]},"number-of-pages":"158","publisher":"World Health Organization","title":"Dengue : Guidelines for Diagnosis Treatment Prevention and Control (New Edition 2009).","type":"book"},"uris":["http://www.mendeley.com/documents/?uuid=acb985b1-d3fd-428d-b8bd-409a7efd32b1"]}],"mendeley":{"formattedCitation":"&lt;sup&gt;25&lt;/sup&gt;","plainTextFormattedCitation":"25","previouslyFormattedCitation":"[43]"},"properties":{"noteIndex":0},"schema":"https://github.com/citation-style-language/schema/raw/master/csl-citation.json"}</w:instrText>
            </w:r>
            <w:r w:rsidRPr="000A6CBE">
              <w:rPr>
                <w:rFonts w:ascii="Times New Roman" w:hAnsi="Times New Roman" w:cs="Times New Roman"/>
                <w:b/>
                <w:bCs/>
                <w:sz w:val="16"/>
                <w:szCs w:val="14"/>
                <w:lang w:val="en-GB"/>
              </w:rPr>
              <w:fldChar w:fldCharType="separate"/>
            </w:r>
            <w:r w:rsidR="00B77BE7" w:rsidRPr="00B77BE7">
              <w:rPr>
                <w:rFonts w:ascii="Times New Roman" w:hAnsi="Times New Roman" w:cs="Times New Roman"/>
                <w:bCs/>
                <w:noProof/>
                <w:sz w:val="16"/>
                <w:szCs w:val="14"/>
                <w:vertAlign w:val="superscript"/>
                <w:lang w:val="en-GB"/>
              </w:rPr>
              <w:t>25</w:t>
            </w:r>
            <w:r w:rsidRPr="000A6CBE">
              <w:rPr>
                <w:rFonts w:ascii="Times New Roman" w:hAnsi="Times New Roman" w:cs="Times New Roman"/>
                <w:b/>
                <w:bCs/>
                <w:sz w:val="16"/>
                <w:szCs w:val="14"/>
                <w:lang w:val="en-GB"/>
              </w:rPr>
              <w:fldChar w:fldCharType="end"/>
            </w:r>
          </w:p>
        </w:tc>
        <w:tc>
          <w:tcPr>
            <w:tcW w:w="6798" w:type="dxa"/>
            <w:tcBorders>
              <w:top w:val="single" w:sz="2" w:space="0" w:color="000000"/>
              <w:left w:val="nil"/>
              <w:bottom w:val="single" w:sz="8" w:space="0" w:color="000000"/>
              <w:right w:val="nil"/>
            </w:tcBorders>
            <w:hideMark/>
          </w:tcPr>
          <w:p w14:paraId="1B4D74E5" w14:textId="77777777" w:rsidR="00A8610A" w:rsidRPr="000A6CBE" w:rsidRDefault="00A8610A" w:rsidP="005706DB">
            <w:pPr>
              <w:spacing w:line="480" w:lineRule="auto"/>
              <w:rPr>
                <w:rFonts w:ascii="Times New Roman" w:hAnsi="Times New Roman" w:cs="Times New Roman"/>
                <w:sz w:val="20"/>
                <w:szCs w:val="16"/>
                <w:lang w:val="en-GB"/>
              </w:rPr>
            </w:pPr>
            <w:r w:rsidRPr="000A6CBE">
              <w:rPr>
                <w:rFonts w:ascii="Times New Roman" w:hAnsi="Times New Roman" w:cs="Times New Roman"/>
                <w:sz w:val="20"/>
                <w:szCs w:val="16"/>
                <w:lang w:val="en-GB"/>
              </w:rPr>
              <w:t xml:space="preserve">Probable dengue: live in/travel to dengue endemic area. Fever and 2 of the following criteria: nausea or vomiting, rash, aches and pains, tourniquet test positive, leukopenia, any warning sign </w:t>
            </w:r>
          </w:p>
        </w:tc>
      </w:tr>
      <w:tr w:rsidR="00A8610A" w:rsidRPr="00484856" w14:paraId="518778E5" w14:textId="77777777" w:rsidTr="005706DB">
        <w:tc>
          <w:tcPr>
            <w:tcW w:w="9350" w:type="dxa"/>
            <w:gridSpan w:val="2"/>
            <w:tcBorders>
              <w:top w:val="single" w:sz="4" w:space="0" w:color="000000"/>
              <w:left w:val="nil"/>
              <w:bottom w:val="nil"/>
              <w:right w:val="nil"/>
            </w:tcBorders>
            <w:hideMark/>
          </w:tcPr>
          <w:p w14:paraId="23B0D27B" w14:textId="77777777" w:rsidR="00A8610A" w:rsidRPr="000A6CBE" w:rsidRDefault="00A8610A" w:rsidP="005706DB">
            <w:pPr>
              <w:spacing w:line="480" w:lineRule="auto"/>
              <w:rPr>
                <w:rFonts w:ascii="Times New Roman" w:hAnsi="Times New Roman" w:cs="Times New Roman"/>
                <w:bCs/>
                <w:sz w:val="24"/>
                <w:szCs w:val="20"/>
                <w:lang w:val="en-GB"/>
              </w:rPr>
            </w:pPr>
            <w:r w:rsidRPr="000A6CBE">
              <w:rPr>
                <w:rFonts w:ascii="Times New Roman" w:hAnsi="Times New Roman" w:cs="Times New Roman"/>
                <w:bCs/>
                <w:sz w:val="16"/>
                <w:szCs w:val="16"/>
                <w:lang w:val="en-GB"/>
              </w:rPr>
              <w:t>CHIKV: Chikungunya virus; WHO: World Health Organization; ZIKAV: Zika virus; DENV: Dengue virus</w:t>
            </w:r>
          </w:p>
        </w:tc>
      </w:tr>
    </w:tbl>
    <w:p w14:paraId="5535DC94" w14:textId="77777777" w:rsidR="00297D25" w:rsidRPr="00A8610A" w:rsidRDefault="00A8610A" w:rsidP="00A8610A">
      <w:pPr>
        <w:spacing w:after="0" w:line="480" w:lineRule="auto"/>
        <w:rPr>
          <w:rFonts w:ascii="Times New Roman" w:hAnsi="Times New Roman" w:cs="Times New Roman"/>
          <w:sz w:val="24"/>
          <w:szCs w:val="24"/>
          <w:lang w:val="en-GB"/>
        </w:rPr>
      </w:pPr>
      <w:r w:rsidRPr="002C2885">
        <w:rPr>
          <w:rFonts w:ascii="Times New Roman" w:hAnsi="Times New Roman" w:cs="Times New Roman"/>
          <w:sz w:val="24"/>
          <w:szCs w:val="24"/>
          <w:lang w:val="en-GB"/>
        </w:rPr>
        <w:t xml:space="preserve"> </w:t>
      </w:r>
    </w:p>
    <w:sectPr w:rsidR="00297D25" w:rsidRPr="00A8610A" w:rsidSect="00FB6CDA">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35E55B" w14:textId="77777777" w:rsidR="00D42C2B" w:rsidRDefault="00D42C2B">
      <w:pPr>
        <w:spacing w:after="0" w:line="240" w:lineRule="auto"/>
      </w:pPr>
      <w:r>
        <w:separator/>
      </w:r>
    </w:p>
  </w:endnote>
  <w:endnote w:type="continuationSeparator" w:id="0">
    <w:p w14:paraId="7F9D8B05" w14:textId="77777777" w:rsidR="00D42C2B" w:rsidRDefault="00D42C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8590614"/>
      <w:docPartObj>
        <w:docPartGallery w:val="Page Numbers (Bottom of Page)"/>
        <w:docPartUnique/>
      </w:docPartObj>
    </w:sdtPr>
    <w:sdtEndPr/>
    <w:sdtContent>
      <w:p w14:paraId="249458B7" w14:textId="77777777" w:rsidR="00082F82" w:rsidRDefault="00A8610A">
        <w:pPr>
          <w:pStyle w:val="Footer"/>
          <w:jc w:val="right"/>
        </w:pPr>
        <w:r>
          <w:fldChar w:fldCharType="begin"/>
        </w:r>
        <w:r>
          <w:instrText>PAGE   \* MERGEFORMAT</w:instrText>
        </w:r>
        <w:r>
          <w:fldChar w:fldCharType="separate"/>
        </w:r>
        <w:r>
          <w:rPr>
            <w:lang w:val="es-ES"/>
          </w:rPr>
          <w:t>2</w:t>
        </w:r>
        <w:r>
          <w:fldChar w:fldCharType="end"/>
        </w:r>
      </w:p>
    </w:sdtContent>
  </w:sdt>
  <w:p w14:paraId="6A1C28E3" w14:textId="77777777" w:rsidR="00082F82" w:rsidRDefault="00D42C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08D838" w14:textId="77777777" w:rsidR="00D42C2B" w:rsidRDefault="00D42C2B">
      <w:pPr>
        <w:spacing w:after="0" w:line="240" w:lineRule="auto"/>
      </w:pPr>
      <w:r>
        <w:separator/>
      </w:r>
    </w:p>
  </w:footnote>
  <w:footnote w:type="continuationSeparator" w:id="0">
    <w:p w14:paraId="249138F0" w14:textId="77777777" w:rsidR="00D42C2B" w:rsidRDefault="00D42C2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10A"/>
    <w:rsid w:val="000C771C"/>
    <w:rsid w:val="00297D25"/>
    <w:rsid w:val="00484856"/>
    <w:rsid w:val="00682E70"/>
    <w:rsid w:val="007621EC"/>
    <w:rsid w:val="00A138A6"/>
    <w:rsid w:val="00A8610A"/>
    <w:rsid w:val="00B77BE7"/>
    <w:rsid w:val="00D42C2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05921C"/>
  <w15:chartTrackingRefBased/>
  <w15:docId w15:val="{E8C40678-EFCD-4033-B2DB-B84BCB606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610A"/>
    <w:rPr>
      <w:lang w:val="es-C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861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610A"/>
    <w:rPr>
      <w:lang w:val="es-CO"/>
    </w:rPr>
  </w:style>
  <w:style w:type="paragraph" w:customStyle="1" w:styleId="MDPI42tablebody">
    <w:name w:val="MDPI_4.2_table_body"/>
    <w:qFormat/>
    <w:rsid w:val="00A8610A"/>
    <w:pPr>
      <w:adjustRightInd w:val="0"/>
      <w:snapToGrid w:val="0"/>
      <w:spacing w:after="0" w:line="260" w:lineRule="atLeast"/>
      <w:jc w:val="center"/>
    </w:pPr>
    <w:rPr>
      <w:rFonts w:ascii="Palatino Linotype" w:eastAsia="Times New Roman" w:hAnsi="Palatino Linotype" w:cs="Times New Roman"/>
      <w:color w:val="000000"/>
      <w:sz w:val="20"/>
      <w:szCs w:val="20"/>
      <w:lang w:val="en-US" w:eastAsia="de-DE" w:bidi="en-US"/>
    </w:rPr>
  </w:style>
  <w:style w:type="table" w:styleId="ListTable2">
    <w:name w:val="List Table 2"/>
    <w:basedOn w:val="TableNormal"/>
    <w:uiPriority w:val="47"/>
    <w:rsid w:val="00A8610A"/>
    <w:pPr>
      <w:spacing w:after="0" w:line="240" w:lineRule="auto"/>
    </w:pPr>
    <w:rPr>
      <w:lang w:val="es-CO"/>
    </w:rPr>
    <w:tblPr>
      <w:tblStyleRowBandSize w:val="1"/>
      <w:tblStyleColBandSize w:val="1"/>
      <w:tblInd w:w="0" w:type="nil"/>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A8610A"/>
    <w:pPr>
      <w:spacing w:after="0" w:line="240" w:lineRule="auto"/>
    </w:pPr>
    <w:rPr>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A861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3FBB0-2B5F-4B9F-87CD-F34A50C4A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198242</Words>
  <Characters>1129986</Characters>
  <Application>Microsoft Office Word</Application>
  <DocSecurity>0</DocSecurity>
  <Lines>9416</Lines>
  <Paragraphs>2651</Paragraphs>
  <ScaleCrop>false</ScaleCrop>
  <Company/>
  <LinksUpToDate>false</LinksUpToDate>
  <CharactersWithSpaces>1325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C. Rueda</dc:creator>
  <cp:keywords/>
  <dc:description/>
  <cp:lastModifiedBy>Juan C. Rueda</cp:lastModifiedBy>
  <cp:revision>4</cp:revision>
  <dcterms:created xsi:type="dcterms:W3CDTF">2020-09-16T01:16:00Z</dcterms:created>
  <dcterms:modified xsi:type="dcterms:W3CDTF">2022-02-14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linical-infectious-diseases</vt:lpwstr>
  </property>
  <property fmtid="{D5CDD505-2E9C-101B-9397-08002B2CF9AE}" pid="5" name="Mendeley Recent Style Name 1_1">
    <vt:lpwstr>Clinical Infectious Diseases</vt:lpwstr>
  </property>
  <property fmtid="{D5CDD505-2E9C-101B-9397-08002B2CF9AE}" pid="6" name="Mendeley Recent Style Id 2_1">
    <vt:lpwstr>http://www.zotero.org/styles/ebiomedicine</vt:lpwstr>
  </property>
  <property fmtid="{D5CDD505-2E9C-101B-9397-08002B2CF9AE}" pid="7" name="Mendeley Recent Style Name 2_1">
    <vt:lpwstr>EBioMedicine</vt:lpwstr>
  </property>
  <property fmtid="{D5CDD505-2E9C-101B-9397-08002B2CF9AE}" pid="8" name="Mendeley Recent Style Id 3_1">
    <vt:lpwstr>http://www.zotero.org/styles/frontiers-in-medicine</vt:lpwstr>
  </property>
  <property fmtid="{D5CDD505-2E9C-101B-9397-08002B2CF9AE}" pid="9" name="Mendeley Recent Style Name 3_1">
    <vt:lpwstr>Frontiers in Medicine</vt:lpwstr>
  </property>
  <property fmtid="{D5CDD505-2E9C-101B-9397-08002B2CF9AE}" pid="10" name="Mendeley Recent Style Id 4_1">
    <vt:lpwstr>http://www.zotero.org/styles/journal-of-clinical-medicine</vt:lpwstr>
  </property>
  <property fmtid="{D5CDD505-2E9C-101B-9397-08002B2CF9AE}" pid="11" name="Mendeley Recent Style Name 4_1">
    <vt:lpwstr>Journal of Clinical Medicine</vt:lpwstr>
  </property>
  <property fmtid="{D5CDD505-2E9C-101B-9397-08002B2CF9AE}" pid="12" name="Mendeley Recent Style Id 5_1">
    <vt:lpwstr>http://www.zotero.org/styles/journal-of-infection</vt:lpwstr>
  </property>
  <property fmtid="{D5CDD505-2E9C-101B-9397-08002B2CF9AE}" pid="13" name="Mendeley Recent Style Name 5_1">
    <vt:lpwstr>Journal of Infection</vt:lpwstr>
  </property>
  <property fmtid="{D5CDD505-2E9C-101B-9397-08002B2CF9AE}" pid="14" name="Mendeley Recent Style Id 6_1">
    <vt:lpwstr>http://www.zotero.org/styles/plos-genetics</vt:lpwstr>
  </property>
  <property fmtid="{D5CDD505-2E9C-101B-9397-08002B2CF9AE}" pid="15" name="Mendeley Recent Style Name 6_1">
    <vt:lpwstr>PLOS Genetics</vt:lpwstr>
  </property>
  <property fmtid="{D5CDD505-2E9C-101B-9397-08002B2CF9AE}" pid="16" name="Mendeley Recent Style Id 7_1">
    <vt:lpwstr>http://www.zotero.org/styles/transboundary-and-emerging-diseases</vt:lpwstr>
  </property>
  <property fmtid="{D5CDD505-2E9C-101B-9397-08002B2CF9AE}" pid="17" name="Mendeley Recent Style Name 7_1">
    <vt:lpwstr>Transboundary and Emerging Diseases</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irulence</vt:lpwstr>
  </property>
  <property fmtid="{D5CDD505-2E9C-101B-9397-08002B2CF9AE}" pid="21" name="Mendeley Recent Style Name 9_1">
    <vt:lpwstr>Virulence</vt:lpwstr>
  </property>
  <property fmtid="{D5CDD505-2E9C-101B-9397-08002B2CF9AE}" pid="22" name="Mendeley Document_1">
    <vt:lpwstr>True</vt:lpwstr>
  </property>
  <property fmtid="{D5CDD505-2E9C-101B-9397-08002B2CF9AE}" pid="23" name="Mendeley Citation Style_1">
    <vt:lpwstr>http://www.zotero.org/styles/virulence</vt:lpwstr>
  </property>
  <property fmtid="{D5CDD505-2E9C-101B-9397-08002B2CF9AE}" pid="24" name="Mendeley Unique User Id_1">
    <vt:lpwstr>5519097f-ba08-3e9e-8ba3-19eb549d6be0</vt:lpwstr>
  </property>
</Properties>
</file>